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BE26FB" w14:textId="7ADEDC31" w:rsidR="001E664F" w:rsidRPr="00712F11" w:rsidRDefault="00984C6F" w:rsidP="008D5138">
      <w:bookmarkStart w:id="0" w:name="_GoBack"/>
      <w:bookmarkEnd w:id="0"/>
      <w:r w:rsidRPr="00712F11">
        <w:t>Hypersensitivity Pneumonitis</w:t>
      </w:r>
      <w:r w:rsidR="001E664F" w:rsidRPr="00712F11">
        <w:t xml:space="preserve">: Imaging </w:t>
      </w:r>
      <w:r w:rsidR="001B16E4" w:rsidRPr="00712F11">
        <w:t>Findings</w:t>
      </w:r>
      <w:r w:rsidR="001E664F" w:rsidRPr="00712F11">
        <w:t xml:space="preserve"> and Patterns</w:t>
      </w:r>
    </w:p>
    <w:p w14:paraId="1DE7EA86" w14:textId="1DCD8A7F" w:rsidR="00565382" w:rsidRPr="00712F11" w:rsidRDefault="00B95583">
      <w:r w:rsidRPr="00712F11">
        <w:t>Taylor Sellers</w:t>
      </w:r>
      <w:r w:rsidR="005A62EF" w:rsidRPr="00712F11">
        <w:rPr>
          <w:vertAlign w:val="superscript"/>
        </w:rPr>
        <w:t>a</w:t>
      </w:r>
      <w:r w:rsidR="00BD32F4">
        <w:rPr>
          <w:vertAlign w:val="superscript"/>
        </w:rPr>
        <w:t>,</w:t>
      </w:r>
      <w:r w:rsidR="00BD32F4" w:rsidRPr="00BD32F4">
        <w:rPr>
          <w:vertAlign w:val="superscript"/>
        </w:rPr>
        <w:t>*</w:t>
      </w:r>
      <w:r w:rsidR="00A1532E" w:rsidRPr="00712F11">
        <w:t xml:space="preserve">, </w:t>
      </w:r>
      <w:r w:rsidR="002455BD" w:rsidRPr="00712F11">
        <w:t>Maria Daniela Martin Rother</w:t>
      </w:r>
      <w:r w:rsidR="005A62EF" w:rsidRPr="00712F11">
        <w:rPr>
          <w:vertAlign w:val="superscript"/>
        </w:rPr>
        <w:t>a</w:t>
      </w:r>
      <w:r w:rsidR="002455BD" w:rsidRPr="00712F11">
        <w:t xml:space="preserve">, Jeffrey </w:t>
      </w:r>
      <w:r w:rsidR="005A62EF" w:rsidRPr="00712F11">
        <w:t xml:space="preserve">P </w:t>
      </w:r>
      <w:r w:rsidR="002455BD" w:rsidRPr="00712F11">
        <w:t>Kanne</w:t>
      </w:r>
      <w:r w:rsidR="005A62EF" w:rsidRPr="00712F11">
        <w:rPr>
          <w:vertAlign w:val="superscript"/>
        </w:rPr>
        <w:t>a</w:t>
      </w:r>
    </w:p>
    <w:p w14:paraId="4E1C4A7E" w14:textId="106B7706" w:rsidR="008072CF" w:rsidRPr="00712F11" w:rsidRDefault="006A586B">
      <w:r w:rsidRPr="00712F11">
        <w:rPr>
          <w:vertAlign w:val="superscript"/>
        </w:rPr>
        <w:t>a</w:t>
      </w:r>
      <w:r w:rsidRPr="00712F11">
        <w:t>D</w:t>
      </w:r>
      <w:r w:rsidR="00E25A7C" w:rsidRPr="00712F11">
        <w:t>epartment</w:t>
      </w:r>
      <w:r w:rsidR="00565382" w:rsidRPr="00712F11">
        <w:t xml:space="preserve"> of Radiology</w:t>
      </w:r>
      <w:r w:rsidR="002F36C1" w:rsidRPr="00712F11">
        <w:t xml:space="preserve">, </w:t>
      </w:r>
      <w:r w:rsidR="008072CF" w:rsidRPr="00712F11">
        <w:t>University of Wisconsin School of Medicine and Public Health, 600 Highland Avenue, Madison, WI 53792, USA.</w:t>
      </w:r>
    </w:p>
    <w:p w14:paraId="6FF3C7FF" w14:textId="7146E21B" w:rsidR="00562977" w:rsidRPr="00712F11" w:rsidRDefault="00BD32F4">
      <w:pPr>
        <w:rPr>
          <w:rFonts w:asciiTheme="majorHAnsi" w:eastAsiaTheme="majorEastAsia" w:hAnsiTheme="majorHAnsi" w:cstheme="majorBidi"/>
          <w:sz w:val="32"/>
          <w:szCs w:val="32"/>
          <w:vertAlign w:val="superscript"/>
        </w:rPr>
      </w:pPr>
      <w:r w:rsidRPr="00BD32F4">
        <w:rPr>
          <w:b/>
          <w:bCs/>
          <w:vertAlign w:val="superscript"/>
        </w:rPr>
        <w:t>*</w:t>
      </w:r>
      <w:r w:rsidR="00605173" w:rsidRPr="00712F11">
        <w:rPr>
          <w:b/>
          <w:bCs/>
        </w:rPr>
        <w:t>CORRESPONDING AUTHOR:</w:t>
      </w:r>
      <w:r w:rsidR="00605173" w:rsidRPr="00712F11">
        <w:t xml:space="preserve"> </w:t>
      </w:r>
      <w:r w:rsidR="006F5B32" w:rsidRPr="00712F11">
        <w:t>Taylor Sellers</w:t>
      </w:r>
      <w:r w:rsidR="00E25A7C" w:rsidRPr="00712F11">
        <w:t>, tsellers@uwhealth.org, Department of Radiology, University of Wisconsin School of Medicine and Public Health, 600 Highland Avenue, Madison, WI 53792, USA.</w:t>
      </w:r>
    </w:p>
    <w:p w14:paraId="2D8E436F" w14:textId="59B947BB" w:rsidR="00712F11" w:rsidRPr="00712F11" w:rsidRDefault="00BD32F4" w:rsidP="00712F11">
      <w:pPr>
        <w:rPr>
          <w:b/>
          <w:bCs/>
        </w:rPr>
      </w:pPr>
      <w:r>
        <w:rPr>
          <w:b/>
          <w:bCs/>
        </w:rPr>
        <w:t>ABSTRACT</w:t>
      </w:r>
    </w:p>
    <w:p w14:paraId="45BDD14A" w14:textId="77777777" w:rsidR="00712F11" w:rsidRPr="00712F11" w:rsidRDefault="00712F11" w:rsidP="00712F11">
      <w:r w:rsidRPr="00712F11">
        <w:t>Recently published guidelines on the diagnosis of hypersensitivity pneumonitis from the American Thoracic Society/Japanese Respiratory Society/Asociación Latinoamericana de Tórax and the American College of Chest Physicians place increased importance on CT analysis as a component of the multidisciplinary diagnosis. Accurate identification and characterization of CT findings is critical as they have downstream effects on the rest of the diagnostic workup, which places imaging early in their diagnostic algorithms. Though the imaging features of hypersensitivity pneumonitis are well established, it remains a challenging diagnosis for radiologists due to its variable appearance and lack of specific CT findings.</w:t>
      </w:r>
    </w:p>
    <w:p w14:paraId="1E12E72A" w14:textId="77777777" w:rsidR="00712F11" w:rsidRPr="00712F11" w:rsidRDefault="00712F11" w:rsidP="00712F11">
      <w:r w:rsidRPr="00712F11">
        <w:t>This review summarizes the imaging features and patterns of nonfibrotic and fibrotic hypersensitivity pneumonitis using the newest guidelines and classifications as a framework. Additional information relevant to the interpreting radiologist is also briefly discussed, including progressive pulmonary fibrosis, acute exacerbation, and differentiating fibrotic hypersensitivity pneumonitis from a usual interstitial pneumonia pattern of fibrosis.</w:t>
      </w:r>
    </w:p>
    <w:p w14:paraId="42B8B4CB" w14:textId="77777777" w:rsidR="00BD32F4" w:rsidRDefault="00BD32F4" w:rsidP="00712F11">
      <w:pPr>
        <w:rPr>
          <w:b/>
          <w:bCs/>
        </w:rPr>
      </w:pPr>
      <w:r>
        <w:rPr>
          <w:b/>
          <w:bCs/>
        </w:rPr>
        <w:t>KEYWORDS</w:t>
      </w:r>
    </w:p>
    <w:p w14:paraId="3105565A" w14:textId="42FCBA25" w:rsidR="00712F11" w:rsidRPr="00712F11" w:rsidRDefault="00712F11" w:rsidP="00712F11">
      <w:r w:rsidRPr="00712F11">
        <w:t xml:space="preserve">Hypersensitivity pneumonitis, Interstitial lung disease, Inhalational lung disease, Pulmonary Fibrosis, Computed tomography </w:t>
      </w:r>
    </w:p>
    <w:p w14:paraId="43451BAB" w14:textId="7AD311C3" w:rsidR="00313961" w:rsidRPr="00712F11" w:rsidRDefault="00562977" w:rsidP="001944DA">
      <w:pPr>
        <w:pStyle w:val="Heading1"/>
      </w:pPr>
      <w:r w:rsidRPr="00712F11">
        <w:t>I</w:t>
      </w:r>
      <w:r w:rsidR="001944DA" w:rsidRPr="00712F11">
        <w:t>ntroduction</w:t>
      </w:r>
    </w:p>
    <w:p w14:paraId="0DC316F0" w14:textId="25815669" w:rsidR="00570635" w:rsidRPr="00712F11" w:rsidRDefault="595EBA30" w:rsidP="00B77100">
      <w:r w:rsidRPr="00712F11">
        <w:t>Hypersensitivity pneumonitis (HP) is an immune</w:t>
      </w:r>
      <w:r w:rsidR="53F56186" w:rsidRPr="00712F11">
        <w:t>-</w:t>
      </w:r>
      <w:r w:rsidRPr="00712F11">
        <w:t xml:space="preserve">mediated </w:t>
      </w:r>
      <w:r w:rsidR="6D1FC887" w:rsidRPr="00712F11">
        <w:t>disease of the lung parenchyma</w:t>
      </w:r>
      <w:r w:rsidR="67A59E79" w:rsidRPr="00712F11">
        <w:t xml:space="preserve"> and small airway</w:t>
      </w:r>
      <w:r w:rsidR="333814C7" w:rsidRPr="00712F11">
        <w:t>s</w:t>
      </w:r>
      <w:r w:rsidR="7F32DFC0" w:rsidRPr="00712F11">
        <w:t>. It is</w:t>
      </w:r>
      <w:r w:rsidR="6D1FC887" w:rsidRPr="00712F11">
        <w:t xml:space="preserve"> </w:t>
      </w:r>
      <w:r w:rsidR="66758AF4" w:rsidRPr="00712F11">
        <w:t xml:space="preserve">classified as an interstitial lung disease (ILD) and is </w:t>
      </w:r>
      <w:r w:rsidR="68A472D0" w:rsidRPr="00712F11">
        <w:t xml:space="preserve">characterized by inflammation </w:t>
      </w:r>
      <w:r w:rsidR="333814C7" w:rsidRPr="00712F11">
        <w:t>with or without fibrosis</w:t>
      </w:r>
      <w:r w:rsidR="7F32DFC0" w:rsidRPr="00712F11">
        <w:t xml:space="preserve"> in response to </w:t>
      </w:r>
      <w:r w:rsidR="11801983" w:rsidRPr="00712F11">
        <w:t xml:space="preserve">an inhaled antigen. </w:t>
      </w:r>
      <w:r w:rsidR="319A1575" w:rsidRPr="00712F11">
        <w:t xml:space="preserve">Though classically associated with </w:t>
      </w:r>
      <w:r w:rsidR="2AE6F186" w:rsidRPr="00712F11">
        <w:t>microbes and organic proteins</w:t>
      </w:r>
      <w:r w:rsidR="1FA2A068" w:rsidRPr="00712F11">
        <w:t xml:space="preserve"> from feathers and animal droppings</w:t>
      </w:r>
      <w:r w:rsidR="7E72E356" w:rsidRPr="00712F11">
        <w:t xml:space="preserve">, the number of implicated antigens is vast and </w:t>
      </w:r>
      <w:r w:rsidR="5F7F42BF" w:rsidRPr="00712F11">
        <w:t>continues to grow</w:t>
      </w:r>
      <w:r w:rsidR="162D0438" w:rsidRPr="00712F11">
        <w:t xml:space="preserve"> and change with </w:t>
      </w:r>
      <w:r w:rsidR="0F40563C" w:rsidRPr="00712F11">
        <w:t>climate and industry</w:t>
      </w:r>
      <w:r w:rsidR="2D66FAAF" w:rsidRPr="00712F11">
        <w:t>.</w:t>
      </w:r>
      <w:r w:rsidR="001944DA" w:rsidRPr="00712F11">
        <w:fldChar w:fldCharType="begin">
          <w:fldData xml:space="preserve">PEVuZE5vdGU+PENpdGU+PEF1dGhvcj5SYWdodTwvQXV0aG9yPjxZZWFyPjIwMjA8L1llYXI+PFJl
Y051bT41PC9SZWNOdW0+PERpc3BsYXlUZXh0PjxzdHlsZSBmYWNlPSJzdXBlcnNjcmlwdCI+MSwy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ldhbHRlcnM8L0F1dGhvcj48WWVhcj4yMDIzPC9ZZWFyPjxSZWNOdW0+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</w:fldData>
        </w:fldChar>
      </w:r>
      <w:r w:rsidR="001944DA" w:rsidRPr="00712F11">
        <w:instrText xml:space="preserve"> ADDIN EN.CITE </w:instrText>
      </w:r>
      <w:r w:rsidR="001944DA" w:rsidRPr="00712F11">
        <w:fldChar w:fldCharType="begin">
          <w:fldData xml:space="preserve">PEVuZE5vdGU+PENpdGU+PEF1dGhvcj5SYWdodTwvQXV0aG9yPjxZZWFyPjIwMjA8L1llYXI+PFJl
Y051bT41PC9SZWNOdW0+PERpc3BsYXlUZXh0PjxzdHlsZSBmYWNlPSJzdXBlcnNjcmlwdCI+MSwy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ldhbHRlcnM8L0F1dGhvcj48WWVhcj4yMDIzPC9ZZWFyPjxSZWNOdW0+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</w:fldData>
        </w:fldChar>
      </w:r>
      <w:r w:rsidR="001944DA" w:rsidRPr="00712F11">
        <w:instrText xml:space="preserve"> ADDIN EN.CITE.DATA </w:instrText>
      </w:r>
      <w:r w:rsidR="001944DA" w:rsidRPr="00712F11">
        <w:fldChar w:fldCharType="end"/>
      </w:r>
      <w:r w:rsidR="001944DA" w:rsidRPr="00712F11">
        <w:fldChar w:fldCharType="separate"/>
      </w:r>
      <w:r w:rsidR="6A337772" w:rsidRPr="00712F11">
        <w:rPr>
          <w:noProof/>
          <w:vertAlign w:val="superscript"/>
        </w:rPr>
        <w:t>1,2</w:t>
      </w:r>
      <w:r w:rsidR="001944DA" w:rsidRPr="00712F11">
        <w:fldChar w:fldCharType="end"/>
      </w:r>
      <w:r w:rsidR="6A337772" w:rsidRPr="00712F11">
        <w:t xml:space="preserve"> </w:t>
      </w:r>
      <w:r w:rsidR="000E7B66" w:rsidRPr="00712F11">
        <w:t>However,</w:t>
      </w:r>
      <w:r w:rsidR="00657B01" w:rsidRPr="00712F11">
        <w:t xml:space="preserve"> </w:t>
      </w:r>
      <w:r w:rsidR="007C5DE8" w:rsidRPr="00712F11">
        <w:t xml:space="preserve">the </w:t>
      </w:r>
      <w:r w:rsidR="00657B01" w:rsidRPr="00712F11">
        <w:t xml:space="preserve">antigen and exposure are not </w:t>
      </w:r>
      <w:r w:rsidR="006E499A" w:rsidRPr="00712F11">
        <w:t>identified in up to 60% of cases</w:t>
      </w:r>
      <w:r w:rsidR="00E37E77" w:rsidRPr="00712F11">
        <w:t>.</w:t>
      </w:r>
      <w:r w:rsidR="006E499A"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006E499A" w:rsidRPr="00712F11">
        <w:instrText xml:space="preserve"> ADDIN EN.CITE </w:instrText>
      </w:r>
      <w:r w:rsidR="006E499A"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006E499A" w:rsidRPr="00712F11">
        <w:instrText xml:space="preserve"> ADDIN EN.CITE.DATA </w:instrText>
      </w:r>
      <w:r w:rsidR="006E499A" w:rsidRPr="00712F11">
        <w:fldChar w:fldCharType="end"/>
      </w:r>
      <w:r w:rsidR="006E499A" w:rsidRPr="00712F11">
        <w:fldChar w:fldCharType="separate"/>
      </w:r>
      <w:r w:rsidR="006E499A" w:rsidRPr="00712F11">
        <w:rPr>
          <w:noProof/>
          <w:vertAlign w:val="superscript"/>
        </w:rPr>
        <w:t>1</w:t>
      </w:r>
      <w:r w:rsidR="006E499A" w:rsidRPr="00712F11">
        <w:fldChar w:fldCharType="end"/>
      </w:r>
      <w:r w:rsidR="00B83CD4" w:rsidRPr="00712F11">
        <w:t xml:space="preserve"> </w:t>
      </w:r>
    </w:p>
    <w:p w14:paraId="0A5C7A56" w14:textId="03A43F3B" w:rsidR="005B075A" w:rsidRPr="00712F11" w:rsidRDefault="42A864CD" w:rsidP="00B77100">
      <w:r w:rsidRPr="00712F11">
        <w:t>The two currently recognized subtypes of HP are nonfibrotic HP and fibrotic HP, distinguished by the presence or absence of radiologic or histopathologic fibrosis.</w: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 </w:instrTex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DATA </w:instrText>
      </w:r>
      <w:r w:rsidRPr="00712F11">
        <w:fldChar w:fldCharType="end"/>
      </w:r>
      <w:r w:rsidRPr="00712F11">
        <w:fldChar w:fldCharType="separate"/>
      </w:r>
      <w:r w:rsidRPr="00712F11">
        <w:rPr>
          <w:noProof/>
          <w:vertAlign w:val="superscript"/>
        </w:rPr>
        <w:t>1</w:t>
      </w:r>
      <w:r w:rsidRPr="00712F11">
        <w:fldChar w:fldCharType="end"/>
      </w:r>
      <w:r w:rsidRPr="00712F11">
        <w:t xml:space="preserve"> While united by common pathogenesis and histopathologic characteristics, the two subtypes differ in their presentation</w:t>
      </w:r>
      <w:r w:rsidR="664FEB0E" w:rsidRPr="00712F11">
        <w:t>s</w:t>
      </w:r>
      <w:r w:rsidRPr="00712F11">
        <w:t xml:space="preserve"> and clinical course</w:t>
      </w:r>
      <w:r w:rsidR="1D8C5689" w:rsidRPr="00712F11">
        <w:t>s</w:t>
      </w:r>
      <w:r w:rsidRPr="00712F11">
        <w:t xml:space="preserve">. </w:t>
      </w:r>
      <w:r w:rsidR="22460074" w:rsidRPr="00712F11">
        <w:lastRenderedPageBreak/>
        <w:t>P</w:t>
      </w:r>
      <w:r w:rsidRPr="00712F11">
        <w:t xml:space="preserve">atients </w:t>
      </w:r>
      <w:r w:rsidR="0DD52763" w:rsidRPr="00712F11">
        <w:t xml:space="preserve">with nonfibrotic HP </w:t>
      </w:r>
      <w:r w:rsidRPr="00712F11">
        <w:t>generally present with acute symptoms</w:t>
      </w:r>
      <w:r w:rsidR="5AFD3B47" w:rsidRPr="00712F11">
        <w:t xml:space="preserve"> such as cough, dyspnea, fever, and sometimes </w:t>
      </w:r>
      <w:r w:rsidR="5E3773A1" w:rsidRPr="00712F11">
        <w:t>weight loss</w:t>
      </w:r>
      <w:r w:rsidRPr="00712F11">
        <w:t xml:space="preserve">. With appropriate treatment and ongoing avoidance of the triggering antigen, nonfibrotic HP </w:t>
      </w:r>
      <w:r w:rsidR="00463A88" w:rsidRPr="00712F11">
        <w:t>usually resolves</w:t>
      </w:r>
      <w:r w:rsidRPr="00712F11">
        <w:t>.</w: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 </w:instrTex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DATA </w:instrText>
      </w:r>
      <w:r w:rsidRPr="00712F11">
        <w:fldChar w:fldCharType="end"/>
      </w:r>
      <w:r w:rsidRPr="00712F11">
        <w:fldChar w:fldCharType="separate"/>
      </w:r>
      <w:r w:rsidRPr="00712F11">
        <w:rPr>
          <w:noProof/>
          <w:vertAlign w:val="superscript"/>
        </w:rPr>
        <w:t>1</w:t>
      </w:r>
      <w:r w:rsidRPr="00712F11">
        <w:fldChar w:fldCharType="end"/>
      </w:r>
      <w:r w:rsidRPr="00712F11">
        <w:t xml:space="preserve"> </w:t>
      </w:r>
      <w:r w:rsidR="112135D9" w:rsidRPr="00712F11">
        <w:t>Patients</w:t>
      </w:r>
      <w:r w:rsidRPr="00712F11">
        <w:t xml:space="preserve"> </w:t>
      </w:r>
      <w:r w:rsidR="4A56A04A" w:rsidRPr="00712F11">
        <w:t xml:space="preserve">with fibrotic HP </w:t>
      </w:r>
      <w:r w:rsidR="486DFA42" w:rsidRPr="00712F11">
        <w:t xml:space="preserve">usually </w:t>
      </w:r>
      <w:r w:rsidRPr="00712F11">
        <w:t xml:space="preserve">present with insidious </w:t>
      </w:r>
      <w:r w:rsidR="4527D50F" w:rsidRPr="00712F11">
        <w:t>onset o</w:t>
      </w:r>
      <w:r w:rsidR="75DD9CF9" w:rsidRPr="00712F11">
        <w:t>f signs and</w:t>
      </w:r>
      <w:r w:rsidR="4527D50F" w:rsidRPr="00712F11">
        <w:t xml:space="preserve"> </w:t>
      </w:r>
      <w:r w:rsidRPr="00712F11">
        <w:t>symptoms</w:t>
      </w:r>
      <w:r w:rsidR="03822426" w:rsidRPr="00712F11">
        <w:t xml:space="preserve"> such as dyspnea, dry cough, </w:t>
      </w:r>
      <w:r w:rsidR="5DA7718F" w:rsidRPr="00712F11">
        <w:t>and hyp</w:t>
      </w:r>
      <w:r w:rsidR="112135D9" w:rsidRPr="00712F11">
        <w:t>o</w:t>
      </w:r>
      <w:r w:rsidR="5DA7718F" w:rsidRPr="00712F11">
        <w:t>xemia</w:t>
      </w:r>
      <w:r w:rsidRPr="00712F11">
        <w:t xml:space="preserve"> and have decreased survival.</w:t>
      </w:r>
      <w:r w:rsidRPr="00712F11">
        <w:fldChar w:fldCharType="begin">
          <w:fldData xml:space="preserve">PEVuZE5vdGU+PENpdGU+PEF1dGhvcj5SYWdodTwvQXV0aG9yPjxZZWFyPjIwMjA8L1llYXI+PFJl
Y051bT41PC9SZWNOdW0+PERpc3BsYXlUZXh0PjxzdHlsZSBmYWNlPSJzdXBlcnNjcmlwdCI+MSwz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lNhbGlzYnVyeTwvQXV0aG9yPjxZZWFyPjIwMTk8L1llYXI+PFJlY051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</w:fldData>
        </w:fldChar>
      </w:r>
      <w:r w:rsidRPr="00712F11">
        <w:instrText xml:space="preserve"> ADDIN EN.CITE </w:instrText>
      </w:r>
      <w:r w:rsidRPr="00712F11">
        <w:fldChar w:fldCharType="begin">
          <w:fldData xml:space="preserve">PEVuZE5vdGU+PENpdGU+PEF1dGhvcj5SYWdodTwvQXV0aG9yPjxZZWFyPjIwMjA8L1llYXI+PFJl
Y051bT41PC9SZWNOdW0+PERpc3BsYXlUZXh0PjxzdHlsZSBmYWNlPSJzdXBlcnNjcmlwdCI+MSwz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lNhbGlzYnVyeTwvQXV0aG9yPjxZZWFyPjIwMTk8L1llYXI+PFJlY051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</w:fldData>
        </w:fldChar>
      </w:r>
      <w:r w:rsidRPr="00712F11">
        <w:instrText xml:space="preserve"> ADDIN EN.CITE.DATA </w:instrText>
      </w:r>
      <w:r w:rsidRPr="00712F11">
        <w:fldChar w:fldCharType="end"/>
      </w:r>
      <w:r w:rsidRPr="00712F11">
        <w:fldChar w:fldCharType="separate"/>
      </w:r>
      <w:r w:rsidRPr="00712F11">
        <w:rPr>
          <w:noProof/>
          <w:vertAlign w:val="superscript"/>
        </w:rPr>
        <w:t>1,3</w:t>
      </w:r>
      <w:r w:rsidRPr="00712F11">
        <w:fldChar w:fldCharType="end"/>
      </w:r>
      <w:r w:rsidRPr="00712F11">
        <w:t xml:space="preserve"> Nonfibrotic HP can progress to fibrotic HP, but fibrotic HP is often the presenting diagnosis without a clinical history of nonfibrotic disease</w:t>
      </w:r>
      <w:r w:rsidR="00C6118B" w:rsidRPr="00712F11">
        <w:t xml:space="preserve">. </w:t>
      </w:r>
      <w:r w:rsidR="00365CD4" w:rsidRPr="00712F11">
        <w:t xml:space="preserve">The variability in presentation, </w:t>
      </w:r>
      <w:r w:rsidR="00C15DB2" w:rsidRPr="00712F11">
        <w:t>severity, and progression of symptoms is not fully understood.</w:t>
      </w:r>
      <w:r w:rsidR="00714252" w:rsidRPr="00712F11">
        <w:t xml:space="preserve"> </w:t>
      </w:r>
    </w:p>
    <w:p w14:paraId="276AC6FB" w14:textId="2A6086B5" w:rsidR="00C9586C" w:rsidRPr="00712F11" w:rsidRDefault="005B075A" w:rsidP="00B77100">
      <w:r w:rsidRPr="00712F11">
        <w:t xml:space="preserve">The classification of HP subtypes by fibrosis is a recent change, formalized by the publication of </w:t>
      </w:r>
      <w:r w:rsidR="4CB3ABE3" w:rsidRPr="00712F11">
        <w:t xml:space="preserve">two </w:t>
      </w:r>
      <w:r w:rsidRPr="00712F11">
        <w:t>new guidelines: The American Thoracic Society, Japanese Respiratory Society, and Asociación Latinoamericana de Tórax (ATS/JRS/ALAT) published joint clinical practice guidelines for HP in 2020</w:t>
      </w:r>
      <w:r w:rsidR="00A30B3E" w:rsidRPr="00712F11">
        <w:t xml:space="preserve"> and</w:t>
      </w:r>
      <w:r w:rsidRPr="00712F11">
        <w:t xml:space="preserve"> The American College of Chest Physicians (ACCP) published diagnostic guidelines for HP in 2021.</w:t>
      </w:r>
      <w:r w:rsidR="0043658C" w:rsidRPr="00712F11">
        <w:fldChar w:fldCharType="begin">
          <w:fldData xml:space="preserve">PEVuZE5vdGU+PENpdGU+PEF1dGhvcj5SYWdodTwvQXV0aG9yPjxZZWFyPjIwMjA8L1llYXI+PFJl
Y051bT41PC9SZWNOdW0+PERpc3BsYXlUZXh0PjxzdHlsZSBmYWNlPSJzdXBlcnNjcmlwdCI+MSw0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kZlcm5hbmRleiBQZXJlejwvQXV0aG9yPjxZZWFyPjIwMjE8L1llYXI+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==
</w:fldData>
        </w:fldChar>
      </w:r>
      <w:r w:rsidR="0043658C" w:rsidRPr="00712F11">
        <w:instrText xml:space="preserve"> ADDIN EN.CITE </w:instrText>
      </w:r>
      <w:r w:rsidR="0043658C" w:rsidRPr="00712F11">
        <w:fldChar w:fldCharType="begin">
          <w:fldData xml:space="preserve">PEVuZE5vdGU+PENpdGU+PEF1dGhvcj5SYWdodTwvQXV0aG9yPjxZZWFyPjIwMjA8L1llYXI+PFJl
Y051bT41PC9SZWNOdW0+PERpc3BsYXlUZXh0PjxzdHlsZSBmYWNlPSJzdXBlcnNjcmlwdCI+MSw0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kZlcm5hbmRleiBQZXJlejwvQXV0aG9yPjxZZWFyPjIwMjE8L1llYXI+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==
</w:fldData>
        </w:fldChar>
      </w:r>
      <w:r w:rsidR="0043658C" w:rsidRPr="00712F11">
        <w:instrText xml:space="preserve"> ADDIN EN.CITE.DATA </w:instrText>
      </w:r>
      <w:r w:rsidR="0043658C" w:rsidRPr="00712F11">
        <w:fldChar w:fldCharType="end"/>
      </w:r>
      <w:r w:rsidR="0043658C" w:rsidRPr="00712F11">
        <w:fldChar w:fldCharType="separate"/>
      </w:r>
      <w:r w:rsidR="0043658C" w:rsidRPr="00712F11">
        <w:rPr>
          <w:noProof/>
          <w:vertAlign w:val="superscript"/>
        </w:rPr>
        <w:t>1,4</w:t>
      </w:r>
      <w:r w:rsidR="0043658C" w:rsidRPr="00712F11">
        <w:fldChar w:fldCharType="end"/>
      </w:r>
      <w:r w:rsidRPr="00712F11">
        <w:t xml:space="preserve"> Previously HP was classified based on chronicity</w:t>
      </w:r>
      <w:r w:rsidR="00C6118B" w:rsidRPr="00712F11">
        <w:t xml:space="preserve">, but this </w:t>
      </w:r>
      <w:r w:rsidR="000820D1" w:rsidRPr="00712F11">
        <w:t xml:space="preserve">approach </w:t>
      </w:r>
      <w:r w:rsidR="00C6118B" w:rsidRPr="00712F11">
        <w:t xml:space="preserve">is no longer </w:t>
      </w:r>
      <w:r w:rsidR="0045752D" w:rsidRPr="00712F11">
        <w:t xml:space="preserve">recommended </w:t>
      </w:r>
      <w:r w:rsidR="00E25ECB" w:rsidRPr="00712F11">
        <w:t>as the time-based divisions were somewhat arbitrary</w:t>
      </w:r>
      <w:r w:rsidR="00B13354" w:rsidRPr="00712F11">
        <w:t xml:space="preserve"> </w:t>
      </w:r>
      <w:r w:rsidR="00E45CA4" w:rsidRPr="00712F11">
        <w:t xml:space="preserve">and did not always correlate </w:t>
      </w:r>
      <w:r w:rsidR="00C14139" w:rsidRPr="00712F11">
        <w:t>with prognosis and outcomes.</w:t>
      </w:r>
    </w:p>
    <w:p w14:paraId="73AE3C9C" w14:textId="1E696957" w:rsidR="00570635" w:rsidRPr="00712F11" w:rsidRDefault="005B075A" w:rsidP="00B77100">
      <w:r w:rsidRPr="00712F11">
        <w:t xml:space="preserve">The shift toward fibrosis places greater emphasis on radiologic interpretation for diagnosis and management. </w:t>
      </w:r>
      <w:r w:rsidR="00DD1851" w:rsidRPr="00712F11">
        <w:t xml:space="preserve">Both </w:t>
      </w:r>
      <w:r w:rsidR="00EE7651" w:rsidRPr="00712F11">
        <w:t xml:space="preserve">guidelines </w:t>
      </w:r>
      <w:r w:rsidR="63908957" w:rsidRPr="00712F11">
        <w:t xml:space="preserve">include </w:t>
      </w:r>
      <w:r w:rsidR="00EE7651" w:rsidRPr="00712F11">
        <w:t>CT analysis early in their</w:t>
      </w:r>
      <w:r w:rsidR="0015F373" w:rsidRPr="00712F11">
        <w:t xml:space="preserve"> respective</w:t>
      </w:r>
      <w:r w:rsidR="00EE7651" w:rsidRPr="00712F11">
        <w:t xml:space="preserve"> diagnostic algorithms</w:t>
      </w:r>
      <w:r w:rsidR="00A9163C" w:rsidRPr="00712F11">
        <w:t xml:space="preserve">. </w:t>
      </w:r>
      <w:r w:rsidR="00926D95" w:rsidRPr="00712F11">
        <w:t>The CT analysis</w:t>
      </w:r>
      <w:r w:rsidR="00B6516B" w:rsidRPr="00712F11">
        <w:t xml:space="preserve"> affects downstream workup and treatment decisions, requiring </w:t>
      </w:r>
      <w:r w:rsidR="00A6018D" w:rsidRPr="00712F11">
        <w:t>careful</w:t>
      </w:r>
      <w:r w:rsidR="00671595" w:rsidRPr="00712F11">
        <w:t xml:space="preserve"> </w:t>
      </w:r>
      <w:r w:rsidR="00117F6A" w:rsidRPr="00712F11">
        <w:t xml:space="preserve">and thorough </w:t>
      </w:r>
      <w:r w:rsidR="00214043" w:rsidRPr="00712F11">
        <w:t>review by the interpreting radiologist.</w:t>
      </w:r>
      <w:r w:rsidR="00A90D3A" w:rsidRPr="00712F11">
        <w:t xml:space="preserve"> This review will focus on the patterns of HP on CT</w:t>
      </w:r>
      <w:r w:rsidR="00176DA2" w:rsidRPr="00712F11">
        <w:t>, using the ATS/JRS/ALAT and ACCP guidelines as a framework.</w:t>
      </w:r>
      <w:r w:rsidR="00117F6A" w:rsidRPr="00712F11">
        <w:t xml:space="preserve"> </w:t>
      </w:r>
      <w:r w:rsidR="003A27C3" w:rsidRPr="00712F11">
        <w:t xml:space="preserve"> </w:t>
      </w:r>
    </w:p>
    <w:p w14:paraId="7F13E11F" w14:textId="0DFE9F33" w:rsidR="00087C74" w:rsidRPr="00712F11" w:rsidRDefault="2819560F" w:rsidP="00B77100">
      <w:r w:rsidRPr="00712F11">
        <w:t>The</w:t>
      </w:r>
      <w:r w:rsidR="5CB7AA4B" w:rsidRPr="00712F11">
        <w:t xml:space="preserve"> ATS/JRS/ALAT </w:t>
      </w:r>
      <w:r w:rsidR="3EA9B04B" w:rsidRPr="00712F11">
        <w:t xml:space="preserve">and ACCP </w:t>
      </w:r>
      <w:r w:rsidR="5CB7AA4B" w:rsidRPr="00712F11">
        <w:t xml:space="preserve">guidelines </w:t>
      </w:r>
      <w:r w:rsidR="2AB6F7DA" w:rsidRPr="00712F11">
        <w:t xml:space="preserve">are largely in agreement </w:t>
      </w:r>
      <w:r w:rsidR="3EA9B04B" w:rsidRPr="00712F11">
        <w:t xml:space="preserve">on the imaging features of HP. </w:t>
      </w:r>
      <w:r w:rsidR="36E0AEF6" w:rsidRPr="00712F11">
        <w:t xml:space="preserve">Both guidelines identify four </w:t>
      </w:r>
      <w:r w:rsidR="1547C110" w:rsidRPr="00712F11">
        <w:t xml:space="preserve">primary imaging findings </w:t>
      </w:r>
      <w:r w:rsidR="2DE4B800" w:rsidRPr="00712F11">
        <w:t>associated with HP</w:t>
      </w:r>
      <w:r w:rsidR="2D299E27" w:rsidRPr="00712F11">
        <w:t>.</w:t>
      </w:r>
      <w:r w:rsidR="07691D07" w:rsidRPr="00712F11">
        <w:t xml:space="preserve"> </w:t>
      </w:r>
      <w:r w:rsidR="6CD8EB2A" w:rsidRPr="00712F11">
        <w:t>They</w:t>
      </w:r>
      <w:r w:rsidR="6A5BF3A7" w:rsidRPr="00712F11">
        <w:t xml:space="preserve"> </w:t>
      </w:r>
      <w:r w:rsidR="250CF12E" w:rsidRPr="00712F11">
        <w:t xml:space="preserve">also </w:t>
      </w:r>
      <w:r w:rsidR="6A5BF3A7" w:rsidRPr="00712F11">
        <w:t xml:space="preserve">both recommend classification of CT findings into two or three </w:t>
      </w:r>
      <w:r w:rsidR="134F99CB" w:rsidRPr="00712F11">
        <w:t>subcategories</w:t>
      </w:r>
      <w:r w:rsidR="6A5BF3A7" w:rsidRPr="00712F11">
        <w:t xml:space="preserve"> (typical HP, compatible with HP, and indeterminate for HP), though with different criteria</w:t>
      </w:r>
      <w:r w:rsidR="63BFF332" w:rsidRPr="00712F11">
        <w:t xml:space="preserve"> </w:t>
      </w:r>
      <w:r w:rsidR="02A5458F" w:rsidRPr="00712F11">
        <w:t>(</w:t>
      </w:r>
      <w:r w:rsidR="6A5BF3A7" w:rsidRPr="00712F11">
        <w:t>Table</w:t>
      </w:r>
      <w:r w:rsidR="62A65BFC" w:rsidRPr="00712F11">
        <w:t>s</w:t>
      </w:r>
      <w:r w:rsidR="6A5BF3A7" w:rsidRPr="00712F11">
        <w:t xml:space="preserve"> 1</w:t>
      </w:r>
      <w:r w:rsidR="0CF8FD20" w:rsidRPr="00712F11">
        <w:t>-</w:t>
      </w:r>
      <w:r w:rsidR="6A5BF3A7" w:rsidRPr="00712F11">
        <w:t>2</w:t>
      </w:r>
      <w:r w:rsidR="0B2CF504" w:rsidRPr="00712F11">
        <w:t>)</w:t>
      </w:r>
      <w:r w:rsidR="6A5BF3A7" w:rsidRPr="00712F11">
        <w:t xml:space="preserve">. </w:t>
      </w:r>
      <w:r w:rsidR="2170A378" w:rsidRPr="00712F11">
        <w:t>The lack of absolute consensus on imaging findings is unsurprising given the known variability in appearance</w:t>
      </w:r>
      <w:r w:rsidR="2628063A" w:rsidRPr="00712F11">
        <w:t>, the fact that no</w:t>
      </w:r>
      <w:r w:rsidR="0D11EEA6" w:rsidRPr="00712F11">
        <w:t xml:space="preserve">ne of the CT features of HP </w:t>
      </w:r>
      <w:r w:rsidR="54D8A846" w:rsidRPr="00712F11">
        <w:t xml:space="preserve">is </w:t>
      </w:r>
      <w:r w:rsidR="0D11EEA6" w:rsidRPr="00712F11">
        <w:t xml:space="preserve">specific, </w:t>
      </w:r>
      <w:r w:rsidR="0A9A0688" w:rsidRPr="00712F11">
        <w:t xml:space="preserve">and </w:t>
      </w:r>
      <w:r w:rsidR="30E469C5" w:rsidRPr="00712F11">
        <w:t xml:space="preserve">that </w:t>
      </w:r>
      <w:r w:rsidR="0A9A0688" w:rsidRPr="00712F11">
        <w:t xml:space="preserve">none </w:t>
      </w:r>
      <w:r w:rsidR="6F91CCE7" w:rsidRPr="00712F11">
        <w:t xml:space="preserve">is </w:t>
      </w:r>
      <w:r w:rsidR="0D11EEA6" w:rsidRPr="00712F11">
        <w:t>required</w:t>
      </w:r>
      <w:r w:rsidR="5FAB47A5" w:rsidRPr="00712F11">
        <w:t xml:space="preserve"> for diagnosis</w:t>
      </w:r>
      <w:r w:rsidR="0D11EEA6" w:rsidRPr="00712F11">
        <w:t>.</w:t>
      </w:r>
    </w:p>
    <w:p w14:paraId="4F5EEEBB" w14:textId="5DD8A2D6" w:rsidR="00222BA2" w:rsidRPr="00712F11" w:rsidRDefault="7E3CC870" w:rsidP="00B77100">
      <w:r w:rsidRPr="00712F11">
        <w:t xml:space="preserve">There are differences </w:t>
      </w:r>
      <w:r w:rsidR="07026CE7" w:rsidRPr="00712F11">
        <w:t xml:space="preserve">between the </w:t>
      </w:r>
      <w:r w:rsidR="3B02276D" w:rsidRPr="00712F11">
        <w:t xml:space="preserve">imaging analysis </w:t>
      </w:r>
      <w:r w:rsidR="00E38C3C" w:rsidRPr="00712F11">
        <w:t>criteria in the guidelines</w:t>
      </w:r>
      <w:r w:rsidR="3DAB647D" w:rsidRPr="00712F11">
        <w:t>,</w:t>
      </w:r>
      <w:r w:rsidR="0C60FF1F" w:rsidRPr="00712F11">
        <w:t xml:space="preserve"> and research comparing the two is ongoing.</w:t>
      </w:r>
      <w:r w:rsidR="678FC96E" w:rsidRPr="00712F11">
        <w:t xml:space="preserve"> </w:t>
      </w:r>
      <w:r w:rsidR="7B0C1D0B" w:rsidRPr="00712F11">
        <w:t>Chelala et al</w:t>
      </w:r>
      <w:r w:rsidR="5D5523D4" w:rsidRPr="00712F11">
        <w:t>.</w:t>
      </w:r>
      <w:r w:rsidR="7B0C1D0B" w:rsidRPr="00712F11">
        <w:t xml:space="preserve"> </w:t>
      </w:r>
      <w:r w:rsidR="6A236BDB" w:rsidRPr="00712F11">
        <w:t xml:space="preserve">recently </w:t>
      </w:r>
      <w:r w:rsidR="7B0C1D0B" w:rsidRPr="00712F11">
        <w:t>published a</w:t>
      </w:r>
      <w:r w:rsidR="6A236BDB" w:rsidRPr="00712F11">
        <w:t xml:space="preserve"> </w:t>
      </w:r>
      <w:r w:rsidR="38F64C4E" w:rsidRPr="00712F11">
        <w:t>comparative</w:t>
      </w:r>
      <w:r w:rsidR="7B0C1D0B" w:rsidRPr="00712F11">
        <w:t xml:space="preserve"> analysis</w:t>
      </w:r>
      <w:r w:rsidR="38F64C4E" w:rsidRPr="00712F11">
        <w:t xml:space="preserve"> with a single</w:t>
      </w:r>
      <w:r w:rsidR="1F105525" w:rsidRPr="00712F11">
        <w:t xml:space="preserve"> </w:t>
      </w:r>
      <w:r w:rsidR="38F64C4E" w:rsidRPr="00712F11">
        <w:t xml:space="preserve">center cohort of </w:t>
      </w:r>
      <w:r w:rsidR="76CC63C3" w:rsidRPr="00712F11">
        <w:t xml:space="preserve">297 patients </w:t>
      </w:r>
      <w:r w:rsidR="4BFB585B" w:rsidRPr="00712F11">
        <w:t xml:space="preserve">in the United States </w:t>
      </w:r>
      <w:r w:rsidR="38F64C4E" w:rsidRPr="00712F11">
        <w:t xml:space="preserve">with </w:t>
      </w:r>
      <w:r w:rsidR="3F38B1FC" w:rsidRPr="00712F11">
        <w:t>ILD</w:t>
      </w:r>
      <w:r w:rsidR="38F64C4E" w:rsidRPr="00712F11">
        <w:t xml:space="preserve"> </w:t>
      </w:r>
      <w:r w:rsidR="76CC63C3" w:rsidRPr="00712F11">
        <w:t>(200 with HP</w:t>
      </w:r>
      <w:r w:rsidR="38F64C4E" w:rsidRPr="00712F11">
        <w:t>)</w:t>
      </w:r>
      <w:r w:rsidR="6A236BDB" w:rsidRPr="00712F11">
        <w:t>.</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Pr="00712F11">
        <w:instrText xml:space="preserve"> ADDIN EN.CITE </w:instrTex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Pr="00712F11">
        <w:instrText xml:space="preserve"> ADDIN EN.CITE.DATA </w:instrText>
      </w:r>
      <w:r w:rsidRPr="00712F11">
        <w:fldChar w:fldCharType="end"/>
      </w:r>
      <w:r w:rsidRPr="00712F11">
        <w:fldChar w:fldCharType="separate"/>
      </w:r>
      <w:r w:rsidR="0043658C" w:rsidRPr="00712F11">
        <w:rPr>
          <w:noProof/>
          <w:vertAlign w:val="superscript"/>
        </w:rPr>
        <w:t>5</w:t>
      </w:r>
      <w:r w:rsidRPr="00712F11">
        <w:fldChar w:fldCharType="end"/>
      </w:r>
      <w:r w:rsidR="4BFB585B" w:rsidRPr="00712F11">
        <w:t xml:space="preserve"> Shalmon</w:t>
      </w:r>
      <w:r w:rsidR="417F4225" w:rsidRPr="00712F11">
        <w:t xml:space="preserve"> et al</w:t>
      </w:r>
      <w:r w:rsidR="79B72DC5" w:rsidRPr="00712F11">
        <w:t>.</w:t>
      </w:r>
      <w:r w:rsidR="417F4225" w:rsidRPr="00712F11">
        <w:t xml:space="preserve"> </w:t>
      </w:r>
      <w:r w:rsidR="121E3555" w:rsidRPr="00712F11">
        <w:t xml:space="preserve">also </w:t>
      </w:r>
      <w:r w:rsidR="417F4225" w:rsidRPr="00712F11">
        <w:t xml:space="preserve">recently published </w:t>
      </w:r>
      <w:r w:rsidR="121E3555" w:rsidRPr="00712F11">
        <w:t>a</w:t>
      </w:r>
      <w:r w:rsidR="417F4225" w:rsidRPr="00712F11">
        <w:t xml:space="preserve"> comparative analysis </w:t>
      </w:r>
      <w:r w:rsidR="06F8F574" w:rsidRPr="00712F11">
        <w:t>with a multi</w:t>
      </w:r>
      <w:r w:rsidR="1F105525" w:rsidRPr="00712F11">
        <w:t>center cohort of 4</w:t>
      </w:r>
      <w:r w:rsidR="6B0D1FFA" w:rsidRPr="00712F11">
        <w:t>36</w:t>
      </w:r>
      <w:r w:rsidR="39D07839" w:rsidRPr="00712F11">
        <w:t xml:space="preserve"> patients</w:t>
      </w:r>
      <w:r w:rsidR="6B0D1FFA" w:rsidRPr="00712F11">
        <w:t xml:space="preserve"> in Israel with </w:t>
      </w:r>
      <w:r w:rsidR="01866D33" w:rsidRPr="00712F11">
        <w:t>ILD (</w:t>
      </w:r>
      <w:r w:rsidR="5521C532" w:rsidRPr="00712F11">
        <w:t>56 with HP).</w:t>
      </w:r>
      <w:r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Pr="00712F11">
        <w:instrText xml:space="preserve"> ADDIN EN.CITE </w:instrText>
      </w:r>
      <w:r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Pr="00712F11">
        <w:instrText xml:space="preserve"> ADDIN EN.CITE.DATA </w:instrText>
      </w:r>
      <w:r w:rsidRPr="00712F11">
        <w:fldChar w:fldCharType="end"/>
      </w:r>
      <w:r w:rsidRPr="00712F11">
        <w:fldChar w:fldCharType="separate"/>
      </w:r>
      <w:r w:rsidR="0043658C" w:rsidRPr="00712F11">
        <w:rPr>
          <w:noProof/>
          <w:vertAlign w:val="superscript"/>
        </w:rPr>
        <w:t>6</w:t>
      </w:r>
      <w:r w:rsidRPr="00712F11">
        <w:fldChar w:fldCharType="end"/>
      </w:r>
      <w:r w:rsidR="44F031FA" w:rsidRPr="00712F11">
        <w:t xml:space="preserve"> </w:t>
      </w:r>
      <w:r w:rsidR="008D4378" w:rsidRPr="00712F11">
        <w:t>Though the sample sizes are small</w:t>
      </w:r>
      <w:r w:rsidR="0045492B" w:rsidRPr="00712F11">
        <w:t>,</w:t>
      </w:r>
      <w:r w:rsidR="008D4378" w:rsidRPr="00712F11">
        <w:t xml:space="preserve"> </w:t>
      </w:r>
      <w:r w:rsidR="00E50481" w:rsidRPr="00712F11">
        <w:t>t</w:t>
      </w:r>
      <w:r w:rsidR="00DF4726" w:rsidRPr="00712F11">
        <w:t>heir data suggests that the guidelines perform similarly</w:t>
      </w:r>
      <w:r w:rsidR="0038722E" w:rsidRPr="00712F11">
        <w:t>, particularly</w:t>
      </w:r>
      <w:r w:rsidR="00280543" w:rsidRPr="00712F11">
        <w:t xml:space="preserve"> when </w:t>
      </w:r>
      <w:r w:rsidR="009D6227" w:rsidRPr="00712F11">
        <w:t xml:space="preserve">“typical HP” and “compatible with HP” are </w:t>
      </w:r>
      <w:r w:rsidR="0038722E" w:rsidRPr="00712F11">
        <w:t xml:space="preserve">analyzed </w:t>
      </w:r>
      <w:r w:rsidR="009D6227" w:rsidRPr="00712F11">
        <w:t>a</w:t>
      </w:r>
      <w:r w:rsidR="0038722E" w:rsidRPr="00712F11">
        <w:t>s</w:t>
      </w:r>
      <w:r w:rsidR="009D6227" w:rsidRPr="00712F11">
        <w:t xml:space="preserve"> </w:t>
      </w:r>
      <w:r w:rsidR="2FE72380" w:rsidRPr="00712F11">
        <w:t xml:space="preserve">a </w:t>
      </w:r>
      <w:r w:rsidR="009D6227" w:rsidRPr="00712F11">
        <w:t>single group</w:t>
      </w:r>
      <w:r w:rsidR="009F3AA3" w:rsidRPr="00712F11">
        <w:t>.</w:t>
      </w:r>
      <w:r w:rsidR="00A173AB" w:rsidRPr="00712F11">
        <w:t xml:space="preserve"> </w:t>
      </w:r>
      <w:r w:rsidR="00E62F83" w:rsidRPr="00712F11">
        <w:t>However</w:t>
      </w:r>
      <w:r w:rsidR="007F0B3C" w:rsidRPr="00712F11">
        <w:t>,</w:t>
      </w:r>
      <w:r w:rsidR="00E62F83" w:rsidRPr="00712F11">
        <w:t xml:space="preserve"> </w:t>
      </w:r>
      <w:r w:rsidR="00E50481" w:rsidRPr="00712F11">
        <w:t xml:space="preserve">Chelala et al. </w:t>
      </w:r>
      <w:r w:rsidR="00CA76F9" w:rsidRPr="00712F11">
        <w:t xml:space="preserve">made the important observation that </w:t>
      </w:r>
      <w:r w:rsidR="00D36B1E" w:rsidRPr="00712F11">
        <w:t>accuracy varies with disease prevalence</w:t>
      </w:r>
      <w:r w:rsidR="00895903" w:rsidRPr="00712F11">
        <w:t xml:space="preserve">, with </w:t>
      </w:r>
      <w:r w:rsidR="004E2F31" w:rsidRPr="00712F11">
        <w:t xml:space="preserve">the ACCP guidelines having an </w:t>
      </w:r>
      <w:r w:rsidR="007300FE" w:rsidRPr="00712F11">
        <w:t>advantage</w:t>
      </w:r>
      <w:r w:rsidR="004E2F31" w:rsidRPr="00712F11">
        <w:t xml:space="preserve"> in high prevalence </w:t>
      </w:r>
      <w:r w:rsidR="001A02E2" w:rsidRPr="00712F11">
        <w:t xml:space="preserve">settings and ATS/JRS/ALAT guidelines </w:t>
      </w:r>
      <w:r w:rsidR="002047C7" w:rsidRPr="00712F11">
        <w:t>having an advantage in low prevalence settings.</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Pr="00712F11">
        <w:instrText xml:space="preserve"> ADDIN EN.CITE </w:instrTex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Pr="00712F11">
        <w:instrText xml:space="preserve"> ADDIN EN.CITE.DATA </w:instrText>
      </w:r>
      <w:r w:rsidRPr="00712F11">
        <w:fldChar w:fldCharType="end"/>
      </w:r>
      <w:r w:rsidRPr="00712F11">
        <w:fldChar w:fldCharType="separate"/>
      </w:r>
      <w:r w:rsidR="0043658C" w:rsidRPr="00712F11">
        <w:rPr>
          <w:noProof/>
          <w:vertAlign w:val="superscript"/>
        </w:rPr>
        <w:t>5</w:t>
      </w:r>
      <w:r w:rsidRPr="00712F11">
        <w:fldChar w:fldCharType="end"/>
      </w:r>
      <w:r w:rsidR="002047C7" w:rsidRPr="00712F11">
        <w:t xml:space="preserve"> </w:t>
      </w:r>
      <w:r w:rsidR="44F031FA" w:rsidRPr="00712F11">
        <w:t xml:space="preserve">While the </w:t>
      </w:r>
      <w:r w:rsidR="2BEF45E9" w:rsidRPr="00712F11">
        <w:t xml:space="preserve">performance of the guidelines as a whole will not be discussed </w:t>
      </w:r>
      <w:r w:rsidR="002047C7" w:rsidRPr="00712F11">
        <w:t xml:space="preserve">in detail </w:t>
      </w:r>
      <w:r w:rsidR="2BEF45E9" w:rsidRPr="00712F11">
        <w:t>here</w:t>
      </w:r>
      <w:r w:rsidR="44F031FA" w:rsidRPr="00712F11">
        <w:t xml:space="preserve">, </w:t>
      </w:r>
      <w:r w:rsidR="21B11594" w:rsidRPr="00712F11">
        <w:t>these s</w:t>
      </w:r>
      <w:r w:rsidR="3F52655F" w:rsidRPr="00712F11">
        <w:t xml:space="preserve">tudies also </w:t>
      </w:r>
      <w:r w:rsidR="495DCB83" w:rsidRPr="00712F11">
        <w:t xml:space="preserve">performed additional analyses on </w:t>
      </w:r>
      <w:r w:rsidR="1DF19016" w:rsidRPr="00712F11">
        <w:t>the four</w:t>
      </w:r>
      <w:r w:rsidR="0006CD34" w:rsidRPr="00712F11">
        <w:t xml:space="preserve"> HP-compatible features</w:t>
      </w:r>
      <w:r w:rsidR="1DF19016" w:rsidRPr="00712F11">
        <w:t xml:space="preserve"> </w:t>
      </w:r>
      <w:r w:rsidR="0CFC9583" w:rsidRPr="00712F11">
        <w:t>(</w:t>
      </w:r>
      <w:r w:rsidR="1DF19016" w:rsidRPr="00712F11">
        <w:t>HPCF</w:t>
      </w:r>
      <w:r w:rsidR="7DF988DE" w:rsidRPr="00712F11">
        <w:t>)</w:t>
      </w:r>
      <w:r w:rsidR="1DF19016" w:rsidRPr="00712F11">
        <w:t xml:space="preserve"> </w:t>
      </w:r>
      <w:r w:rsidR="46420CCB" w:rsidRPr="00712F11">
        <w:t xml:space="preserve">that </w:t>
      </w:r>
      <w:r w:rsidR="26579457" w:rsidRPr="00712F11">
        <w:t>will be referenced throughout this review</w:t>
      </w:r>
      <w:r w:rsidR="00E62F83" w:rsidRPr="00712F11">
        <w:t xml:space="preserve">: </w:t>
      </w:r>
      <w:r w:rsidR="00D600A6" w:rsidRPr="00712F11">
        <w:t>m</w:t>
      </w:r>
      <w:r w:rsidR="00E62F83" w:rsidRPr="00712F11">
        <w:t xml:space="preserve">osaic attenuation, air trapping, </w:t>
      </w:r>
      <w:r w:rsidR="00D600A6" w:rsidRPr="00712F11">
        <w:t>ground-glass opacity</w:t>
      </w:r>
      <w:r w:rsidR="0FBB9D26" w:rsidRPr="00712F11">
        <w:t xml:space="preserve"> (GGO)</w:t>
      </w:r>
      <w:r w:rsidR="00D600A6" w:rsidRPr="00712F11">
        <w:t>, and centrilobular nodules</w:t>
      </w:r>
      <w:r w:rsidR="26579457" w:rsidRPr="00712F11">
        <w:t>.</w:t>
      </w:r>
    </w:p>
    <w:p w14:paraId="60BC4B64" w14:textId="44A24939" w:rsidR="00376BD5" w:rsidRPr="00712F11" w:rsidRDefault="00376BD5" w:rsidP="001944DA"/>
    <w:p w14:paraId="4ABFC490" w14:textId="441117FC" w:rsidR="0000567E" w:rsidRPr="00712F11" w:rsidRDefault="0008529E" w:rsidP="0000567E">
      <w:pPr>
        <w:pStyle w:val="Heading1"/>
      </w:pPr>
      <w:r w:rsidRPr="00712F11">
        <w:lastRenderedPageBreak/>
        <w:t>Imaging</w:t>
      </w:r>
    </w:p>
    <w:p w14:paraId="665F7C01" w14:textId="3CA9FB71" w:rsidR="00DF69A8" w:rsidRPr="00712F11" w:rsidRDefault="4F3558C9" w:rsidP="00DF69A8">
      <w:r w:rsidRPr="00712F11">
        <w:t xml:space="preserve">Both the ATS/JRS/ALAT guidelines and ACCP guidelines identify </w:t>
      </w:r>
      <w:r w:rsidR="5BE63935" w:rsidRPr="00712F11">
        <w:t>four HPCF</w:t>
      </w:r>
      <w:r w:rsidRPr="00712F11">
        <w:t xml:space="preserve">: mosaic attenuation, air trapping, </w:t>
      </w:r>
      <w:r w:rsidR="52B773D3" w:rsidRPr="00712F11">
        <w:t>GGO</w:t>
      </w:r>
      <w:r w:rsidRPr="00712F11">
        <w:t xml:space="preserve">, and centrilobular nodules. </w:t>
      </w:r>
      <w:r w:rsidR="32CCC45A" w:rsidRPr="00712F11">
        <w:t>In the context of HP</w:t>
      </w:r>
      <w:r w:rsidR="0887FA43" w:rsidRPr="00712F11">
        <w:t>,</w:t>
      </w:r>
      <w:r w:rsidR="32CCC45A" w:rsidRPr="00712F11">
        <w:t xml:space="preserve"> GGO and mosaic </w:t>
      </w:r>
      <w:r w:rsidR="466FD752" w:rsidRPr="00712F11">
        <w:t>(</w:t>
      </w:r>
      <w:r w:rsidR="0519B5CD" w:rsidRPr="00712F11">
        <w:t xml:space="preserve">specifically </w:t>
      </w:r>
      <w:r w:rsidR="466FD752" w:rsidRPr="00712F11">
        <w:t xml:space="preserve">increased) </w:t>
      </w:r>
      <w:r w:rsidR="32CCC45A" w:rsidRPr="00712F11">
        <w:t xml:space="preserve">attenuation </w:t>
      </w:r>
      <w:r w:rsidR="032C5F14" w:rsidRPr="00712F11">
        <w:t>reflect parenchymal disease</w:t>
      </w:r>
      <w:r w:rsidR="0887FA43" w:rsidRPr="00712F11">
        <w:t xml:space="preserve"> while </w:t>
      </w:r>
      <w:r w:rsidR="032C5F14" w:rsidRPr="00712F11">
        <w:t xml:space="preserve">air trapping and centrilobular nodules </w:t>
      </w:r>
      <w:r w:rsidR="2410A242" w:rsidRPr="00712F11">
        <w:t>reflect small airway disease.</w:t>
      </w:r>
      <w:r w:rsidR="2E0183AD" w:rsidRPr="00712F11">
        <w:t xml:space="preserve"> </w:t>
      </w:r>
      <w:r w:rsidR="48061D6C" w:rsidRPr="00712F11">
        <w:t>F</w:t>
      </w:r>
      <w:r w:rsidR="631B80E2" w:rsidRPr="00712F11">
        <w:t xml:space="preserve">or nonfibrotic HP </w:t>
      </w:r>
      <w:r w:rsidR="720FE02F" w:rsidRPr="00712F11">
        <w:t xml:space="preserve">the </w:t>
      </w:r>
      <w:r w:rsidR="48061D6C" w:rsidRPr="00712F11">
        <w:t xml:space="preserve">ATS/JRS/ALAT </w:t>
      </w:r>
      <w:r w:rsidR="2E0183AD" w:rsidRPr="00712F11">
        <w:t>guideline</w:t>
      </w:r>
      <w:r w:rsidR="720FE02F" w:rsidRPr="00712F11">
        <w:t xml:space="preserve">s </w:t>
      </w:r>
      <w:r w:rsidR="2E0183AD" w:rsidRPr="00712F11">
        <w:t>require</w:t>
      </w:r>
      <w:r w:rsidR="370D5DAE" w:rsidRPr="00712F11">
        <w:t xml:space="preserve"> features of</w:t>
      </w:r>
      <w:r w:rsidR="2E0183AD" w:rsidRPr="00712F11">
        <w:t xml:space="preserve"> </w:t>
      </w:r>
      <w:r w:rsidR="720FE02F" w:rsidRPr="00712F11">
        <w:t>both</w:t>
      </w:r>
      <w:r w:rsidR="4D9D39DB" w:rsidRPr="00712F11">
        <w:t xml:space="preserve"> parenchymal and small airway </w:t>
      </w:r>
      <w:r w:rsidR="21A0B878" w:rsidRPr="00712F11">
        <w:t>disease</w:t>
      </w:r>
      <w:r w:rsidR="4D9D39DB" w:rsidRPr="00712F11">
        <w:t xml:space="preserve"> for </w:t>
      </w:r>
      <w:r w:rsidR="75D8C4B0" w:rsidRPr="00712F11">
        <w:t>“typical HP”</w:t>
      </w:r>
      <w:r w:rsidR="40F13E9A" w:rsidRPr="00712F11">
        <w:t xml:space="preserve"> while</w:t>
      </w:r>
      <w:r w:rsidR="75D8C4B0" w:rsidRPr="00712F11">
        <w:t xml:space="preserve"> </w:t>
      </w:r>
      <w:r w:rsidR="7CB83267" w:rsidRPr="00712F11">
        <w:t>“</w:t>
      </w:r>
      <w:r w:rsidR="40F13E9A" w:rsidRPr="00712F11">
        <w:t>c</w:t>
      </w:r>
      <w:r w:rsidR="7CB83267" w:rsidRPr="00712F11">
        <w:t xml:space="preserve">ompatible with HP” </w:t>
      </w:r>
      <w:r w:rsidR="037088C7" w:rsidRPr="00712F11">
        <w:t xml:space="preserve">includes </w:t>
      </w:r>
      <w:r w:rsidR="2E26C165" w:rsidRPr="00712F11">
        <w:t xml:space="preserve">additional </w:t>
      </w:r>
      <w:r w:rsidR="74E2FD9A" w:rsidRPr="00712F11">
        <w:t>features that have been described in HP: subtle and diffuse GGO</w:t>
      </w:r>
      <w:r w:rsidR="7EFD62BE" w:rsidRPr="00712F11">
        <w:t>, consolidation, and lung cysts</w:t>
      </w:r>
      <w:r w:rsidR="32D9850F" w:rsidRPr="00712F11">
        <w:t xml:space="preserve">. </w:t>
      </w:r>
      <w:r w:rsidR="21A0B878" w:rsidRPr="00712F11">
        <w:t xml:space="preserve">The ACCP guidelines </w:t>
      </w:r>
      <w:r w:rsidR="08E4526E" w:rsidRPr="00712F11">
        <w:t xml:space="preserve">list discrete </w:t>
      </w:r>
      <w:r w:rsidR="4CF47626" w:rsidRPr="00712F11">
        <w:t xml:space="preserve">combinations of HPCF and </w:t>
      </w:r>
      <w:r w:rsidR="5D2AD633" w:rsidRPr="00712F11">
        <w:t>distributions to qualify for each category</w:t>
      </w:r>
      <w:r w:rsidR="0FA78709" w:rsidRPr="00712F11">
        <w:t>.</w:t>
      </w:r>
    </w:p>
    <w:p w14:paraId="3F4D6222" w14:textId="1ED1C56E" w:rsidR="00182413" w:rsidRPr="00712F11" w:rsidRDefault="00E606AC" w:rsidP="00DF69A8">
      <w:r w:rsidRPr="00712F11">
        <w:t xml:space="preserve">For fibrotic HP, </w:t>
      </w:r>
      <w:r w:rsidR="00EB4A1E" w:rsidRPr="00712F11">
        <w:t>t</w:t>
      </w:r>
      <w:r w:rsidR="005232F6" w:rsidRPr="00712F11">
        <w:t xml:space="preserve">he ATS/JRS/ALAT guidelines </w:t>
      </w:r>
      <w:r w:rsidR="00932996" w:rsidRPr="00712F11">
        <w:t xml:space="preserve">require the presence of fibrosis </w:t>
      </w:r>
      <w:r w:rsidR="003061EB" w:rsidRPr="00712F11">
        <w:t>and at least one feature of small airway disease to meet criteria for “typical HP” and “compatible with HP</w:t>
      </w:r>
      <w:r w:rsidR="007E7711" w:rsidRPr="00712F11">
        <w:t>,</w:t>
      </w:r>
      <w:r w:rsidR="003061EB" w:rsidRPr="00712F11">
        <w:t>”</w:t>
      </w:r>
      <w:r w:rsidR="007E7711" w:rsidRPr="00712F11">
        <w:t xml:space="preserve"> with </w:t>
      </w:r>
      <w:r w:rsidR="00DF5585" w:rsidRPr="00712F11">
        <w:t xml:space="preserve">the pattern of fibrosis being the </w:t>
      </w:r>
      <w:r w:rsidR="50BCE587" w:rsidRPr="00712F11">
        <w:t xml:space="preserve">distinguishing </w:t>
      </w:r>
      <w:r w:rsidR="008937D2" w:rsidRPr="00712F11">
        <w:t xml:space="preserve">feature between categories. </w:t>
      </w:r>
      <w:r w:rsidR="004E3A0E" w:rsidRPr="00712F11">
        <w:t>The ACCP guidelines</w:t>
      </w:r>
      <w:r w:rsidR="00EF79CA" w:rsidRPr="00712F11">
        <w:t xml:space="preserve"> simply require any signs of fibrosis</w:t>
      </w:r>
      <w:r w:rsidR="00C761AA" w:rsidRPr="00712F11">
        <w:t xml:space="preserve">, with </w:t>
      </w:r>
      <w:r w:rsidR="00051C9E" w:rsidRPr="00712F11">
        <w:t xml:space="preserve">nonfibrotic </w:t>
      </w:r>
      <w:r w:rsidR="00EA1F7D" w:rsidRPr="00712F11">
        <w:t xml:space="preserve">findings being the differentiating feature between </w:t>
      </w:r>
      <w:r w:rsidR="00054D5B" w:rsidRPr="00712F11">
        <w:t xml:space="preserve">“typical HP” and “compatible with HP” categories. </w:t>
      </w:r>
      <w:r w:rsidR="008C4008" w:rsidRPr="00712F11">
        <w:t xml:space="preserve">Both guidelines also have </w:t>
      </w:r>
      <w:r w:rsidR="00113CB6" w:rsidRPr="00712F11">
        <w:t xml:space="preserve">a category of “indeterminate for </w:t>
      </w:r>
      <w:r w:rsidR="003326CA" w:rsidRPr="00712F11">
        <w:t>HP</w:t>
      </w:r>
      <w:r w:rsidR="06BC6488" w:rsidRPr="00712F11">
        <w:t>,</w:t>
      </w:r>
      <w:r w:rsidR="003326CA" w:rsidRPr="00712F11">
        <w:t xml:space="preserve">” which </w:t>
      </w:r>
      <w:r w:rsidR="00445000" w:rsidRPr="00712F11">
        <w:t xml:space="preserve">is </w:t>
      </w:r>
      <w:r w:rsidR="00C46696" w:rsidRPr="00712F11">
        <w:t xml:space="preserve">lung fibrosis without </w:t>
      </w:r>
      <w:r w:rsidR="00445000" w:rsidRPr="00712F11">
        <w:t>HPCF.</w:t>
      </w:r>
    </w:p>
    <w:p w14:paraId="015371E1" w14:textId="597C9FE9" w:rsidR="00DF69A8" w:rsidRPr="00712F11" w:rsidRDefault="00F62EE6" w:rsidP="00F62EE6">
      <w:pPr>
        <w:pStyle w:val="Heading3"/>
      </w:pPr>
      <w:r w:rsidRPr="00712F11">
        <w:t>Mosaic Attenuation</w:t>
      </w:r>
    </w:p>
    <w:p w14:paraId="77D61154" w14:textId="4A22E920" w:rsidR="00F62EE6" w:rsidRPr="00712F11" w:rsidRDefault="18A27292" w:rsidP="00F62EE6">
      <w:r w:rsidRPr="00712F11">
        <w:t xml:space="preserve">Mosaic attenuation </w:t>
      </w:r>
      <w:r w:rsidR="0977433D" w:rsidRPr="00712F11">
        <w:t xml:space="preserve">refers to </w:t>
      </w:r>
      <w:r w:rsidR="2AB259F4" w:rsidRPr="00712F11">
        <w:t xml:space="preserve">a patchwork of different lung </w:t>
      </w:r>
      <w:r w:rsidR="1D7DDD39" w:rsidRPr="00712F11">
        <w:t>densities at</w:t>
      </w:r>
      <w:r w:rsidR="57197942" w:rsidRPr="00712F11">
        <w:t xml:space="preserve"> the level of the </w:t>
      </w:r>
      <w:r w:rsidR="22B0D08F" w:rsidRPr="00712F11">
        <w:t xml:space="preserve">secondary </w:t>
      </w:r>
      <w:r w:rsidR="57197942" w:rsidRPr="00712F11">
        <w:t>pulmonary lobule</w:t>
      </w:r>
      <w:r w:rsidR="22B07B5A" w:rsidRPr="00712F11">
        <w:t xml:space="preserve"> with sharp demarcation between </w:t>
      </w:r>
      <w:r w:rsidR="5CAABA28" w:rsidRPr="00712F11">
        <w:t xml:space="preserve">densities at the </w:t>
      </w:r>
      <w:r w:rsidR="65991B37" w:rsidRPr="00712F11">
        <w:t>inter</w:t>
      </w:r>
      <w:r w:rsidR="5CAABA28" w:rsidRPr="00712F11">
        <w:t>lobular septa</w:t>
      </w:r>
      <w:r w:rsidR="57197942" w:rsidRPr="00712F11">
        <w:t xml:space="preserve">. </w:t>
      </w:r>
      <w:r w:rsidR="540D8762" w:rsidRPr="00712F11">
        <w:t>In</w:t>
      </w:r>
      <w:r w:rsidR="23561910" w:rsidRPr="00712F11">
        <w:t xml:space="preserve"> </w:t>
      </w:r>
      <w:r w:rsidR="592C5823" w:rsidRPr="00712F11">
        <w:t>nonfibrotic HP</w:t>
      </w:r>
      <w:r w:rsidR="540D8762" w:rsidRPr="00712F11">
        <w:t>, increased attenuation</w:t>
      </w:r>
      <w:r w:rsidR="592C5823" w:rsidRPr="00712F11">
        <w:t xml:space="preserve"> </w:t>
      </w:r>
      <w:r w:rsidR="64BAEE90" w:rsidRPr="00712F11">
        <w:t>is</w:t>
      </w:r>
      <w:r w:rsidR="7AA42066" w:rsidRPr="00712F11">
        <w:t xml:space="preserve"> attributed to </w:t>
      </w:r>
      <w:r w:rsidR="435BADF2" w:rsidRPr="00712F11">
        <w:t>inflammation (parenchymal disease)</w:t>
      </w:r>
      <w:r w:rsidR="6CCD9318" w:rsidRPr="00712F11">
        <w:t>, and</w:t>
      </w:r>
      <w:r w:rsidR="64BAEE90" w:rsidRPr="00712F11">
        <w:t xml:space="preserve"> decreased attenuation is attributed to </w:t>
      </w:r>
      <w:r w:rsidR="14F3F0B4" w:rsidRPr="00712F11">
        <w:t>air trapping (small airway disease)</w:t>
      </w:r>
      <w:r w:rsidR="64BAEE90" w:rsidRPr="00712F11">
        <w:t>.</w:t>
      </w:r>
      <w:r w:rsidR="6DFEA70D" w:rsidRPr="00712F11">
        <w:t xml:space="preserve"> </w:t>
      </w:r>
      <w:r w:rsidR="6172E554" w:rsidRPr="00712F11">
        <w:t>These comparisons are relative to normal lung</w:t>
      </w:r>
      <w:r w:rsidR="06E49442" w:rsidRPr="00712F11">
        <w:t xml:space="preserve">. </w:t>
      </w:r>
      <w:r w:rsidR="7662CFDA" w:rsidRPr="00712F11">
        <w:t>The presence of all three</w:t>
      </w:r>
      <w:r w:rsidR="3608BE8F" w:rsidRPr="00712F11">
        <w:t xml:space="preserve"> is called the three</w:t>
      </w:r>
      <w:r w:rsidR="1C0DEA91" w:rsidRPr="00712F11">
        <w:t>-</w:t>
      </w:r>
      <w:r w:rsidR="3608BE8F" w:rsidRPr="00712F11">
        <w:t>density sign and</w:t>
      </w:r>
      <w:r w:rsidR="79B471C7" w:rsidRPr="00712F11">
        <w:t xml:space="preserve"> </w:t>
      </w:r>
      <w:r w:rsidR="2543AA36" w:rsidRPr="00712F11">
        <w:t xml:space="preserve">is highly </w:t>
      </w:r>
      <w:r w:rsidR="62C25586" w:rsidRPr="00712F11">
        <w:t>suggestive of HP</w:t>
      </w:r>
      <w:r w:rsidR="3B124F90" w:rsidRPr="00712F11">
        <w:t xml:space="preserve"> (Figs. 1-2)</w:t>
      </w:r>
      <w:r w:rsidR="62C25586" w:rsidRPr="00712F11">
        <w:t>.</w:t>
      </w:r>
      <w:r w:rsidR="5ECCA355" w:rsidRPr="00712F11">
        <w:t xml:space="preserve"> </w:t>
      </w:r>
      <w:r w:rsidR="20C41628" w:rsidRPr="00712F11">
        <w:t>Chelala et al</w:t>
      </w:r>
      <w:r w:rsidR="3969CFC1" w:rsidRPr="00712F11">
        <w:t>.</w:t>
      </w:r>
      <w:r w:rsidR="20C41628" w:rsidRPr="00712F11">
        <w:t xml:space="preserve"> identified the three</w:t>
      </w:r>
      <w:r w:rsidR="6A905DAF" w:rsidRPr="00712F11">
        <w:t>-</w:t>
      </w:r>
      <w:r w:rsidR="20C41628" w:rsidRPr="00712F11">
        <w:t xml:space="preserve">density sign in </w:t>
      </w:r>
      <w:r w:rsidR="517D7804" w:rsidRPr="00712F11">
        <w:t>44% of HP patients in their cohort</w:t>
      </w:r>
      <w:r w:rsidR="5A35650E" w:rsidRPr="00712F11">
        <w:t>, though without distinction between fibrotic and nonfibrotic HP</w:t>
      </w:r>
      <w:r w:rsidR="517D7804" w:rsidRPr="00712F11">
        <w:t>.</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 </w:instrText>
      </w:r>
      <w:r w:rsidR="0043658C"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5</w:t>
      </w:r>
      <w:r w:rsidRPr="00712F11">
        <w:fldChar w:fldCharType="end"/>
      </w:r>
      <w:r w:rsidR="517D7804" w:rsidRPr="00712F11">
        <w:t xml:space="preserve"> </w:t>
      </w:r>
      <w:r w:rsidR="62C25586" w:rsidRPr="00712F11">
        <w:t>Mosaic attenuation</w:t>
      </w:r>
      <w:r w:rsidR="7E5B072A" w:rsidRPr="00712F11">
        <w:t xml:space="preserve"> without the three</w:t>
      </w:r>
      <w:r w:rsidR="6C812F43" w:rsidRPr="00712F11">
        <w:t>-</w:t>
      </w:r>
      <w:r w:rsidR="7E5B072A" w:rsidRPr="00712F11">
        <w:t xml:space="preserve">density sign </w:t>
      </w:r>
      <w:r w:rsidR="77FEECF8" w:rsidRPr="00712F11">
        <w:t>also suggests HP but is less specific</w:t>
      </w:r>
      <w:r w:rsidR="1700BAC5" w:rsidRPr="00712F11">
        <w:t>. Shalmon et al</w:t>
      </w:r>
      <w:r w:rsidR="3072EA39" w:rsidRPr="00712F11">
        <w:t>.</w:t>
      </w:r>
      <w:r w:rsidR="1700BAC5" w:rsidRPr="00712F11">
        <w:t xml:space="preserve"> </w:t>
      </w:r>
      <w:r w:rsidR="3F5463E5" w:rsidRPr="00712F11">
        <w:t xml:space="preserve">found mosaic attenuation in </w:t>
      </w:r>
      <w:r w:rsidR="592EDEF2" w:rsidRPr="00712F11">
        <w:t>59% of nonfibrotic HP patients in their cohort</w:t>
      </w:r>
      <w:r w:rsidR="2C8A7BD3" w:rsidRPr="00712F11">
        <w:t xml:space="preserve"> and </w:t>
      </w:r>
      <w:r w:rsidR="4493B884" w:rsidRPr="00712F11">
        <w:t>4</w:t>
      </w:r>
      <w:r w:rsidR="2C8A7BD3" w:rsidRPr="00712F11">
        <w:t xml:space="preserve">1% of </w:t>
      </w:r>
      <w:r w:rsidR="4493B884" w:rsidRPr="00712F11">
        <w:t>fibrotic HP patients</w:t>
      </w:r>
      <w:r w:rsidR="592EDEF2" w:rsidRPr="00712F11">
        <w:t>.</w:t>
      </w:r>
      <w:r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 </w:instrText>
      </w:r>
      <w:r w:rsidR="0043658C"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6</w:t>
      </w:r>
      <w:r w:rsidRPr="00712F11">
        <w:fldChar w:fldCharType="end"/>
      </w:r>
      <w:r w:rsidR="0275DF2E" w:rsidRPr="00712F11">
        <w:t xml:space="preserve"> Chelala et al</w:t>
      </w:r>
      <w:r w:rsidR="1F8EE6CD" w:rsidRPr="00712F11">
        <w:t>.</w:t>
      </w:r>
      <w:r w:rsidR="0275DF2E" w:rsidRPr="00712F11">
        <w:t xml:space="preserve"> found that </w:t>
      </w:r>
      <w:r w:rsidR="56F7C7DD" w:rsidRPr="00712F11">
        <w:t xml:space="preserve">mosaic attenuation was present in </w:t>
      </w:r>
      <w:r w:rsidR="0B34C0C0" w:rsidRPr="00712F11">
        <w:t>79% of</w:t>
      </w:r>
      <w:r w:rsidR="20014CE3" w:rsidRPr="00712F11">
        <w:t xml:space="preserve"> patients in</w:t>
      </w:r>
      <w:r w:rsidR="0B34C0C0" w:rsidRPr="00712F11">
        <w:t xml:space="preserve"> their cohort</w:t>
      </w:r>
      <w:r w:rsidR="0F969AF8" w:rsidRPr="00712F11">
        <w:t>,</w:t>
      </w:r>
      <w:r w:rsidR="0B34C0C0" w:rsidRPr="00712F11">
        <w:t xml:space="preserve"> though this number </w:t>
      </w:r>
      <w:r w:rsidR="4951A762" w:rsidRPr="00712F11">
        <w:t>combines mosaic attenuation and air trapping and does not distinguish between fibrotic and nonfibrotic HP.</w:t>
      </w:r>
      <w:r w:rsidR="33C61207" w:rsidRPr="00712F11">
        <w:t xml:space="preserve"> Both </w:t>
      </w:r>
      <w:r w:rsidR="089C59E7" w:rsidRPr="00712F11">
        <w:t xml:space="preserve">studies </w:t>
      </w:r>
      <w:r w:rsidR="4193AE37" w:rsidRPr="00712F11">
        <w:t xml:space="preserve">found </w:t>
      </w:r>
      <w:r w:rsidR="1934B9A1" w:rsidRPr="00712F11">
        <w:t xml:space="preserve">mosaic attenuation to be an independent predictor of HP. </w:t>
      </w:r>
    </w:p>
    <w:p w14:paraId="04CC6DEE" w14:textId="5B90C2F8" w:rsidR="00974B8F" w:rsidRPr="00712F11" w:rsidRDefault="003501A5" w:rsidP="003501A5">
      <w:pPr>
        <w:pStyle w:val="Heading3"/>
      </w:pPr>
      <w:r w:rsidRPr="00712F11">
        <w:t>Air Trapping</w:t>
      </w:r>
    </w:p>
    <w:p w14:paraId="419E062B" w14:textId="3BDE45B1" w:rsidR="00DF69A8" w:rsidRPr="00712F11" w:rsidRDefault="0062134F" w:rsidP="00DF69A8">
      <w:r w:rsidRPr="00712F11">
        <w:t xml:space="preserve">Air trapping is one of the </w:t>
      </w:r>
      <w:r w:rsidR="000E68C0" w:rsidRPr="00712F11">
        <w:t xml:space="preserve">possible causes of mosaic attenuation and </w:t>
      </w:r>
      <w:r w:rsidR="000F4153" w:rsidRPr="00712F11">
        <w:t xml:space="preserve">is a necessary component of the three-density sign. It </w:t>
      </w:r>
      <w:r w:rsidR="000E68C0" w:rsidRPr="00712F11">
        <w:t xml:space="preserve">specifically refers to obstruction of the small airways causing </w:t>
      </w:r>
      <w:r w:rsidR="00A66EED" w:rsidRPr="00712F11">
        <w:t>hyperinflation</w:t>
      </w:r>
      <w:r w:rsidR="025F123C" w:rsidRPr="00712F11">
        <w:t xml:space="preserve"> and secondary hypoperfusion</w:t>
      </w:r>
      <w:r w:rsidR="00A66EED" w:rsidRPr="00712F11">
        <w:t xml:space="preserve"> </w:t>
      </w:r>
      <w:r w:rsidR="006D3408" w:rsidRPr="00712F11">
        <w:t xml:space="preserve">(decreased attenuation) </w:t>
      </w:r>
      <w:r w:rsidR="00A66EED" w:rsidRPr="00712F11">
        <w:t xml:space="preserve">of the pulmonary lobules. </w:t>
      </w:r>
      <w:r w:rsidR="00A16244" w:rsidRPr="00712F11">
        <w:t>This is easiest to identify when expiratory CT is performed, sh</w:t>
      </w:r>
      <w:r w:rsidR="000537C5" w:rsidRPr="00712F11">
        <w:t xml:space="preserve">owing static </w:t>
      </w:r>
      <w:r w:rsidR="008A0796" w:rsidRPr="00712F11">
        <w:t xml:space="preserve">size and </w:t>
      </w:r>
      <w:r w:rsidR="000537C5" w:rsidRPr="00712F11">
        <w:t xml:space="preserve">hypoattenuation </w:t>
      </w:r>
      <w:r w:rsidR="00B75266" w:rsidRPr="00712F11">
        <w:t xml:space="preserve">compared to </w:t>
      </w:r>
      <w:r w:rsidR="008A0796" w:rsidRPr="00712F11">
        <w:t>normal</w:t>
      </w:r>
      <w:r w:rsidR="00B75266" w:rsidRPr="00712F11">
        <w:t xml:space="preserve"> lobules which will </w:t>
      </w:r>
      <w:r w:rsidR="00A64ABE" w:rsidRPr="00712F11">
        <w:t>decrease in size and increase in attenuation</w:t>
      </w:r>
      <w:r w:rsidR="626897F4" w:rsidRPr="00712F11">
        <w:t xml:space="preserve"> </w:t>
      </w:r>
      <w:r w:rsidR="00FC3F95" w:rsidRPr="00712F11">
        <w:t>(</w:t>
      </w:r>
      <w:r w:rsidR="12EBB96D" w:rsidRPr="00712F11">
        <w:t>Fig.</w:t>
      </w:r>
      <w:r w:rsidR="00794905" w:rsidRPr="00712F11">
        <w:t xml:space="preserve"> 3</w:t>
      </w:r>
      <w:r w:rsidR="54C2167B" w:rsidRPr="00712F11">
        <w:t>)</w:t>
      </w:r>
      <w:r w:rsidR="00794905" w:rsidRPr="00712F11">
        <w:t xml:space="preserve">. </w:t>
      </w:r>
      <w:r w:rsidR="00C656FB" w:rsidRPr="00712F11">
        <w:t xml:space="preserve">However, </w:t>
      </w:r>
      <w:r w:rsidR="00091586" w:rsidRPr="00712F11">
        <w:t xml:space="preserve">expiratory phase </w:t>
      </w:r>
      <w:r w:rsidR="00C66200" w:rsidRPr="00712F11">
        <w:t>images are not always available. The presence of air trapping can be inferred by the presence of mosaic attenuation</w:t>
      </w:r>
      <w:r w:rsidR="005C43A7" w:rsidRPr="00712F11">
        <w:t xml:space="preserve"> or three</w:t>
      </w:r>
      <w:r w:rsidR="00B50781" w:rsidRPr="00712F11">
        <w:t>-</w:t>
      </w:r>
      <w:r w:rsidR="005C43A7" w:rsidRPr="00712F11">
        <w:t>density sign</w:t>
      </w:r>
      <w:r w:rsidR="00B42C02" w:rsidRPr="00712F11">
        <w:t>.</w:t>
      </w:r>
      <w:r w:rsidRPr="00712F11">
        <w:fldChar w:fldCharType="begin">
          <w:fldData xml:space="preserve">PEVuZE5vdGU+PENpdGU+PEF1dGhvcj5NYWdlZTwvQXV0aG9yPjxZZWFyPjIwMTY8L1llYXI+PFJl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</w:fldData>
        </w:fldChar>
      </w:r>
      <w:r w:rsidR="0043658C" w:rsidRPr="00712F11">
        <w:instrText xml:space="preserve"> ADDIN EN.CITE </w:instrText>
      </w:r>
      <w:r w:rsidR="0043658C" w:rsidRPr="00712F11">
        <w:fldChar w:fldCharType="begin">
          <w:fldData xml:space="preserve">PEVuZE5vdGU+PENpdGU+PEF1dGhvcj5NYWdlZTwvQXV0aG9yPjxZZWFyPjIwMTY8L1llYXI+PFJl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7</w:t>
      </w:r>
      <w:r w:rsidRPr="00712F11">
        <w:fldChar w:fldCharType="end"/>
      </w:r>
      <w:r w:rsidR="00B42C02" w:rsidRPr="00712F11">
        <w:t xml:space="preserve"> </w:t>
      </w:r>
      <w:r w:rsidR="673C995E" w:rsidRPr="00712F11">
        <w:t>L</w:t>
      </w:r>
      <w:r w:rsidR="00B70B6B" w:rsidRPr="00712F11">
        <w:t>obules</w:t>
      </w:r>
      <w:r w:rsidR="5C49E1B8" w:rsidRPr="00712F11">
        <w:t xml:space="preserve"> of air trapping</w:t>
      </w:r>
      <w:r w:rsidR="00B70B6B" w:rsidRPr="00712F11">
        <w:t xml:space="preserve"> m</w:t>
      </w:r>
      <w:r w:rsidR="185367A4" w:rsidRPr="00712F11">
        <w:t>a</w:t>
      </w:r>
      <w:r w:rsidR="00B70B6B" w:rsidRPr="00712F11">
        <w:t xml:space="preserve">y </w:t>
      </w:r>
      <w:r w:rsidR="6FAF9840" w:rsidRPr="00712F11">
        <w:t xml:space="preserve">have an </w:t>
      </w:r>
      <w:r w:rsidR="00B70B6B" w:rsidRPr="00712F11">
        <w:t xml:space="preserve">outward bowing of the </w:t>
      </w:r>
      <w:r w:rsidR="3EAC5C11" w:rsidRPr="00712F11">
        <w:t>inter</w:t>
      </w:r>
      <w:r w:rsidR="00ED0189" w:rsidRPr="00712F11">
        <w:t xml:space="preserve">lobular septa </w:t>
      </w:r>
      <w:r w:rsidR="000E74B7" w:rsidRPr="00712F11">
        <w:t xml:space="preserve">due to hyperinflation, </w:t>
      </w:r>
      <w:r w:rsidR="00ED0189" w:rsidRPr="00712F11">
        <w:t>creating a</w:t>
      </w:r>
      <w:r w:rsidR="002D43AB" w:rsidRPr="00712F11">
        <w:t>n arced or</w:t>
      </w:r>
      <w:r w:rsidR="00ED0189" w:rsidRPr="00712F11">
        <w:t xml:space="preserve"> scalloped </w:t>
      </w:r>
      <w:r w:rsidR="002D43AB" w:rsidRPr="00712F11">
        <w:t xml:space="preserve">appearance along their edges. </w:t>
      </w:r>
      <w:r w:rsidR="001F22AC" w:rsidRPr="00712F11">
        <w:t>Shalmon</w:t>
      </w:r>
      <w:r w:rsidR="00454E28" w:rsidRPr="00712F11">
        <w:t xml:space="preserve"> </w:t>
      </w:r>
      <w:r w:rsidR="001F22AC" w:rsidRPr="00712F11">
        <w:t>et al</w:t>
      </w:r>
      <w:r w:rsidR="66905D6E" w:rsidRPr="00712F11">
        <w:t>.</w:t>
      </w:r>
      <w:r w:rsidR="001F22AC" w:rsidRPr="00712F11">
        <w:t xml:space="preserve"> reported air trapping in </w:t>
      </w:r>
      <w:r w:rsidR="00052703" w:rsidRPr="00712F11">
        <w:t>73% of patients in their nonfibrotic HP cohort</w:t>
      </w:r>
      <w:r w:rsidR="00FB32B4" w:rsidRPr="00712F11">
        <w:t xml:space="preserve"> and </w:t>
      </w:r>
      <w:r w:rsidR="00614873" w:rsidRPr="00712F11">
        <w:t>53% of their fibrotic HP cohort</w:t>
      </w:r>
      <w:r w:rsidR="00181318" w:rsidRPr="00712F11">
        <w:t>.</w:t>
      </w:r>
      <w:r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 </w:instrText>
      </w:r>
      <w:r w:rsidR="0043658C"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6</w:t>
      </w:r>
      <w:r w:rsidRPr="00712F11">
        <w:fldChar w:fldCharType="end"/>
      </w:r>
      <w:r w:rsidR="00181318" w:rsidRPr="00712F11">
        <w:t xml:space="preserve"> Chelala et al</w:t>
      </w:r>
      <w:r w:rsidR="0D6BC8B4" w:rsidRPr="00712F11">
        <w:t>.</w:t>
      </w:r>
      <w:r w:rsidR="00181318" w:rsidRPr="00712F11">
        <w:t xml:space="preserve"> reported air trapping in 79% of their cohort</w:t>
      </w:r>
      <w:r w:rsidR="005562EE" w:rsidRPr="00712F11">
        <w:t xml:space="preserve">, though this was combined with </w:t>
      </w:r>
      <w:r w:rsidR="79420A09" w:rsidRPr="00712F11">
        <w:t xml:space="preserve">mosaic attenuation </w:t>
      </w:r>
      <w:r w:rsidR="005562EE" w:rsidRPr="00712F11">
        <w:lastRenderedPageBreak/>
        <w:t>and does not distinguish between fibrotic and nonfibrotic HP.</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 </w:instrText>
      </w:r>
      <w:r w:rsidR="0043658C"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5</w:t>
      </w:r>
      <w:r w:rsidRPr="00712F11">
        <w:fldChar w:fldCharType="end"/>
      </w:r>
      <w:r w:rsidR="005753CE" w:rsidRPr="00712F11">
        <w:t xml:space="preserve"> </w:t>
      </w:r>
      <w:r w:rsidR="00AE3C1C" w:rsidRPr="00712F11">
        <w:t xml:space="preserve">Both studies found air trapping to be </w:t>
      </w:r>
      <w:r w:rsidR="006673BC" w:rsidRPr="00712F11">
        <w:t>an independent predictor of HP.</w:t>
      </w:r>
    </w:p>
    <w:p w14:paraId="361947DD" w14:textId="4DF860F9" w:rsidR="001F22AC" w:rsidRPr="00712F11" w:rsidRDefault="00BB1C97" w:rsidP="00BB1C97">
      <w:pPr>
        <w:pStyle w:val="Heading3"/>
      </w:pPr>
      <w:r w:rsidRPr="00712F11">
        <w:t>Ground</w:t>
      </w:r>
      <w:r w:rsidR="7D904AA5" w:rsidRPr="00712F11">
        <w:t>-</w:t>
      </w:r>
      <w:r w:rsidRPr="00712F11">
        <w:t>Glass Opacity</w:t>
      </w:r>
    </w:p>
    <w:p w14:paraId="6458856E" w14:textId="749B0C0D" w:rsidR="001666D0" w:rsidRPr="00712F11" w:rsidRDefault="002328E3" w:rsidP="00BB1C97">
      <w:r w:rsidRPr="00712F11">
        <w:t xml:space="preserve">GGO refers to </w:t>
      </w:r>
      <w:r w:rsidR="0065593C" w:rsidRPr="00712F11">
        <w:t>an</w:t>
      </w:r>
      <w:r w:rsidR="7019CEE1" w:rsidRPr="00712F11">
        <w:t xml:space="preserve"> </w:t>
      </w:r>
      <w:r w:rsidR="0065593C" w:rsidRPr="00712F11">
        <w:t>area of increased attenuation that does not completely obscure the underlying bronchial and vascular structures</w:t>
      </w:r>
      <w:r w:rsidR="009D37BF" w:rsidRPr="00712F11">
        <w:fldChar w:fldCharType="begin">
          <w:fldData xml:space="preserve">PEVuZE5vdGU+PENpdGU+PEF1dGhvcj5CYW5raWVyPC9BdXRob3I+PFllYXI+MjAyNDwvWWVhcj48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</w:fldData>
        </w:fldChar>
      </w:r>
      <w:r w:rsidR="0043658C" w:rsidRPr="00712F11">
        <w:instrText xml:space="preserve"> ADDIN EN.CITE </w:instrText>
      </w:r>
      <w:r w:rsidR="0043658C" w:rsidRPr="00712F11">
        <w:fldChar w:fldCharType="begin">
          <w:fldData xml:space="preserve">PEVuZE5vdGU+PENpdGU+PEF1dGhvcj5CYW5raWVyPC9BdXRob3I+PFllYXI+MjAyNDwvWWVhcj48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</w:fldData>
        </w:fldChar>
      </w:r>
      <w:r w:rsidR="0043658C" w:rsidRPr="00712F11">
        <w:instrText xml:space="preserve"> ADDIN EN.CITE.DATA </w:instrText>
      </w:r>
      <w:r w:rsidR="0043658C" w:rsidRPr="00712F11">
        <w:fldChar w:fldCharType="end"/>
      </w:r>
      <w:r w:rsidR="009D37BF" w:rsidRPr="00712F11">
        <w:fldChar w:fldCharType="separate"/>
      </w:r>
      <w:r w:rsidR="0043658C" w:rsidRPr="00712F11">
        <w:rPr>
          <w:noProof/>
          <w:vertAlign w:val="superscript"/>
        </w:rPr>
        <w:t>8</w:t>
      </w:r>
      <w:r w:rsidR="009D37BF" w:rsidRPr="00712F11">
        <w:fldChar w:fldCharType="end"/>
      </w:r>
      <w:r w:rsidR="7019CEE1" w:rsidRPr="00712F11">
        <w:t xml:space="preserve"> (Fig. 4)</w:t>
      </w:r>
      <w:r w:rsidR="000A770A" w:rsidRPr="00712F11">
        <w:t xml:space="preserve">. </w:t>
      </w:r>
      <w:r w:rsidR="002962B8" w:rsidRPr="00712F11">
        <w:t xml:space="preserve"> </w:t>
      </w:r>
      <w:r w:rsidR="00E06596" w:rsidRPr="00712F11">
        <w:t>It is a possible cause of mosaic attenuation and a necessary component of the three-density sign.</w:t>
      </w:r>
      <w:r w:rsidR="00C94F10" w:rsidRPr="00712F11">
        <w:t xml:space="preserve"> It is caused generally by </w:t>
      </w:r>
      <w:r w:rsidR="31BD48D8" w:rsidRPr="00712F11">
        <w:t xml:space="preserve">anything replacing air </w:t>
      </w:r>
      <w:r w:rsidR="00C94F10" w:rsidRPr="00712F11">
        <w:t>in the alveol</w:t>
      </w:r>
      <w:r w:rsidR="0048043F" w:rsidRPr="00712F11">
        <w:t xml:space="preserve">i </w:t>
      </w:r>
      <w:r w:rsidR="004E0E74" w:rsidRPr="00712F11">
        <w:t>or intersti</w:t>
      </w:r>
      <w:r w:rsidR="000E16B5" w:rsidRPr="00712F11">
        <w:t xml:space="preserve">tium </w:t>
      </w:r>
      <w:r w:rsidR="0048043F" w:rsidRPr="00712F11">
        <w:t xml:space="preserve">from any source, but </w:t>
      </w:r>
      <w:r w:rsidR="001464C4" w:rsidRPr="00712F11">
        <w:t xml:space="preserve">in the case of HP </w:t>
      </w:r>
      <w:r w:rsidR="00A54127" w:rsidRPr="00712F11">
        <w:t>is representative of inflammation</w:t>
      </w:r>
      <w:r w:rsidR="001464C4" w:rsidRPr="00712F11">
        <w:t xml:space="preserve">. </w:t>
      </w:r>
      <w:r w:rsidR="002E1638" w:rsidRPr="00712F11">
        <w:t>GGO</w:t>
      </w:r>
      <w:r w:rsidR="001A532B" w:rsidRPr="00712F11">
        <w:t xml:space="preserve"> is the most commonly reported imaging finding in nonfibrotic HP, </w:t>
      </w:r>
      <w:r w:rsidR="002054B3" w:rsidRPr="00712F11">
        <w:t>with Shalmon et al</w:t>
      </w:r>
      <w:r w:rsidR="177C662B" w:rsidRPr="00712F11">
        <w:t>.</w:t>
      </w:r>
      <w:r w:rsidR="002054B3" w:rsidRPr="00712F11">
        <w:t xml:space="preserve"> </w:t>
      </w:r>
      <w:r w:rsidR="00475B17" w:rsidRPr="00712F11">
        <w:t xml:space="preserve">reporting it in 95% </w:t>
      </w:r>
      <w:r w:rsidR="009674ED" w:rsidRPr="00712F11">
        <w:t xml:space="preserve">of their nonfibrotic HP cohort and </w:t>
      </w:r>
      <w:r w:rsidR="00F634E0" w:rsidRPr="00712F11">
        <w:t>76% of their fibrotic HP cohort</w:t>
      </w:r>
      <w:r w:rsidR="00475B17" w:rsidRPr="00712F11">
        <w:t xml:space="preserve">. </w:t>
      </w:r>
      <w:r w:rsidR="00DD4CBE" w:rsidRPr="00712F11">
        <w:t>Chelala et al</w:t>
      </w:r>
      <w:r w:rsidR="04944173" w:rsidRPr="00712F11">
        <w:t>.</w:t>
      </w:r>
      <w:r w:rsidR="00DD4CBE" w:rsidRPr="00712F11">
        <w:t xml:space="preserve"> reported </w:t>
      </w:r>
      <w:r w:rsidR="007C05C0" w:rsidRPr="00712F11">
        <w:t>GGO</w:t>
      </w:r>
      <w:r w:rsidR="00DD4CBE" w:rsidRPr="00712F11">
        <w:t xml:space="preserve"> in </w:t>
      </w:r>
      <w:r w:rsidR="004F260E" w:rsidRPr="00712F11">
        <w:t xml:space="preserve">74% of their </w:t>
      </w:r>
      <w:r w:rsidR="0090705A" w:rsidRPr="00712F11">
        <w:t xml:space="preserve">HP </w:t>
      </w:r>
      <w:r w:rsidR="007C05C0" w:rsidRPr="00712F11">
        <w:t>cohort</w:t>
      </w:r>
      <w:r w:rsidR="00AC07A9" w:rsidRPr="00712F11">
        <w:t>, though</w:t>
      </w:r>
      <w:r w:rsidR="00EE4D85" w:rsidRPr="00712F11">
        <w:t xml:space="preserve"> </w:t>
      </w:r>
      <w:r w:rsidR="00DA565D" w:rsidRPr="00712F11">
        <w:t>without distinction between fibrotic and nonfibrotic HP.</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 </w:instrText>
      </w:r>
      <w:r w:rsidR="0043658C"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5</w:t>
      </w:r>
      <w:r w:rsidRPr="00712F11">
        <w:fldChar w:fldCharType="end"/>
      </w:r>
      <w:r w:rsidR="00EB26CD" w:rsidRPr="00712F11">
        <w:t xml:space="preserve"> Both studies found GGO to be an independent predictor of HP. </w:t>
      </w:r>
    </w:p>
    <w:p w14:paraId="29BAEB02" w14:textId="25EC4671" w:rsidR="00BB1C97" w:rsidRPr="00712F11" w:rsidRDefault="00276C1B" w:rsidP="00276C1B">
      <w:pPr>
        <w:pStyle w:val="Heading3"/>
      </w:pPr>
      <w:r w:rsidRPr="00712F11">
        <w:t>Centrilobular Nodules</w:t>
      </w:r>
    </w:p>
    <w:p w14:paraId="44601039" w14:textId="4DECB7BE" w:rsidR="007C1A1F" w:rsidRPr="00712F11" w:rsidRDefault="000D6886" w:rsidP="007079C6">
      <w:r w:rsidRPr="00712F11">
        <w:t>Centrilobular nodules occur at the center of the secondary pulmonary lobules</w:t>
      </w:r>
      <w:r w:rsidR="006E7847" w:rsidRPr="00712F11">
        <w:t xml:space="preserve"> where the airway and pulmonary </w:t>
      </w:r>
      <w:r w:rsidR="00EC1D17" w:rsidRPr="00712F11">
        <w:t>artery are</w:t>
      </w:r>
      <w:r w:rsidR="006E7847" w:rsidRPr="00712F11">
        <w:t xml:space="preserve"> located</w:t>
      </w:r>
      <w:r w:rsidR="00903CE9" w:rsidRPr="00712F11">
        <w:t xml:space="preserve"> and can be caused by </w:t>
      </w:r>
      <w:r w:rsidR="00FE640D" w:rsidRPr="00712F11">
        <w:t>numerous</w:t>
      </w:r>
      <w:r w:rsidR="009119B9" w:rsidRPr="00712F11">
        <w:t xml:space="preserve"> processes involving </w:t>
      </w:r>
      <w:r w:rsidR="7BECE6EB" w:rsidRPr="00712F11">
        <w:t xml:space="preserve">either of </w:t>
      </w:r>
      <w:r w:rsidR="009119B9" w:rsidRPr="00712F11">
        <w:t>these two structures. In HP</w:t>
      </w:r>
      <w:r w:rsidR="006C6DF6" w:rsidRPr="00712F11">
        <w:t xml:space="preserve">, the nodules represent airway inflammation and are typically diffuse and </w:t>
      </w:r>
      <w:r w:rsidR="00FE640D" w:rsidRPr="00712F11">
        <w:t>ill-defined</w:t>
      </w:r>
      <w:r w:rsidR="13794CC9" w:rsidRPr="00712F11">
        <w:t xml:space="preserve"> (ground-glass attenuation) (Fig. 5)</w:t>
      </w:r>
      <w:r w:rsidR="00FE640D" w:rsidRPr="00712F11">
        <w:t>.</w:t>
      </w:r>
      <w:r w:rsidR="003C3060" w:rsidRPr="00712F11">
        <w:t xml:space="preserve"> </w:t>
      </w:r>
      <w:r w:rsidR="00F31E1C" w:rsidRPr="00712F11">
        <w:t>Shalmon</w:t>
      </w:r>
      <w:r w:rsidR="003C3060" w:rsidRPr="00712F11">
        <w:t xml:space="preserve"> </w:t>
      </w:r>
      <w:r w:rsidR="00F31E1C" w:rsidRPr="00712F11">
        <w:t>et al</w:t>
      </w:r>
      <w:r w:rsidR="0458994A" w:rsidRPr="00712F11">
        <w:t>.</w:t>
      </w:r>
      <w:r w:rsidR="00F31E1C" w:rsidRPr="00712F11">
        <w:t xml:space="preserve"> reported centrilobular nodules in 45% of their nonfibrotic HP cohort and 9% of their fibrotic HP cohort.</w:t>
      </w:r>
      <w:r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 </w:instrText>
      </w:r>
      <w:r w:rsidR="0043658C"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6</w:t>
      </w:r>
      <w:r w:rsidRPr="00712F11">
        <w:fldChar w:fldCharType="end"/>
      </w:r>
      <w:r w:rsidR="00F31E1C" w:rsidRPr="00712F11">
        <w:t xml:space="preserve"> </w:t>
      </w:r>
      <w:r w:rsidR="00D50063" w:rsidRPr="00712F11">
        <w:t>Chelala et al</w:t>
      </w:r>
      <w:r w:rsidR="1CBCECE8" w:rsidRPr="00712F11">
        <w:t>.</w:t>
      </w:r>
      <w:r w:rsidR="00D50063" w:rsidRPr="00712F11">
        <w:t xml:space="preserve"> reported </w:t>
      </w:r>
      <w:r w:rsidR="007A21D1" w:rsidRPr="00712F11">
        <w:t>this finding in 20% of the HP patients in their cohort, though without distinction between fibrotic and nonfibrotic HP.</w:t>
      </w:r>
      <w:r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 </w:instrText>
      </w:r>
      <w:r w:rsidR="0043658C" w:rsidRPr="00712F11">
        <w:fldChar w:fldCharType="begin">
          <w:fldData xml:space="preserve">PEVuZE5vdGU+PENpdGU+PEF1dGhvcj5DaGVsYWxhPC9BdXRob3I+PFllYXI+MjAyNDwvWWVhcj48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5</w:t>
      </w:r>
      <w:r w:rsidRPr="00712F11">
        <w:fldChar w:fldCharType="end"/>
      </w:r>
      <w:r w:rsidR="007A21D1" w:rsidRPr="00712F11">
        <w:t xml:space="preserve"> </w:t>
      </w:r>
    </w:p>
    <w:p w14:paraId="47061175" w14:textId="135BD0A5" w:rsidR="009912D9" w:rsidRPr="00712F11" w:rsidRDefault="00D520AE" w:rsidP="00D520AE">
      <w:pPr>
        <w:pStyle w:val="Heading3"/>
      </w:pPr>
      <w:r w:rsidRPr="00712F11">
        <w:t>Fibrosis</w:t>
      </w:r>
    </w:p>
    <w:p w14:paraId="2D0E90DA" w14:textId="08A2BE30" w:rsidR="00696E16" w:rsidRPr="00712F11" w:rsidRDefault="003C39D8" w:rsidP="00D520AE">
      <w:r w:rsidRPr="00712F11">
        <w:t>Fibrosis on CT</w:t>
      </w:r>
      <w:r w:rsidR="00C4434F" w:rsidRPr="00712F11">
        <w:t xml:space="preserve"> takes the form of</w:t>
      </w:r>
      <w:r w:rsidR="000B0A2B" w:rsidRPr="00712F11">
        <w:t>: 1)</w:t>
      </w:r>
      <w:r w:rsidR="00C4434F" w:rsidRPr="00712F11">
        <w:t xml:space="preserve"> </w:t>
      </w:r>
      <w:r w:rsidR="006D46B2" w:rsidRPr="00712F11">
        <w:t>linear opacities (reticulation)</w:t>
      </w:r>
      <w:r w:rsidR="00C4434F" w:rsidRPr="00712F11">
        <w:t xml:space="preserve"> and/or </w:t>
      </w:r>
      <w:r w:rsidR="00C04BA8" w:rsidRPr="00712F11">
        <w:t>GGO</w:t>
      </w:r>
      <w:r w:rsidR="00C4434F" w:rsidRPr="00712F11">
        <w:t xml:space="preserve"> </w:t>
      </w:r>
      <w:r w:rsidR="002B6968" w:rsidRPr="00712F11">
        <w:t xml:space="preserve">when </w:t>
      </w:r>
      <w:r w:rsidR="00C4434F" w:rsidRPr="00712F11">
        <w:t>accompanied by</w:t>
      </w:r>
      <w:r w:rsidR="00C14B89" w:rsidRPr="00712F11">
        <w:t xml:space="preserve"> architectural</w:t>
      </w:r>
      <w:r w:rsidR="00C4434F" w:rsidRPr="00712F11">
        <w:t xml:space="preserve"> lung distortion</w:t>
      </w:r>
      <w:r w:rsidR="005C7CC9" w:rsidRPr="00712F11">
        <w:t>,</w:t>
      </w:r>
      <w:r w:rsidR="00C4434F" w:rsidRPr="00712F11">
        <w:t xml:space="preserve"> </w:t>
      </w:r>
      <w:r w:rsidR="000B0A2B" w:rsidRPr="00712F11">
        <w:t xml:space="preserve">2) </w:t>
      </w:r>
      <w:r w:rsidR="00B961AF" w:rsidRPr="00712F11">
        <w:t>traction bronchiectasis</w:t>
      </w:r>
      <w:r w:rsidR="005C7CC9" w:rsidRPr="00712F11">
        <w:t>,</w:t>
      </w:r>
      <w:r w:rsidR="00B961AF" w:rsidRPr="00712F11">
        <w:t xml:space="preserve"> </w:t>
      </w:r>
      <w:r w:rsidR="00301851" w:rsidRPr="00712F11">
        <w:t>an</w:t>
      </w:r>
      <w:r w:rsidRPr="00712F11">
        <w:t>d</w:t>
      </w:r>
      <w:r w:rsidR="00301851" w:rsidRPr="00712F11">
        <w:t xml:space="preserve"> </w:t>
      </w:r>
      <w:r w:rsidR="000B0A2B" w:rsidRPr="00712F11">
        <w:t xml:space="preserve">3) </w:t>
      </w:r>
      <w:r w:rsidR="00301851" w:rsidRPr="00712F11">
        <w:t>honeycombing.</w:t>
      </w:r>
      <w:r w:rsidR="00301851" w:rsidRPr="00712F11">
        <w:fldChar w:fldCharType="begin">
          <w:fldData xml:space="preserve">PEVuZE5vdGU+PENpdGU+PEF1dGhvcj5SYWdodTwvQXV0aG9yPjxZZWFyPjIwMjA8L1llYXI+PFJl
Y051bT41PC9SZWNOdW0+PERpc3BsYXlUZXh0PjxzdHlsZSBmYWNlPSJzdXBlcnNjcmlwdCI+MSw0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kZlcm5hbmRleiBQZXJlejwvQXV0aG9yPjxZZWFyPjIwMjE8L1llYXI+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==
</w:fldData>
        </w:fldChar>
      </w:r>
      <w:r w:rsidR="0043658C" w:rsidRPr="00712F11">
        <w:instrText xml:space="preserve"> ADDIN EN.CITE </w:instrText>
      </w:r>
      <w:r w:rsidR="0043658C" w:rsidRPr="00712F11">
        <w:fldChar w:fldCharType="begin">
          <w:fldData xml:space="preserve">PEVuZE5vdGU+PENpdGU+PEF1dGhvcj5SYWdodTwvQXV0aG9yPjxZZWFyPjIwMjA8L1llYXI+PFJl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==
</w:fldData>
        </w:fldChar>
      </w:r>
      <w:r w:rsidR="0043658C" w:rsidRPr="00712F11">
        <w:instrText xml:space="preserve"> ADDIN EN.CITE.DATA </w:instrText>
      </w:r>
      <w:r w:rsidR="0043658C" w:rsidRPr="00712F11">
        <w:fldChar w:fldCharType="end"/>
      </w:r>
      <w:r w:rsidR="00301851" w:rsidRPr="00712F11">
        <w:fldChar w:fldCharType="separate"/>
      </w:r>
      <w:r w:rsidR="0043658C" w:rsidRPr="00712F11">
        <w:rPr>
          <w:noProof/>
          <w:vertAlign w:val="superscript"/>
        </w:rPr>
        <w:t>1,4</w:t>
      </w:r>
      <w:r w:rsidR="00301851" w:rsidRPr="00712F11">
        <w:fldChar w:fldCharType="end"/>
      </w:r>
      <w:r w:rsidR="0068599A" w:rsidRPr="00712F11">
        <w:t xml:space="preserve"> </w:t>
      </w:r>
      <w:r w:rsidR="002B6968" w:rsidRPr="00712F11">
        <w:t xml:space="preserve">Honeycombing is typically minimal </w:t>
      </w:r>
      <w:r w:rsidR="00D32C61" w:rsidRPr="00712F11">
        <w:t xml:space="preserve">in HP </w:t>
      </w:r>
      <w:r w:rsidR="002B6968" w:rsidRPr="00712F11">
        <w:t>but can be extensive in very advanced disease.</w:t>
      </w:r>
      <w:r w:rsidR="002B6968"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002B6968" w:rsidRPr="00712F11">
        <w:instrText xml:space="preserve"> ADDIN EN.CITE </w:instrText>
      </w:r>
      <w:r w:rsidR="002B6968"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002B6968" w:rsidRPr="00712F11">
        <w:instrText xml:space="preserve"> ADDIN EN.CITE.DATA </w:instrText>
      </w:r>
      <w:r w:rsidR="002B6968" w:rsidRPr="00712F11">
        <w:fldChar w:fldCharType="end"/>
      </w:r>
      <w:r w:rsidR="002B6968" w:rsidRPr="00712F11">
        <w:fldChar w:fldCharType="separate"/>
      </w:r>
      <w:r w:rsidR="002B6968" w:rsidRPr="00712F11">
        <w:rPr>
          <w:noProof/>
          <w:vertAlign w:val="superscript"/>
        </w:rPr>
        <w:t>1</w:t>
      </w:r>
      <w:r w:rsidR="002B6968" w:rsidRPr="00712F11">
        <w:fldChar w:fldCharType="end"/>
      </w:r>
      <w:r w:rsidR="002B6968" w:rsidRPr="00712F11">
        <w:t xml:space="preserve"> </w:t>
      </w:r>
    </w:p>
    <w:p w14:paraId="05E567C2" w14:textId="61B4397F" w:rsidR="003A0E51" w:rsidRPr="00712F11" w:rsidRDefault="00AD60E6" w:rsidP="009912D9">
      <w:r w:rsidRPr="00712F11">
        <w:t>The pattern of fibrosis i</w:t>
      </w:r>
      <w:r w:rsidR="00610BFC" w:rsidRPr="00712F11">
        <w:t>n HP</w:t>
      </w:r>
      <w:r w:rsidR="00650B93" w:rsidRPr="00712F11">
        <w:t xml:space="preserve"> is variable </w:t>
      </w:r>
      <w:r w:rsidR="00A90B31" w:rsidRPr="00712F11">
        <w:t xml:space="preserve">and overlaps considerably with </w:t>
      </w:r>
      <w:r w:rsidR="00325658" w:rsidRPr="00712F11">
        <w:t xml:space="preserve">other </w:t>
      </w:r>
      <w:r w:rsidR="006D4C60" w:rsidRPr="00712F11">
        <w:t>fibrotic ILDs</w:t>
      </w:r>
      <w:r w:rsidR="008C262A" w:rsidRPr="00712F11">
        <w:t xml:space="preserve">. </w:t>
      </w:r>
      <w:r w:rsidR="00F72F75" w:rsidRPr="00712F11">
        <w:t xml:space="preserve">This is evident </w:t>
      </w:r>
      <w:r w:rsidR="007C026D" w:rsidRPr="00712F11">
        <w:t>by the inclusion of a</w:t>
      </w:r>
      <w:r w:rsidR="00B547CB" w:rsidRPr="00712F11">
        <w:t xml:space="preserve">n “indeterminate for HP” category in both ATS/JRS/ALAT </w:t>
      </w:r>
      <w:r w:rsidR="00053C21" w:rsidRPr="00712F11">
        <w:t>and ACCP guidelines</w:t>
      </w:r>
      <w:r w:rsidR="00C271AB" w:rsidRPr="00712F11">
        <w:t xml:space="preserve">, which require </w:t>
      </w:r>
      <w:r w:rsidR="00B131A5" w:rsidRPr="00712F11">
        <w:t xml:space="preserve">only </w:t>
      </w:r>
      <w:r w:rsidR="00C271AB" w:rsidRPr="00712F11">
        <w:t xml:space="preserve">the presence of fibrosis </w:t>
      </w:r>
      <w:r w:rsidR="00D97450" w:rsidRPr="00712F11">
        <w:t xml:space="preserve">without features suggestive of HP </w:t>
      </w:r>
      <w:r w:rsidR="00C271AB" w:rsidRPr="00712F11">
        <w:t>for inclusion</w:t>
      </w:r>
      <w:r w:rsidR="00741841" w:rsidRPr="00712F11">
        <w:t>.</w:t>
      </w:r>
      <w:r w:rsidR="00C271AB" w:rsidRPr="00712F11">
        <w:t xml:space="preserve"> </w:t>
      </w:r>
      <w:r w:rsidR="00741841" w:rsidRPr="00712F11">
        <w:t>F</w:t>
      </w:r>
      <w:r w:rsidR="001E7061" w:rsidRPr="00712F11">
        <w:t>ibrotic H</w:t>
      </w:r>
      <w:r w:rsidR="00F27992" w:rsidRPr="00712F11">
        <w:t xml:space="preserve">P is always in the differential </w:t>
      </w:r>
      <w:r w:rsidR="348D00AC" w:rsidRPr="00712F11">
        <w:t xml:space="preserve">diagnosis </w:t>
      </w:r>
      <w:r w:rsidR="00F27992" w:rsidRPr="00712F11">
        <w:t>at the outs</w:t>
      </w:r>
      <w:r w:rsidR="00B131A5" w:rsidRPr="00712F11">
        <w:t xml:space="preserve">et of any fibrotic lung disease investigation and cannot be excluded based on imaging alone. </w:t>
      </w:r>
    </w:p>
    <w:p w14:paraId="1D2BA947" w14:textId="50BB9197" w:rsidR="00A938A6" w:rsidRPr="00712F11" w:rsidRDefault="00A938A6" w:rsidP="009912D9">
      <w:r w:rsidRPr="00712F11">
        <w:t xml:space="preserve">In addition to </w:t>
      </w:r>
      <w:r w:rsidR="00C04B83" w:rsidRPr="00712F11">
        <w:t>identifying and describing the pattern of fibrosis, radiologists should also evaluate for progression of fibrosis</w:t>
      </w:r>
      <w:r w:rsidR="00804292" w:rsidRPr="00712F11">
        <w:t xml:space="preserve">. </w:t>
      </w:r>
      <w:r w:rsidR="00557EC9" w:rsidRPr="00712F11">
        <w:t xml:space="preserve">Updated guidelines in 2022 </w:t>
      </w:r>
      <w:r w:rsidR="003A7074" w:rsidRPr="00712F11">
        <w:t xml:space="preserve">from the </w:t>
      </w:r>
      <w:r w:rsidR="00B500BE" w:rsidRPr="00712F11">
        <w:t xml:space="preserve">ATS/JRS/ALAT as well as the European Respiratory society (ERS) </w:t>
      </w:r>
      <w:r w:rsidR="00D7537A" w:rsidRPr="00712F11">
        <w:t xml:space="preserve">now </w:t>
      </w:r>
      <w:r w:rsidR="00497289" w:rsidRPr="00712F11">
        <w:t xml:space="preserve">recognize </w:t>
      </w:r>
      <w:r w:rsidR="00D7537A" w:rsidRPr="00712F11">
        <w:t>progressive pulmonary fibrosis</w:t>
      </w:r>
      <w:r w:rsidR="00F174A4" w:rsidRPr="00712F11">
        <w:t xml:space="preserve"> (PPF)</w:t>
      </w:r>
      <w:r w:rsidR="00D7537A" w:rsidRPr="00712F11">
        <w:t xml:space="preserve"> in ILDs other than</w:t>
      </w:r>
      <w:r w:rsidR="00C04B83" w:rsidRPr="00712F11">
        <w:t xml:space="preserve"> </w:t>
      </w:r>
      <w:r w:rsidR="00A90E5F" w:rsidRPr="00712F11">
        <w:t>idiopathic pulmonary fibrosis (IPF)</w:t>
      </w:r>
      <w:r w:rsidR="00CF6930" w:rsidRPr="00712F11">
        <w:t>, including fibrotic HP</w:t>
      </w:r>
      <w:r w:rsidR="00B051AA" w:rsidRPr="00712F11">
        <w:t>.</w:t>
      </w:r>
      <w:r w:rsidR="00D22162"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D22162" w:rsidRPr="00712F11">
        <w:instrText xml:space="preserve"> ADDIN EN.CITE </w:instrText>
      </w:r>
      <w:r w:rsidR="00D22162"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D22162" w:rsidRPr="00712F11">
        <w:instrText xml:space="preserve"> ADDIN EN.CITE.DATA </w:instrText>
      </w:r>
      <w:r w:rsidR="00D22162" w:rsidRPr="00712F11">
        <w:fldChar w:fldCharType="end"/>
      </w:r>
      <w:r w:rsidR="00D22162" w:rsidRPr="00712F11">
        <w:fldChar w:fldCharType="separate"/>
      </w:r>
      <w:r w:rsidR="00D22162" w:rsidRPr="00712F11">
        <w:rPr>
          <w:noProof/>
          <w:vertAlign w:val="superscript"/>
        </w:rPr>
        <w:t>9</w:t>
      </w:r>
      <w:r w:rsidR="00D22162" w:rsidRPr="00712F11">
        <w:fldChar w:fldCharType="end"/>
      </w:r>
      <w:r w:rsidR="009B6BC9" w:rsidRPr="00712F11">
        <w:t xml:space="preserve"> </w:t>
      </w:r>
      <w:r w:rsidR="005B1807" w:rsidRPr="00712F11">
        <w:t>PPF is defined as at least two of three criteria (worsening symptoms, radiological progression, and physiological progression) occurring within the past year with no alternative explanation</w:t>
      </w:r>
      <w:r w:rsidR="00DE6959" w:rsidRPr="00712F11">
        <w:t>.</w:t>
      </w:r>
      <w:r w:rsidR="00EC5087"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EC5087" w:rsidRPr="00712F11">
        <w:instrText xml:space="preserve"> ADDIN EN.CITE </w:instrText>
      </w:r>
      <w:r w:rsidR="00EC5087"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EC5087" w:rsidRPr="00712F11">
        <w:instrText xml:space="preserve"> ADDIN EN.CITE.DATA </w:instrText>
      </w:r>
      <w:r w:rsidR="00EC5087" w:rsidRPr="00712F11">
        <w:fldChar w:fldCharType="end"/>
      </w:r>
      <w:r w:rsidR="00EC5087" w:rsidRPr="00712F11">
        <w:fldChar w:fldCharType="separate"/>
      </w:r>
      <w:r w:rsidR="00EC5087" w:rsidRPr="00712F11">
        <w:rPr>
          <w:noProof/>
          <w:vertAlign w:val="superscript"/>
        </w:rPr>
        <w:t>9</w:t>
      </w:r>
      <w:r w:rsidR="00EC5087" w:rsidRPr="00712F11">
        <w:fldChar w:fldCharType="end"/>
      </w:r>
      <w:r w:rsidR="00DE6959" w:rsidRPr="00712F11">
        <w:t xml:space="preserve"> </w:t>
      </w:r>
      <w:r w:rsidR="00C8456B" w:rsidRPr="00712F11">
        <w:t xml:space="preserve">While they acknowledge that more research is needed, the guidelines now </w:t>
      </w:r>
      <w:r w:rsidR="0094585F" w:rsidRPr="00712F11">
        <w:t>include a conditional recommendation for anti</w:t>
      </w:r>
      <w:r w:rsidR="009E03DD" w:rsidRPr="00712F11">
        <w:t>fi</w:t>
      </w:r>
      <w:r w:rsidR="0094585F" w:rsidRPr="00712F11">
        <w:t xml:space="preserve">brotic medication use in </w:t>
      </w:r>
      <w:r w:rsidR="00F81CFB" w:rsidRPr="00712F11">
        <w:t>non-</w:t>
      </w:r>
      <w:r w:rsidR="00F94F0A" w:rsidRPr="00712F11">
        <w:t>IPF</w:t>
      </w:r>
      <w:r w:rsidR="00F81CFB" w:rsidRPr="00712F11">
        <w:t xml:space="preserve"> PPF.</w:t>
      </w:r>
      <w:r w:rsidR="00F81CFB"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F81CFB" w:rsidRPr="00712F11">
        <w:instrText xml:space="preserve"> ADDIN EN.CITE </w:instrText>
      </w:r>
      <w:r w:rsidR="00F81CFB" w:rsidRPr="00712F11">
        <w:fldChar w:fldCharType="begin">
          <w:fldData xml:space="preserve">PEVuZE5vdGU+PENpdGU+PEF1dGhvcj5SYWdodTwvQXV0aG9yPjxZZWFyPjIwMjI8L1llYXI+PFJl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</w:fldData>
        </w:fldChar>
      </w:r>
      <w:r w:rsidR="00F81CFB" w:rsidRPr="00712F11">
        <w:instrText xml:space="preserve"> ADDIN EN.CITE.DATA </w:instrText>
      </w:r>
      <w:r w:rsidR="00F81CFB" w:rsidRPr="00712F11">
        <w:fldChar w:fldCharType="end"/>
      </w:r>
      <w:r w:rsidR="00F81CFB" w:rsidRPr="00712F11">
        <w:fldChar w:fldCharType="separate"/>
      </w:r>
      <w:r w:rsidR="00F81CFB" w:rsidRPr="00712F11">
        <w:rPr>
          <w:noProof/>
          <w:vertAlign w:val="superscript"/>
        </w:rPr>
        <w:t>9</w:t>
      </w:r>
      <w:r w:rsidR="00F81CFB" w:rsidRPr="00712F11">
        <w:fldChar w:fldCharType="end"/>
      </w:r>
      <w:r w:rsidR="00F81CFB" w:rsidRPr="00712F11">
        <w:t xml:space="preserve"> </w:t>
      </w:r>
      <w:r w:rsidR="00032811" w:rsidRPr="00712F11">
        <w:t>Thus, i</w:t>
      </w:r>
      <w:r w:rsidR="00AE75A1" w:rsidRPr="00712F11">
        <w:t xml:space="preserve">dentification of </w:t>
      </w:r>
      <w:r w:rsidR="005C5757" w:rsidRPr="00712F11">
        <w:t>fibrosis progression</w:t>
      </w:r>
      <w:r w:rsidR="002D0230" w:rsidRPr="00712F11">
        <w:t xml:space="preserve"> has</w:t>
      </w:r>
      <w:r w:rsidR="005C5757" w:rsidRPr="00712F11">
        <w:t xml:space="preserve"> si</w:t>
      </w:r>
      <w:r w:rsidR="00EC3B17" w:rsidRPr="00712F11">
        <w:t xml:space="preserve">gnificant treatment implications and should be </w:t>
      </w:r>
      <w:r w:rsidR="002D0230" w:rsidRPr="00712F11">
        <w:t>reported whenever present in cases of fibrotic HP.</w:t>
      </w:r>
    </w:p>
    <w:p w14:paraId="1FDC408B" w14:textId="751F69CB" w:rsidR="00EA67F8" w:rsidRPr="00712F11" w:rsidRDefault="00EA67F8" w:rsidP="009912D9"/>
    <w:p w14:paraId="5720D585" w14:textId="77777777" w:rsidR="007C1A1F" w:rsidRPr="00712F11" w:rsidRDefault="007C1A1F" w:rsidP="007C1A1F">
      <w:pPr>
        <w:pStyle w:val="Heading3"/>
      </w:pPr>
      <w:r w:rsidRPr="00712F11">
        <w:t>Pattern &amp; Distribution</w:t>
      </w:r>
    </w:p>
    <w:p w14:paraId="21AC3153" w14:textId="32AC11A9" w:rsidR="007C1A1F" w:rsidRPr="00712F11" w:rsidRDefault="007C1A1F" w:rsidP="007C1A1F">
      <w:r w:rsidRPr="00712F11">
        <w:t xml:space="preserve">For a subclassification of “typical HP” </w:t>
      </w:r>
      <w:r w:rsidR="002B0A60" w:rsidRPr="00712F11">
        <w:t xml:space="preserve">in nonfibrotic disease, </w:t>
      </w:r>
      <w:r w:rsidRPr="00712F11">
        <w:t>the ATS/JRS/ALAT guidelines require the distribution of</w:t>
      </w:r>
      <w:r w:rsidR="004137F1" w:rsidRPr="00712F11">
        <w:t xml:space="preserve"> parenchymal</w:t>
      </w:r>
      <w:r w:rsidRPr="00712F11">
        <w:t xml:space="preserve"> findings to be diffuse in both the axial and craniocaudal planes, though “some basal sparing” is permissible.</w: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 </w:instrTex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DATA </w:instrText>
      </w:r>
      <w:r w:rsidRPr="00712F11">
        <w:fldChar w:fldCharType="end"/>
      </w:r>
      <w:r w:rsidRPr="00712F11">
        <w:fldChar w:fldCharType="separate"/>
      </w:r>
      <w:r w:rsidRPr="00712F11">
        <w:rPr>
          <w:noProof/>
          <w:vertAlign w:val="superscript"/>
        </w:rPr>
        <w:t>1</w:t>
      </w:r>
      <w:r w:rsidRPr="00712F11">
        <w:fldChar w:fldCharType="end"/>
      </w:r>
      <w:r w:rsidRPr="00712F11">
        <w:t xml:space="preserve"> </w:t>
      </w:r>
      <w:r w:rsidR="004137F1" w:rsidRPr="00712F11">
        <w:t xml:space="preserve">“Compatible with HP” </w:t>
      </w:r>
      <w:r w:rsidR="004306BF" w:rsidRPr="00712F11">
        <w:t>allow</w:t>
      </w:r>
      <w:r w:rsidR="007079C6" w:rsidRPr="00712F11">
        <w:t>s</w:t>
      </w:r>
      <w:r w:rsidR="004306BF" w:rsidRPr="00712F11">
        <w:t xml:space="preserve"> for </w:t>
      </w:r>
      <w:r w:rsidR="00F74B22" w:rsidRPr="00712F11">
        <w:t>additional distributions</w:t>
      </w:r>
      <w:r w:rsidR="006B5718" w:rsidRPr="00712F11">
        <w:t>:</w:t>
      </w:r>
      <w:r w:rsidR="004306BF" w:rsidRPr="00712F11">
        <w:t xml:space="preserve"> </w:t>
      </w:r>
      <w:r w:rsidR="00D6548A" w:rsidRPr="00712F11">
        <w:t>lower lobe predominance in the craniocaudal distribution</w:t>
      </w:r>
      <w:r w:rsidR="006B5718" w:rsidRPr="00712F11">
        <w:t>,</w:t>
      </w:r>
      <w:r w:rsidR="00D6548A" w:rsidRPr="00712F11">
        <w:t xml:space="preserve"> and peribronchovascular in the axial distribution.</w: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 </w:instrText>
      </w:r>
      <w:r w:rsidRPr="00712F11">
        <w:fldChar w:fldCharType="begin">
          <w:fldData xml:space="preserve">PEVuZE5vdGU+PENpdGU+PEF1dGhvcj5SYWdodTwvQXV0aG9yPjxZZWFyPjIwMjA8L1llYXI+PFJl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</w:fldData>
        </w:fldChar>
      </w:r>
      <w:r w:rsidRPr="00712F11">
        <w:instrText xml:space="preserve"> ADDIN EN.CITE.DATA </w:instrText>
      </w:r>
      <w:r w:rsidRPr="00712F11">
        <w:fldChar w:fldCharType="end"/>
      </w:r>
      <w:r w:rsidRPr="00712F11">
        <w:fldChar w:fldCharType="separate"/>
      </w:r>
      <w:r w:rsidR="00D6548A" w:rsidRPr="00712F11">
        <w:rPr>
          <w:noProof/>
          <w:vertAlign w:val="superscript"/>
        </w:rPr>
        <w:t>1</w:t>
      </w:r>
      <w:r w:rsidRPr="00712F11">
        <w:fldChar w:fldCharType="end"/>
      </w:r>
      <w:r w:rsidR="00D6548A" w:rsidRPr="00712F11">
        <w:t xml:space="preserve"> </w:t>
      </w:r>
      <w:r w:rsidRPr="00712F11">
        <w:t xml:space="preserve">The ACCP </w:t>
      </w:r>
      <w:r w:rsidR="00ED134B" w:rsidRPr="00712F11">
        <w:t>guidelines</w:t>
      </w:r>
      <w:r w:rsidRPr="00712F11">
        <w:t xml:space="preserve"> </w:t>
      </w:r>
      <w:r w:rsidR="00132532" w:rsidRPr="00712F11">
        <w:t>require</w:t>
      </w:r>
      <w:r w:rsidRPr="00712F11">
        <w:t xml:space="preserve"> GGO or centrilobular nodules to be “profuse” and involve “all lung zones” </w:t>
      </w:r>
      <w:r w:rsidR="001A48AF" w:rsidRPr="00712F11">
        <w:t xml:space="preserve">for a classification of </w:t>
      </w:r>
      <w:r w:rsidR="00640377" w:rsidRPr="00712F11">
        <w:t xml:space="preserve">“typical HP,” </w:t>
      </w:r>
      <w:r w:rsidRPr="00712F11">
        <w:t>with no distribution requirements for mosaic attenuation or air trapping.</w:t>
      </w:r>
      <w:r w:rsidRPr="00712F11">
        <w:fldChar w:fldCharType="begin">
          <w:fldData xml:space="preserve">PEVuZE5vdGU+PENpdGU+PEF1dGhvcj5GZXJuYW5kZXogUGVyZXo8L0F1dGhvcj48WWVhcj4yMDIx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</w:fldData>
        </w:fldChar>
      </w:r>
      <w:r w:rsidR="0043658C" w:rsidRPr="00712F11">
        <w:instrText xml:space="preserve"> ADDIN EN.CITE </w:instrText>
      </w:r>
      <w:r w:rsidR="0043658C" w:rsidRPr="00712F11">
        <w:fldChar w:fldCharType="begin">
          <w:fldData xml:space="preserve">PEVuZE5vdGU+PENpdGU+PEF1dGhvcj5GZXJuYW5kZXogUGVyZXo8L0F1dGhvcj48WWVhcj4yMDIx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4</w:t>
      </w:r>
      <w:r w:rsidRPr="00712F11">
        <w:fldChar w:fldCharType="end"/>
      </w:r>
      <w:r w:rsidR="00640377" w:rsidRPr="00712F11">
        <w:t xml:space="preserve"> </w:t>
      </w:r>
      <w:r w:rsidR="00631819" w:rsidRPr="00712F11">
        <w:t xml:space="preserve">“Compatible with HP” </w:t>
      </w:r>
      <w:r w:rsidR="006C6191" w:rsidRPr="00712F11">
        <w:t xml:space="preserve">allows for </w:t>
      </w:r>
      <w:r w:rsidR="006405DB" w:rsidRPr="00712F11">
        <w:t>centrilobular</w:t>
      </w:r>
      <w:r w:rsidR="00CB71BA" w:rsidRPr="00712F11">
        <w:t xml:space="preserve"> nodules that are</w:t>
      </w:r>
      <w:r w:rsidR="006405DB" w:rsidRPr="00712F11">
        <w:t xml:space="preserve"> “not profuse or diffuse,”</w:t>
      </w:r>
      <w:r w:rsidR="009A0F46" w:rsidRPr="00712F11">
        <w:t xml:space="preserve"> </w:t>
      </w:r>
      <w:r w:rsidR="006C6191" w:rsidRPr="00712F11">
        <w:t>and allows for GGO</w:t>
      </w:r>
      <w:r w:rsidR="00051D36" w:rsidRPr="00712F11">
        <w:t xml:space="preserve"> to be either patchy or diffuse.</w:t>
      </w:r>
      <w:r w:rsidRPr="00712F11">
        <w:fldChar w:fldCharType="begin">
          <w:fldData xml:space="preserve">PEVuZE5vdGU+PENpdGU+PEF1dGhvcj5GZXJuYW5kZXogUGVyZXo8L0F1dGhvcj48WWVhcj4yMDIx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</w:fldData>
        </w:fldChar>
      </w:r>
      <w:r w:rsidR="0043658C" w:rsidRPr="00712F11">
        <w:instrText xml:space="preserve"> ADDIN EN.CITE </w:instrText>
      </w:r>
      <w:r w:rsidR="0043658C" w:rsidRPr="00712F11">
        <w:fldChar w:fldCharType="begin">
          <w:fldData xml:space="preserve">PEVuZE5vdGU+PENpdGU+PEF1dGhvcj5GZXJuYW5kZXogUGVyZXo8L0F1dGhvcj48WWVhcj4yMDIx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</w:fldData>
        </w:fldChar>
      </w:r>
      <w:r w:rsidR="0043658C" w:rsidRPr="00712F11">
        <w:instrText xml:space="preserve"> ADDIN EN.CITE.DATA </w:instrText>
      </w:r>
      <w:r w:rsidR="0043658C" w:rsidRPr="00712F11">
        <w:fldChar w:fldCharType="end"/>
      </w:r>
      <w:r w:rsidRPr="00712F11">
        <w:fldChar w:fldCharType="separate"/>
      </w:r>
      <w:r w:rsidR="0043658C" w:rsidRPr="00712F11">
        <w:rPr>
          <w:noProof/>
          <w:vertAlign w:val="superscript"/>
        </w:rPr>
        <w:t>4</w:t>
      </w:r>
      <w:r w:rsidRPr="00712F11">
        <w:fldChar w:fldCharType="end"/>
      </w:r>
      <w:r w:rsidR="0010726F" w:rsidRPr="00712F11">
        <w:t xml:space="preserve"> </w:t>
      </w:r>
      <w:r w:rsidR="004A21C0" w:rsidRPr="00712F11">
        <w:t>In the Shalmon et al</w:t>
      </w:r>
      <w:r w:rsidR="6768D170" w:rsidRPr="00712F11">
        <w:t>.</w:t>
      </w:r>
      <w:r w:rsidR="004A21C0" w:rsidRPr="00712F11">
        <w:t xml:space="preserve"> cohort,</w:t>
      </w:r>
      <w:r w:rsidR="009F4171" w:rsidRPr="00712F11">
        <w:t xml:space="preserve"> </w:t>
      </w:r>
      <w:r w:rsidR="00E80E32" w:rsidRPr="00712F11">
        <w:t>82% of the patients with nonfibrotic HP had a diffuse craniocaudal distribution</w:t>
      </w:r>
      <w:r w:rsidR="00782D51" w:rsidRPr="00712F11">
        <w:t xml:space="preserve"> and 86% had a diffuse axial distribution.</w:t>
      </w:r>
    </w:p>
    <w:p w14:paraId="57D42869" w14:textId="5895E607" w:rsidR="007A1F14" w:rsidRPr="00712F11" w:rsidRDefault="72664B7F" w:rsidP="43CFE029">
      <w:r w:rsidRPr="00712F11">
        <w:t xml:space="preserve">The two guidelines </w:t>
      </w:r>
      <w:r w:rsidR="6E8FBE44" w:rsidRPr="00712F11">
        <w:t>differ</w:t>
      </w:r>
      <w:r w:rsidRPr="00712F11">
        <w:t xml:space="preserve"> more significantly with respect to pattern and distribution in fibrotic HP. </w:t>
      </w:r>
      <w:r w:rsidR="0B0145E5" w:rsidRPr="00712F11">
        <w:t xml:space="preserve">The </w:t>
      </w:r>
      <w:r w:rsidR="3F6AED8D" w:rsidRPr="00712F11">
        <w:t xml:space="preserve">ATS/JRS/ALAT guidelines </w:t>
      </w:r>
      <w:r w:rsidR="58099890" w:rsidRPr="00712F11">
        <w:t xml:space="preserve">subcategorize fibrotic HP </w:t>
      </w:r>
      <w:r w:rsidR="628DC523" w:rsidRPr="00712F11">
        <w:t>based</w:t>
      </w:r>
      <w:r w:rsidR="37D9D428" w:rsidRPr="00712F11">
        <w:t xml:space="preserve"> </w:t>
      </w:r>
      <w:r w:rsidR="692E9D74" w:rsidRPr="00712F11">
        <w:t xml:space="preserve">on </w:t>
      </w:r>
      <w:r w:rsidR="37D9D428" w:rsidRPr="00712F11">
        <w:t xml:space="preserve">pattern </w:t>
      </w:r>
      <w:r w:rsidR="253EB959" w:rsidRPr="00712F11">
        <w:t xml:space="preserve">and distribution </w:t>
      </w:r>
      <w:r w:rsidR="37D9D428" w:rsidRPr="00712F11">
        <w:t>of fibrosis</w:t>
      </w:r>
      <w:r w:rsidR="1C07E924" w:rsidRPr="00712F11">
        <w:t>, while</w:t>
      </w:r>
      <w:r w:rsidR="63D213DE" w:rsidRPr="00712F11">
        <w:t xml:space="preserve"> </w:t>
      </w:r>
      <w:r w:rsidR="3C0AF216" w:rsidRPr="00712F11">
        <w:t>th</w:t>
      </w:r>
      <w:r w:rsidR="37D9D428" w:rsidRPr="00712F11">
        <w:t xml:space="preserve">e ACCP guidelines </w:t>
      </w:r>
      <w:r w:rsidR="01EE4B5A" w:rsidRPr="00712F11">
        <w:t xml:space="preserve">subcategorize </w:t>
      </w:r>
      <w:r w:rsidR="27069C2E" w:rsidRPr="00712F11">
        <w:t xml:space="preserve">based on the nonfibrotic findings and simply </w:t>
      </w:r>
      <w:r w:rsidR="62C97476" w:rsidRPr="00712F11">
        <w:t>require fibrosis to be present</w:t>
      </w:r>
      <w:r w:rsidR="64DA843C" w:rsidRPr="00712F11">
        <w:t xml:space="preserve"> (Table 2)</w:t>
      </w:r>
      <w:r w:rsidR="62C97476" w:rsidRPr="00712F11">
        <w:t>.</w:t>
      </w:r>
      <w:r w:rsidR="751A92D9" w:rsidRPr="00712F11">
        <w:t xml:space="preserve"> </w:t>
      </w:r>
      <w:r w:rsidR="000538B8" w:rsidRPr="00712F11">
        <w:t xml:space="preserve">While </w:t>
      </w:r>
      <w:r w:rsidR="00CF4408" w:rsidRPr="00712F11">
        <w:t>random and mid lung distributions are most typical,</w:t>
      </w:r>
      <w:r w:rsidR="00367937" w:rsidRPr="00712F11">
        <w:t xml:space="preserve"> </w:t>
      </w:r>
      <w:r w:rsidR="00B71554" w:rsidRPr="00712F11">
        <w:t xml:space="preserve">fibrosis in HP is </w:t>
      </w:r>
      <w:r w:rsidR="00C345A5" w:rsidRPr="00712F11">
        <w:t>notoriously variable (Figure</w:t>
      </w:r>
      <w:r w:rsidR="0017442B" w:rsidRPr="00712F11">
        <w:t>s</w:t>
      </w:r>
      <w:r w:rsidR="00C345A5" w:rsidRPr="00712F11">
        <w:t xml:space="preserve"> 6-7</w:t>
      </w:r>
      <w:r w:rsidR="005E431E" w:rsidRPr="00712F11">
        <w:t>; Tables 2, 4</w:t>
      </w:r>
      <w:r w:rsidR="00C345A5" w:rsidRPr="00712F11">
        <w:t xml:space="preserve">). </w:t>
      </w:r>
    </w:p>
    <w:p w14:paraId="065580EC" w14:textId="052D95B7" w:rsidR="00ED42D1" w:rsidRPr="00712F11" w:rsidRDefault="00862251" w:rsidP="001C0CD6">
      <w:pPr>
        <w:pStyle w:val="Heading3"/>
      </w:pPr>
      <w:r w:rsidRPr="00712F11">
        <w:t>Acute Exacerbation</w:t>
      </w:r>
    </w:p>
    <w:p w14:paraId="57BDCF91" w14:textId="785B7DE3" w:rsidR="00932C73" w:rsidRPr="00712F11" w:rsidRDefault="00E10D39" w:rsidP="009912D9">
      <w:r w:rsidRPr="00712F11">
        <w:t>Acute exacerbation has been well described in IPF</w:t>
      </w:r>
      <w:r w:rsidR="00567543" w:rsidRPr="00712F11">
        <w:t xml:space="preserve"> and </w:t>
      </w:r>
      <w:r w:rsidR="5B6C777D" w:rsidRPr="00712F11">
        <w:t xml:space="preserve">is </w:t>
      </w:r>
      <w:r w:rsidR="00583F0D" w:rsidRPr="00712F11">
        <w:t xml:space="preserve">known to occur in </w:t>
      </w:r>
      <w:r w:rsidR="00F94F0A" w:rsidRPr="00712F11">
        <w:t>non-IPF fibrotic ILD</w:t>
      </w:r>
      <w:r w:rsidR="00833F91" w:rsidRPr="00712F11">
        <w:t>s</w:t>
      </w:r>
      <w:r w:rsidR="00495A9D" w:rsidRPr="00712F11">
        <w:t xml:space="preserve"> including fibrotic HP</w:t>
      </w:r>
      <w:r w:rsidR="00833F91" w:rsidRPr="00712F11">
        <w:t>, though the latter is not as well studied.</w:t>
      </w:r>
      <w:r w:rsidRPr="00712F11">
        <w:fldChar w:fldCharType="begin">
          <w:fldData xml:space="preserve">PEVuZE5vdGU+PENpdGU+PEF1dGhvcj5LYW5nPC9BdXRob3I+PFllYXI+MjAyMTwvWWVhcj48UmVj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</w:fldData>
        </w:fldChar>
      </w:r>
      <w:r w:rsidRPr="00712F11">
        <w:instrText xml:space="preserve"> ADDIN EN.CITE </w:instrText>
      </w:r>
      <w:r w:rsidRPr="00712F11">
        <w:fldChar w:fldCharType="begin">
          <w:fldData xml:space="preserve">PEVuZE5vdGU+PENpdGU+PEF1dGhvcj5LYW5nPC9BdXRob3I+PFllYXI+MjAyMTwvWWVhcj48UmVj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</w:fldData>
        </w:fldChar>
      </w:r>
      <w:r w:rsidRPr="00712F11">
        <w:instrText xml:space="preserve"> ADDIN EN.CITE.DATA </w:instrText>
      </w:r>
      <w:r w:rsidRPr="00712F11">
        <w:fldChar w:fldCharType="end"/>
      </w:r>
      <w:r w:rsidRPr="00712F11">
        <w:fldChar w:fldCharType="separate"/>
      </w:r>
      <w:r w:rsidR="00E81023" w:rsidRPr="00712F11">
        <w:rPr>
          <w:noProof/>
          <w:vertAlign w:val="superscript"/>
        </w:rPr>
        <w:t>10</w:t>
      </w:r>
      <w:r w:rsidRPr="00712F11">
        <w:fldChar w:fldCharType="end"/>
      </w:r>
      <w:r w:rsidR="009960E1" w:rsidRPr="00712F11">
        <w:t xml:space="preserve"> Acute exacerbation </w:t>
      </w:r>
      <w:r w:rsidR="002C1AFC" w:rsidRPr="00712F11">
        <w:t xml:space="preserve">was </w:t>
      </w:r>
      <w:r w:rsidR="00592BBF" w:rsidRPr="00712F11">
        <w:t xml:space="preserve">most recently </w:t>
      </w:r>
      <w:r w:rsidR="002C1AFC" w:rsidRPr="00712F11">
        <w:t>defined in the context of IPF</w:t>
      </w:r>
      <w:r w:rsidR="002B2A2A" w:rsidRPr="00712F11">
        <w:t xml:space="preserve"> </w:t>
      </w:r>
      <w:r w:rsidR="00A37F32" w:rsidRPr="00712F11">
        <w:t xml:space="preserve">in guidelines published by the ATS in </w:t>
      </w:r>
      <w:r w:rsidR="003C4911" w:rsidRPr="00712F11">
        <w:t>2016</w:t>
      </w:r>
      <w:r w:rsidR="00DA3B89" w:rsidRPr="00712F11">
        <w:t xml:space="preserve"> </w:t>
      </w:r>
      <w:r w:rsidR="004C4FD8" w:rsidRPr="00712F11">
        <w:t>(Table 3).</w:t>
      </w:r>
      <w:r w:rsidRPr="00712F11">
        <w:fldChar w:fldCharType="begin">
          <w:fldData xml:space="preserve">PEVuZE5vdGU+PENpdGU+PEF1dGhvcj5Db2xsYXJkPC9BdXRob3I+PFllYXI+MjAxNjwvWWVhcj48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</w:fldData>
        </w:fldChar>
      </w:r>
      <w:r w:rsidRPr="00712F11">
        <w:instrText xml:space="preserve"> ADDIN EN.CITE </w:instrText>
      </w:r>
      <w:r w:rsidRPr="00712F11">
        <w:fldChar w:fldCharType="begin">
          <w:fldData xml:space="preserve">PEVuZE5vdGU+PENpdGU+PEF1dGhvcj5Db2xsYXJkPC9BdXRob3I+PFllYXI+MjAxNjwvWWVhcj48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</w:fldData>
        </w:fldChar>
      </w:r>
      <w:r w:rsidRPr="00712F11">
        <w:instrText xml:space="preserve"> ADDIN EN.CITE.DATA </w:instrText>
      </w:r>
      <w:r w:rsidRPr="00712F11">
        <w:fldChar w:fldCharType="end"/>
      </w:r>
      <w:r w:rsidRPr="00712F11">
        <w:fldChar w:fldCharType="separate"/>
      </w:r>
      <w:r w:rsidR="004C4FD8" w:rsidRPr="00712F11">
        <w:rPr>
          <w:noProof/>
          <w:vertAlign w:val="superscript"/>
        </w:rPr>
        <w:t>11</w:t>
      </w:r>
      <w:r w:rsidRPr="00712F11">
        <w:fldChar w:fldCharType="end"/>
      </w:r>
      <w:r w:rsidR="00353318" w:rsidRPr="00712F11">
        <w:t xml:space="preserve"> </w:t>
      </w:r>
      <w:r w:rsidR="009F4E8C" w:rsidRPr="00712F11">
        <w:t xml:space="preserve">CT findings include </w:t>
      </w:r>
      <w:r w:rsidR="0060275A" w:rsidRPr="00712F11">
        <w:t>bilateral GGO and/or consolidation</w:t>
      </w:r>
      <w:r w:rsidR="00A66786" w:rsidRPr="00712F11">
        <w:t xml:space="preserve"> (</w:t>
      </w:r>
      <w:r w:rsidR="00A54868" w:rsidRPr="00712F11">
        <w:t>Figure 8</w:t>
      </w:r>
      <w:r w:rsidR="00A66786" w:rsidRPr="00712F11">
        <w:t>)</w:t>
      </w:r>
      <w:r w:rsidR="009D1E3C" w:rsidRPr="00712F11">
        <w:t>.</w:t>
      </w:r>
      <w:r w:rsidRPr="00712F11">
        <w:fldChar w:fldCharType="begin">
          <w:fldData xml:space="preserve">PEVuZE5vdGU+PENpdGU+PEF1dGhvcj5Db2xsYXJkPC9BdXRob3I+PFllYXI+MjAxNjwvWWVhcj48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</w:fldData>
        </w:fldChar>
      </w:r>
      <w:r w:rsidRPr="00712F11">
        <w:instrText xml:space="preserve"> ADDIN EN.CITE </w:instrText>
      </w:r>
      <w:r w:rsidRPr="00712F11">
        <w:fldChar w:fldCharType="begin">
          <w:fldData xml:space="preserve">PEVuZE5vdGU+PENpdGU+PEF1dGhvcj5Db2xsYXJkPC9BdXRob3I+PFllYXI+MjAxNjwvWWVhcj48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</w:fldData>
        </w:fldChar>
      </w:r>
      <w:r w:rsidRPr="00712F11">
        <w:instrText xml:space="preserve"> ADDIN EN.CITE.DATA </w:instrText>
      </w:r>
      <w:r w:rsidRPr="00712F11">
        <w:fldChar w:fldCharType="end"/>
      </w:r>
      <w:r w:rsidRPr="00712F11">
        <w:fldChar w:fldCharType="separate"/>
      </w:r>
      <w:r w:rsidR="0000772A" w:rsidRPr="00712F11">
        <w:rPr>
          <w:noProof/>
          <w:vertAlign w:val="superscript"/>
        </w:rPr>
        <w:t>11</w:t>
      </w:r>
      <w:r w:rsidRPr="00712F11">
        <w:fldChar w:fldCharType="end"/>
      </w:r>
      <w:r w:rsidR="0000772A" w:rsidRPr="00712F11">
        <w:t xml:space="preserve"> </w:t>
      </w:r>
      <w:r w:rsidR="00ED7779" w:rsidRPr="00712F11">
        <w:t xml:space="preserve">This definition has been subsequently </w:t>
      </w:r>
      <w:r w:rsidR="00CE580E" w:rsidRPr="00712F11">
        <w:t xml:space="preserve">adapted </w:t>
      </w:r>
      <w:r w:rsidR="002E0035" w:rsidRPr="00712F11">
        <w:t>to non-IPF ILDs</w:t>
      </w:r>
      <w:r w:rsidR="00B649B3" w:rsidRPr="00712F11">
        <w:t>.</w:t>
      </w:r>
      <w:r w:rsidRPr="00712F11">
        <w:fldChar w:fldCharType="begin">
          <w:fldData xml:space="preserve">PEVuZE5vdGU+PENpdGU+PEF1dGhvcj5TdXp1a2k8L0F1dGhvcj48WWVhcj4yMDIwPC9ZZWFyPjxS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</w:fldData>
        </w:fldChar>
      </w:r>
      <w:r w:rsidRPr="00712F11">
        <w:instrText xml:space="preserve"> ADDIN EN.CITE </w:instrText>
      </w:r>
      <w:r w:rsidRPr="00712F11">
        <w:fldChar w:fldCharType="begin">
          <w:fldData xml:space="preserve">PEVuZE5vdGU+PENpdGU+PEF1dGhvcj5TdXp1a2k8L0F1dGhvcj48WWVhcj4yMDIwPC9ZZWFyPjxS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</w:fldData>
        </w:fldChar>
      </w:r>
      <w:r w:rsidRPr="00712F11">
        <w:instrText xml:space="preserve"> ADDIN EN.CITE.DATA </w:instrText>
      </w:r>
      <w:r w:rsidRPr="00712F11">
        <w:fldChar w:fldCharType="end"/>
      </w:r>
      <w:r w:rsidRPr="00712F11">
        <w:fldChar w:fldCharType="separate"/>
      </w:r>
      <w:r w:rsidR="00B649B3" w:rsidRPr="00712F11">
        <w:rPr>
          <w:noProof/>
          <w:vertAlign w:val="superscript"/>
        </w:rPr>
        <w:t>12</w:t>
      </w:r>
      <w:r w:rsidRPr="00712F11">
        <w:fldChar w:fldCharType="end"/>
      </w:r>
      <w:r w:rsidR="00C32CB8" w:rsidRPr="00712F11">
        <w:t xml:space="preserve"> </w:t>
      </w:r>
      <w:r w:rsidR="00810C4C" w:rsidRPr="00712F11">
        <w:t xml:space="preserve">While less common </w:t>
      </w:r>
      <w:r w:rsidR="00C85FA0" w:rsidRPr="00712F11">
        <w:t>in non-IPF ILD, a</w:t>
      </w:r>
      <w:r w:rsidR="00B6219E" w:rsidRPr="00712F11">
        <w:t xml:space="preserve">cute exacerbation </w:t>
      </w:r>
      <w:r w:rsidR="00452E38" w:rsidRPr="00712F11">
        <w:t xml:space="preserve">in all </w:t>
      </w:r>
      <w:r w:rsidR="002D61C2" w:rsidRPr="00712F11">
        <w:t xml:space="preserve">ILD patients </w:t>
      </w:r>
      <w:r w:rsidR="00B6219E" w:rsidRPr="00712F11">
        <w:t xml:space="preserve">is </w:t>
      </w:r>
      <w:r w:rsidR="00810C4C" w:rsidRPr="00712F11">
        <w:t>associated with poor outcomes and decreased survival</w:t>
      </w:r>
      <w:r w:rsidR="00452E38" w:rsidRPr="00712F11">
        <w:t>.</w:t>
      </w:r>
      <w:r w:rsidRPr="00712F11">
        <w:fldChar w:fldCharType="begin">
          <w:fldData xml:space="preserve">PEVuZE5vdGU+PENpdGU+PEF1dGhvcj5TdXp1a2k8L0F1dGhvcj48WWVhcj4yMDIwPC9ZZWFyPjxS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</w:fldData>
        </w:fldChar>
      </w:r>
      <w:r w:rsidRPr="00712F11">
        <w:instrText xml:space="preserve"> ADDIN EN.CITE </w:instrText>
      </w:r>
      <w:r w:rsidRPr="00712F11">
        <w:fldChar w:fldCharType="begin">
          <w:fldData xml:space="preserve">PEVuZE5vdGU+PENpdGU+PEF1dGhvcj5TdXp1a2k8L0F1dGhvcj48WWVhcj4yMDIwPC9ZZWFyPjxS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</w:fldData>
        </w:fldChar>
      </w:r>
      <w:r w:rsidRPr="00712F11">
        <w:instrText xml:space="preserve"> ADDIN EN.CITE.DATA </w:instrText>
      </w:r>
      <w:r w:rsidRPr="00712F11">
        <w:fldChar w:fldCharType="end"/>
      </w:r>
      <w:r w:rsidRPr="00712F11">
        <w:fldChar w:fldCharType="separate"/>
      </w:r>
      <w:r w:rsidR="002D61C2" w:rsidRPr="00712F11">
        <w:rPr>
          <w:noProof/>
          <w:vertAlign w:val="superscript"/>
        </w:rPr>
        <w:t>12</w:t>
      </w:r>
      <w:r w:rsidRPr="00712F11">
        <w:fldChar w:fldCharType="end"/>
      </w:r>
      <w:r w:rsidR="00452E38" w:rsidRPr="00712F11">
        <w:t xml:space="preserve"> </w:t>
      </w:r>
    </w:p>
    <w:p w14:paraId="059F3C77" w14:textId="06F03EF5" w:rsidR="00376BD5" w:rsidRPr="00712F11" w:rsidRDefault="366DF25F" w:rsidP="008B7ADA">
      <w:pPr>
        <w:pStyle w:val="Heading3"/>
      </w:pPr>
      <w:r w:rsidRPr="00712F11">
        <w:t>Beyond The Guidelines</w:t>
      </w:r>
    </w:p>
    <w:p w14:paraId="4B554A7F" w14:textId="3A068B02" w:rsidR="000924C4" w:rsidRPr="00712F11" w:rsidRDefault="6AEBB82A" w:rsidP="000924C4">
      <w:r w:rsidRPr="00712F11">
        <w:t xml:space="preserve">While guidelines serve as a useful distillation of prior knowledge, they are not </w:t>
      </w:r>
      <w:r w:rsidR="01A87F0B" w:rsidRPr="00712F11">
        <w:t xml:space="preserve">exhaustive. </w:t>
      </w:r>
      <w:r w:rsidR="7FBD6D73" w:rsidRPr="00712F11">
        <w:t>Shalmon et al</w:t>
      </w:r>
      <w:r w:rsidR="6FEA902D" w:rsidRPr="00712F11">
        <w:t>.</w:t>
      </w:r>
      <w:r w:rsidR="29207AB0" w:rsidRPr="00712F11">
        <w:t xml:space="preserve">’s analysis of the four HPCFs </w:t>
      </w:r>
      <w:r w:rsidR="4A1247ED" w:rsidRPr="00712F11">
        <w:t xml:space="preserve">produced some useful </w:t>
      </w:r>
      <w:r w:rsidR="5650DCE6" w:rsidRPr="00712F11">
        <w:t xml:space="preserve">additional </w:t>
      </w:r>
      <w:r w:rsidR="4A1247ED" w:rsidRPr="00712F11">
        <w:t>insight</w:t>
      </w:r>
      <w:r w:rsidR="5974239E" w:rsidRPr="00712F11">
        <w:t>s for radiologists</w:t>
      </w:r>
      <w:r w:rsidR="19686E83" w:rsidRPr="00712F11">
        <w:t xml:space="preserve">. </w:t>
      </w:r>
      <w:r w:rsidR="6C487E85" w:rsidRPr="00712F11">
        <w:t xml:space="preserve">The </w:t>
      </w:r>
      <w:r w:rsidR="0C1690B7" w:rsidRPr="00712F11">
        <w:t xml:space="preserve">cumulative </w:t>
      </w:r>
      <w:r w:rsidR="6C487E85" w:rsidRPr="00712F11">
        <w:t>number of HPCF</w:t>
      </w:r>
      <w:r w:rsidR="5FDA4771" w:rsidRPr="00712F11">
        <w:t>s</w:t>
      </w:r>
      <w:r w:rsidR="0C1690B7" w:rsidRPr="00712F11">
        <w:t xml:space="preserve"> </w:t>
      </w:r>
      <w:r w:rsidR="7538A6C4" w:rsidRPr="00712F11">
        <w:t xml:space="preserve">had an excellent </w:t>
      </w:r>
      <w:r w:rsidR="4C87FEE6" w:rsidRPr="00712F11">
        <w:t>predictive performance for HP diagnosis</w:t>
      </w:r>
      <w:r w:rsidR="64362FC6" w:rsidRPr="00712F11">
        <w:t xml:space="preserve">, with increasing </w:t>
      </w:r>
      <w:r w:rsidR="20026322" w:rsidRPr="00712F11">
        <w:t xml:space="preserve">likelihood </w:t>
      </w:r>
      <w:r w:rsidR="2D13E7EC" w:rsidRPr="00712F11">
        <w:t>as the number of features increases.</w:t>
      </w:r>
      <w:r w:rsidR="00E67AC3"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 </w:instrText>
      </w:r>
      <w:r w:rsidR="0043658C"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DATA </w:instrText>
      </w:r>
      <w:r w:rsidR="0043658C" w:rsidRPr="00712F11">
        <w:fldChar w:fldCharType="end"/>
      </w:r>
      <w:r w:rsidR="00E67AC3" w:rsidRPr="00712F11">
        <w:fldChar w:fldCharType="separate"/>
      </w:r>
      <w:r w:rsidR="0043658C" w:rsidRPr="00712F11">
        <w:rPr>
          <w:noProof/>
          <w:vertAlign w:val="superscript"/>
        </w:rPr>
        <w:t>6</w:t>
      </w:r>
      <w:r w:rsidR="00E67AC3" w:rsidRPr="00712F11">
        <w:fldChar w:fldCharType="end"/>
      </w:r>
      <w:r w:rsidR="2D13E7EC" w:rsidRPr="00712F11">
        <w:t xml:space="preserve"> </w:t>
      </w:r>
      <w:r w:rsidR="0889511F" w:rsidRPr="00712F11">
        <w:t xml:space="preserve">Centrilobular nodules were the only HPCF </w:t>
      </w:r>
      <w:r w:rsidR="1FC8187C" w:rsidRPr="00712F11">
        <w:t xml:space="preserve">that was not an independent predictor of HP. However, </w:t>
      </w:r>
      <w:r w:rsidR="3A42F3D9" w:rsidRPr="00712F11">
        <w:t xml:space="preserve">of the patients in their cohort with </w:t>
      </w:r>
      <w:r w:rsidR="437E6676" w:rsidRPr="00712F11">
        <w:t xml:space="preserve">centrilobular nodules, 90% were smoking related ILD </w:t>
      </w:r>
      <w:r w:rsidR="2213E9E2" w:rsidRPr="00712F11">
        <w:t xml:space="preserve">or </w:t>
      </w:r>
      <w:r w:rsidR="437E6676" w:rsidRPr="00712F11">
        <w:t xml:space="preserve">HP. </w:t>
      </w:r>
      <w:r w:rsidR="66BC4956" w:rsidRPr="00712F11">
        <w:t>Thus, i</w:t>
      </w:r>
      <w:r w:rsidR="29EAF4C2" w:rsidRPr="00712F11">
        <w:t>n patient</w:t>
      </w:r>
      <w:r w:rsidR="46F0FF20" w:rsidRPr="00712F11">
        <w:t xml:space="preserve">s without a smoking history, </w:t>
      </w:r>
      <w:r w:rsidR="305A8A0A" w:rsidRPr="00712F11">
        <w:t xml:space="preserve">the presence of centrilobular nodules </w:t>
      </w:r>
      <w:r w:rsidR="071B3D0B" w:rsidRPr="00712F11">
        <w:t>is a strong predictor for HP.</w:t>
      </w:r>
      <w:r w:rsidR="00E67AC3"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 </w:instrText>
      </w:r>
      <w:r w:rsidR="0043658C" w:rsidRPr="00712F11">
        <w:fldChar w:fldCharType="begin">
          <w:fldData xml:space="preserve">PEVuZE5vdGU+PENpdGU+PEF1dGhvcj5TaGFsbW9uPC9BdXRob3I+PFllYXI+MjAyNTwvWWVhcj48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</w:fldData>
        </w:fldChar>
      </w:r>
      <w:r w:rsidR="0043658C" w:rsidRPr="00712F11">
        <w:instrText xml:space="preserve"> ADDIN EN.CITE.DATA </w:instrText>
      </w:r>
      <w:r w:rsidR="0043658C" w:rsidRPr="00712F11">
        <w:fldChar w:fldCharType="end"/>
      </w:r>
      <w:r w:rsidR="00E67AC3" w:rsidRPr="00712F11">
        <w:fldChar w:fldCharType="separate"/>
      </w:r>
      <w:r w:rsidR="0043658C" w:rsidRPr="00712F11">
        <w:rPr>
          <w:noProof/>
          <w:vertAlign w:val="superscript"/>
        </w:rPr>
        <w:t>6</w:t>
      </w:r>
      <w:r w:rsidR="00E67AC3" w:rsidRPr="00712F11">
        <w:fldChar w:fldCharType="end"/>
      </w:r>
      <w:r w:rsidR="071B3D0B" w:rsidRPr="00712F11">
        <w:t xml:space="preserve"> </w:t>
      </w:r>
      <w:r w:rsidR="0B21C8E8" w:rsidRPr="00712F11">
        <w:t>Salisbury et al</w:t>
      </w:r>
      <w:r w:rsidR="6B6A3F7F" w:rsidRPr="00712F11">
        <w:t>.</w:t>
      </w:r>
      <w:r w:rsidR="0B21C8E8" w:rsidRPr="00712F11">
        <w:t xml:space="preserve"> found that when the extent of mosaic attenuation was greater than that of reticulation and the axial distribution was diffuse, risk of false diagnosis of HP was less than 10%.</w:t>
      </w:r>
      <w:r w:rsidR="00E67AC3" w:rsidRPr="00712F11">
        <w:fldChar w:fldCharType="begin">
          <w:fldData xml:space="preserve">PEVuZE5vdGU+PENpdGU+PEF1dGhvcj5TYWxpc2J1cnk8L0F1dGhvcj48WWVhcj4yMDE4PC9ZZWFy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</w:fldData>
        </w:fldChar>
      </w:r>
      <w:r w:rsidR="00B649B3" w:rsidRPr="00712F11">
        <w:instrText xml:space="preserve"> ADDIN EN.CITE </w:instrText>
      </w:r>
      <w:r w:rsidR="00B649B3" w:rsidRPr="00712F11">
        <w:fldChar w:fldCharType="begin">
          <w:fldData xml:space="preserve">PEVuZE5vdGU+PENpdGU+PEF1dGhvcj5TYWxpc2J1cnk8L0F1dGhvcj48WWVhcj4yMDE4PC9ZZWFy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</w:fldData>
        </w:fldChar>
      </w:r>
      <w:r w:rsidR="00B649B3" w:rsidRPr="00712F11">
        <w:instrText xml:space="preserve"> ADDIN EN.CITE.DATA </w:instrText>
      </w:r>
      <w:r w:rsidR="00B649B3" w:rsidRPr="00712F11">
        <w:fldChar w:fldCharType="end"/>
      </w:r>
      <w:r w:rsidR="00E67AC3" w:rsidRPr="00712F11">
        <w:fldChar w:fldCharType="separate"/>
      </w:r>
      <w:r w:rsidR="00B649B3" w:rsidRPr="00712F11">
        <w:rPr>
          <w:noProof/>
          <w:vertAlign w:val="superscript"/>
        </w:rPr>
        <w:t>13</w:t>
      </w:r>
      <w:r w:rsidR="00E67AC3" w:rsidRPr="00712F11">
        <w:fldChar w:fldCharType="end"/>
      </w:r>
      <w:r w:rsidR="0B21C8E8" w:rsidRPr="00712F11">
        <w:t xml:space="preserve">  </w:t>
      </w:r>
    </w:p>
    <w:p w14:paraId="548173F6" w14:textId="45075EF0" w:rsidR="002546FD" w:rsidRPr="00712F11" w:rsidRDefault="00B82317" w:rsidP="003D5BBB">
      <w:r w:rsidRPr="00712F11">
        <w:t>F</w:t>
      </w:r>
      <w:r w:rsidR="00046E4E" w:rsidRPr="00712F11">
        <w:t xml:space="preserve">ibrotic HP </w:t>
      </w:r>
      <w:r w:rsidR="007C79EB" w:rsidRPr="00712F11">
        <w:t>is often</w:t>
      </w:r>
      <w:r w:rsidR="00172312" w:rsidRPr="00712F11">
        <w:t xml:space="preserve"> difficult to distinguish from other fibrotic ILD</w:t>
      </w:r>
      <w:r w:rsidR="00737665" w:rsidRPr="00712F11">
        <w:t xml:space="preserve">s, </w:t>
      </w:r>
      <w:r w:rsidR="00460D1B" w:rsidRPr="00712F11">
        <w:t xml:space="preserve">particularly </w:t>
      </w:r>
      <w:r w:rsidR="00BF5D44" w:rsidRPr="00712F11">
        <w:t>IPF</w:t>
      </w:r>
      <w:r w:rsidR="00167C7A" w:rsidRPr="00712F11">
        <w:t xml:space="preserve"> (usual interstitial pneumonia </w:t>
      </w:r>
      <w:r w:rsidR="00A634B6" w:rsidRPr="00712F11">
        <w:t xml:space="preserve">[UIP] </w:t>
      </w:r>
      <w:r w:rsidR="00167C7A" w:rsidRPr="00712F11">
        <w:t>pattern)</w:t>
      </w:r>
      <w:r w:rsidR="00BF5D44" w:rsidRPr="00712F11">
        <w:t xml:space="preserve">. </w:t>
      </w:r>
      <w:r w:rsidR="000528ED" w:rsidRPr="00712F11">
        <w:t>A recent analysis from Sumikawa et al</w:t>
      </w:r>
      <w:r w:rsidR="66079A82" w:rsidRPr="00712F11">
        <w:t>.</w:t>
      </w:r>
      <w:r w:rsidR="000528ED" w:rsidRPr="00712F11">
        <w:t xml:space="preserve"> </w:t>
      </w:r>
      <w:r w:rsidR="00284B8E" w:rsidRPr="00712F11">
        <w:t xml:space="preserve">comparing </w:t>
      </w:r>
      <w:r w:rsidR="00AA183C" w:rsidRPr="00712F11">
        <w:t xml:space="preserve">CT </w:t>
      </w:r>
      <w:r w:rsidR="00880995" w:rsidRPr="00712F11">
        <w:t xml:space="preserve">features in patients with fibrotic HP and </w:t>
      </w:r>
      <w:r w:rsidR="00BF5D44" w:rsidRPr="00712F11">
        <w:t xml:space="preserve">IPF found </w:t>
      </w:r>
      <w:r w:rsidR="009E68B7" w:rsidRPr="00712F11">
        <w:t xml:space="preserve">three </w:t>
      </w:r>
      <w:r w:rsidR="00C44D60" w:rsidRPr="00712F11">
        <w:t xml:space="preserve">statistically significant distinguishing </w:t>
      </w:r>
      <w:r w:rsidR="00D00A18" w:rsidRPr="00712F11">
        <w:t>features</w:t>
      </w:r>
      <w:r w:rsidR="00CB101D" w:rsidRPr="00712F11">
        <w:t xml:space="preserve"> on CT</w:t>
      </w:r>
      <w:r w:rsidR="00D00A18" w:rsidRPr="00712F11">
        <w:t xml:space="preserve"> </w:t>
      </w:r>
      <w:r w:rsidR="002013B9" w:rsidRPr="00712F11">
        <w:t xml:space="preserve">that favor fibrotic HP: </w:t>
      </w:r>
      <w:r w:rsidR="00D00A18" w:rsidRPr="00712F11">
        <w:t xml:space="preserve">1) </w:t>
      </w:r>
      <w:r w:rsidR="00246964" w:rsidRPr="00712F11">
        <w:t xml:space="preserve">GGO with traction bronchiectasis; 2) </w:t>
      </w:r>
      <w:r w:rsidR="005B3343" w:rsidRPr="00712F11">
        <w:t>p</w:t>
      </w:r>
      <w:r w:rsidR="00246964" w:rsidRPr="00712F11">
        <w:t xml:space="preserve">eribronchovascular opacities in the upper lung; and 3) </w:t>
      </w:r>
      <w:r w:rsidR="005B3343" w:rsidRPr="00712F11">
        <w:t>r</w:t>
      </w:r>
      <w:r w:rsidR="00246964" w:rsidRPr="00712F11">
        <w:t>andom distribution.</w:t>
      </w:r>
      <w:r w:rsidRPr="00712F11">
        <w:fldChar w:fldCharType="begin">
          <w:fldData xml:space="preserve">PEVuZE5vdGU+PENpdGU+PEF1dGhvcj5TdW1pa2F3YTwvQXV0aG9yPjxZZWFyPjIwMjQ8L1llYXI+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==
</w:fldData>
        </w:fldChar>
      </w:r>
      <w:r w:rsidRPr="00712F11">
        <w:instrText xml:space="preserve"> ADDIN EN.CITE </w:instrText>
      </w:r>
      <w:r w:rsidRPr="00712F11">
        <w:fldChar w:fldCharType="begin">
          <w:fldData xml:space="preserve">PEVuZE5vdGU+PENpdGU+PEF1dGhvcj5TdW1pa2F3YTwvQXV0aG9yPjxZZWFyPjIwMjQ8L1llYXI+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==
</w:fldData>
        </w:fldChar>
      </w:r>
      <w:r w:rsidRPr="00712F11">
        <w:instrText xml:space="preserve"> ADDIN EN.CITE.DATA </w:instrText>
      </w:r>
      <w:r w:rsidRPr="00712F11">
        <w:fldChar w:fldCharType="end"/>
      </w:r>
      <w:r w:rsidRPr="00712F11">
        <w:fldChar w:fldCharType="separate"/>
      </w:r>
      <w:r w:rsidR="00B649B3" w:rsidRPr="00712F11">
        <w:rPr>
          <w:noProof/>
          <w:vertAlign w:val="superscript"/>
        </w:rPr>
        <w:t>14</w:t>
      </w:r>
      <w:r w:rsidRPr="00712F11">
        <w:fldChar w:fldCharType="end"/>
      </w:r>
      <w:r w:rsidR="002013B9" w:rsidRPr="00712F11">
        <w:t xml:space="preserve"> </w:t>
      </w:r>
      <w:r w:rsidR="00686A18" w:rsidRPr="00712F11">
        <w:t>A similar stud</w:t>
      </w:r>
      <w:r w:rsidR="00B225A9" w:rsidRPr="00712F11">
        <w:t>y by Tateishi et al</w:t>
      </w:r>
      <w:r w:rsidR="5F3C71CF" w:rsidRPr="00712F11">
        <w:t>.</w:t>
      </w:r>
      <w:r w:rsidR="00B225A9" w:rsidRPr="00712F11">
        <w:t xml:space="preserve"> found that </w:t>
      </w:r>
      <w:r w:rsidR="003845B1" w:rsidRPr="00712F11">
        <w:t xml:space="preserve">upper or mid lung predominance and profuse micronodules were statistically </w:t>
      </w:r>
      <w:r w:rsidR="00DF46A9" w:rsidRPr="00712F11">
        <w:t>significant distinguishing features.</w:t>
      </w:r>
      <w:r w:rsidRPr="00712F11">
        <w:fldChar w:fldCharType="begin">
          <w:fldData xml:space="preserve">PEVuZE5vdGU+PENpdGU+PEF1dGhvcj5UYXRlaXNoaTwvQXV0aG9yPjxZZWFyPjIwMjA8L1llYXI+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</w:fldData>
        </w:fldChar>
      </w:r>
      <w:r w:rsidRPr="00712F11">
        <w:instrText xml:space="preserve"> ADDIN EN.CITE </w:instrText>
      </w:r>
      <w:r w:rsidRPr="00712F11">
        <w:fldChar w:fldCharType="begin">
          <w:fldData xml:space="preserve">PEVuZE5vdGU+PENpdGU+PEF1dGhvcj5UYXRlaXNoaTwvQXV0aG9yPjxZZWFyPjIwMjA8L1llYXI+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</w:fldData>
        </w:fldChar>
      </w:r>
      <w:r w:rsidRPr="00712F11">
        <w:instrText xml:space="preserve"> ADDIN EN.CITE.DATA </w:instrText>
      </w:r>
      <w:r w:rsidRPr="00712F11">
        <w:fldChar w:fldCharType="end"/>
      </w:r>
      <w:r w:rsidRPr="00712F11">
        <w:fldChar w:fldCharType="separate"/>
      </w:r>
      <w:r w:rsidR="00B649B3" w:rsidRPr="00712F11">
        <w:rPr>
          <w:noProof/>
          <w:vertAlign w:val="superscript"/>
        </w:rPr>
        <w:t>15</w:t>
      </w:r>
      <w:r w:rsidRPr="00712F11">
        <w:fldChar w:fldCharType="end"/>
      </w:r>
      <w:r w:rsidR="00EB6706" w:rsidRPr="00712F11">
        <w:t xml:space="preserve"> </w:t>
      </w:r>
      <w:r w:rsidR="00230CCB" w:rsidRPr="00712F11">
        <w:t xml:space="preserve">The presence of cysts (not to be confused with “honeycomb cysts” which </w:t>
      </w:r>
      <w:r w:rsidR="00885979" w:rsidRPr="00712F11">
        <w:t xml:space="preserve">is synonymous with “honeycombing”) is </w:t>
      </w:r>
      <w:r w:rsidR="0011143B" w:rsidRPr="00712F11">
        <w:t>infrequently seen in HP</w:t>
      </w:r>
      <w:r w:rsidR="008535CA" w:rsidRPr="00712F11">
        <w:t xml:space="preserve"> but </w:t>
      </w:r>
      <w:r w:rsidR="009F2295" w:rsidRPr="00712F11">
        <w:t xml:space="preserve">is </w:t>
      </w:r>
      <w:r w:rsidR="008535CA" w:rsidRPr="00712F11">
        <w:t>more common in HP than IPF.</w:t>
      </w:r>
      <w:r w:rsidR="008535CA" w:rsidRPr="00712F11">
        <w:fldChar w:fldCharType="begin">
          <w:fldData xml:space="preserve">PEVuZE5vdGU+PENpdGU+PEF1dGhvcj5TaWx2YTwvQXV0aG9yPjxZZWFyPjIwMDg8L1llYXI+PFJl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</w:fldData>
        </w:fldChar>
      </w:r>
      <w:r w:rsidR="008535CA" w:rsidRPr="00712F11">
        <w:instrText xml:space="preserve"> ADDIN EN.CITE </w:instrText>
      </w:r>
      <w:r w:rsidR="008535CA" w:rsidRPr="00712F11">
        <w:fldChar w:fldCharType="begin">
          <w:fldData xml:space="preserve">PEVuZE5vdGU+PENpdGU+PEF1dGhvcj5TaWx2YTwvQXV0aG9yPjxZZWFyPjIwMDg8L1llYXI+PFJl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</w:fldData>
        </w:fldChar>
      </w:r>
      <w:r w:rsidR="008535CA" w:rsidRPr="00712F11">
        <w:instrText xml:space="preserve"> ADDIN EN.CITE.DATA </w:instrText>
      </w:r>
      <w:r w:rsidR="008535CA" w:rsidRPr="00712F11">
        <w:fldChar w:fldCharType="end"/>
      </w:r>
      <w:r w:rsidR="008535CA" w:rsidRPr="00712F11">
        <w:fldChar w:fldCharType="separate"/>
      </w:r>
      <w:r w:rsidR="008535CA" w:rsidRPr="00712F11">
        <w:rPr>
          <w:noProof/>
          <w:vertAlign w:val="superscript"/>
        </w:rPr>
        <w:t>16</w:t>
      </w:r>
      <w:r w:rsidR="008535CA" w:rsidRPr="00712F11">
        <w:fldChar w:fldCharType="end"/>
      </w:r>
      <w:r w:rsidR="008535CA" w:rsidRPr="00712F11">
        <w:t xml:space="preserve"> </w:t>
      </w:r>
      <w:r w:rsidR="00CF0B3C" w:rsidRPr="00712F11">
        <w:t>However</w:t>
      </w:r>
      <w:r w:rsidR="77CB668F" w:rsidRPr="00712F11">
        <w:t>,</w:t>
      </w:r>
      <w:r w:rsidR="00CF0B3C" w:rsidRPr="00712F11">
        <w:t xml:space="preserve"> these </w:t>
      </w:r>
      <w:r w:rsidR="00B53189" w:rsidRPr="00712F11">
        <w:t xml:space="preserve">features are only useful when present, and even when </w:t>
      </w:r>
      <w:r w:rsidR="00592F25" w:rsidRPr="00712F11">
        <w:t>present</w:t>
      </w:r>
      <w:r w:rsidR="66BBA679" w:rsidRPr="00712F11">
        <w:t>,</w:t>
      </w:r>
      <w:r w:rsidR="00592F25" w:rsidRPr="00712F11">
        <w:t xml:space="preserve"> they are not specific for HP. </w:t>
      </w:r>
      <w:r w:rsidR="00E34509" w:rsidRPr="00712F11">
        <w:t xml:space="preserve"> </w:t>
      </w:r>
    </w:p>
    <w:p w14:paraId="3807DE39" w14:textId="12413A22" w:rsidR="005361F3" w:rsidRPr="00712F11" w:rsidRDefault="00AF55DF" w:rsidP="003D5BBB">
      <w:r w:rsidRPr="00712F11">
        <w:t xml:space="preserve">A general strategy for the interpreting radiologist </w:t>
      </w:r>
      <w:r w:rsidR="0077064A" w:rsidRPr="00712F11">
        <w:t xml:space="preserve">to differentiate </w:t>
      </w:r>
      <w:r w:rsidR="00243B6B" w:rsidRPr="00712F11">
        <w:t>between UIP and fibrotic HP is</w:t>
      </w:r>
      <w:r w:rsidR="00A41A07" w:rsidRPr="00712F11">
        <w:t>: 1)</w:t>
      </w:r>
      <w:r w:rsidRPr="00712F11">
        <w:t xml:space="preserve"> </w:t>
      </w:r>
      <w:r w:rsidR="00A41A07" w:rsidRPr="00712F11">
        <w:t>Identify</w:t>
      </w:r>
      <w:r w:rsidR="00EA6FA0" w:rsidRPr="00712F11">
        <w:t xml:space="preserve"> HPCFs</w:t>
      </w:r>
      <w:r w:rsidR="00145A42" w:rsidRPr="00712F11">
        <w:t>, if any; and 2) Characterize the axial and craniocaudal distribution of the fibrosis</w:t>
      </w:r>
      <w:r w:rsidR="00622094" w:rsidRPr="00712F11">
        <w:t xml:space="preserve"> (</w:t>
      </w:r>
      <w:r w:rsidR="00E36C73" w:rsidRPr="00712F11">
        <w:t>Table 4</w:t>
      </w:r>
      <w:r w:rsidR="00622094" w:rsidRPr="00712F11">
        <w:t>)</w:t>
      </w:r>
      <w:r w:rsidR="00145A42" w:rsidRPr="00712F11">
        <w:t>.</w:t>
      </w:r>
      <w:r w:rsidR="00E36C73" w:rsidRPr="00712F11">
        <w:fldChar w:fldCharType="begin">
          <w:fldData xml:space="preserve">PEVuZE5vdGU+PENpdGU+PEF1dGhvcj5GZXJuYW5kZXogUGVyZXo8L0F1dGhvcj48WWVhcj4yMDIx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</w:fldData>
        </w:fldChar>
      </w:r>
      <w:r w:rsidR="008535CA" w:rsidRPr="00712F11">
        <w:instrText xml:space="preserve"> ADDIN EN.CITE </w:instrText>
      </w:r>
      <w:r w:rsidR="008535CA" w:rsidRPr="00712F11">
        <w:fldChar w:fldCharType="begin">
          <w:fldData xml:space="preserve">PEVuZE5vdGU+PENpdGU+PEF1dGhvcj5GZXJuYW5kZXogUGVyZXo8L0F1dGhvcj48WWVhcj4yMDIx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</w:fldData>
        </w:fldChar>
      </w:r>
      <w:r w:rsidR="008535CA" w:rsidRPr="00712F11">
        <w:instrText xml:space="preserve"> ADDIN EN.CITE.DATA </w:instrText>
      </w:r>
      <w:r w:rsidR="008535CA" w:rsidRPr="00712F11">
        <w:fldChar w:fldCharType="end"/>
      </w:r>
      <w:r w:rsidR="00E36C73" w:rsidRPr="00712F11">
        <w:fldChar w:fldCharType="separate"/>
      </w:r>
      <w:r w:rsidR="008535CA" w:rsidRPr="00712F11">
        <w:rPr>
          <w:noProof/>
          <w:vertAlign w:val="superscript"/>
        </w:rPr>
        <w:t>1,4,17</w:t>
      </w:r>
      <w:r w:rsidR="00E36C73" w:rsidRPr="00712F11">
        <w:fldChar w:fldCharType="end"/>
      </w:r>
      <w:r w:rsidR="00CA5A9F" w:rsidRPr="00712F11">
        <w:t xml:space="preserve"> </w:t>
      </w:r>
      <w:r w:rsidR="001F1319" w:rsidRPr="00712F11">
        <w:t xml:space="preserve">The presence of HPCFs </w:t>
      </w:r>
      <w:r w:rsidR="004A3314" w:rsidRPr="00712F11">
        <w:t>favors a diagnosis of HP, however</w:t>
      </w:r>
      <w:r w:rsidR="007B75D7" w:rsidRPr="00712F11">
        <w:t xml:space="preserve"> their</w:t>
      </w:r>
      <w:r w:rsidR="00DB3E32" w:rsidRPr="00712F11">
        <w:t xml:space="preserve"> absence </w:t>
      </w:r>
      <w:r w:rsidR="005802C6" w:rsidRPr="00712F11">
        <w:t xml:space="preserve">does not exclude </w:t>
      </w:r>
      <w:r w:rsidR="007B75D7" w:rsidRPr="00712F11">
        <w:t>it.</w:t>
      </w:r>
      <w:r w:rsidR="002165DF" w:rsidRPr="00712F11">
        <w:t xml:space="preserve"> </w:t>
      </w:r>
      <w:r w:rsidR="007B75D7" w:rsidRPr="00712F11">
        <w:t>I</w:t>
      </w:r>
      <w:r w:rsidR="002165DF" w:rsidRPr="00712F11">
        <w:t xml:space="preserve">n these </w:t>
      </w:r>
      <w:r w:rsidR="00F20F4E" w:rsidRPr="00712F11">
        <w:t>cases,</w:t>
      </w:r>
      <w:r w:rsidR="002165DF" w:rsidRPr="00712F11">
        <w:t xml:space="preserve"> the distribution of fibrosis is the only </w:t>
      </w:r>
      <w:r w:rsidR="00533E60" w:rsidRPr="00712F11">
        <w:t xml:space="preserve">potential </w:t>
      </w:r>
      <w:r w:rsidR="002165DF" w:rsidRPr="00712F11">
        <w:t xml:space="preserve">differentiating </w:t>
      </w:r>
      <w:r w:rsidR="008E5FFB" w:rsidRPr="00712F11">
        <w:t xml:space="preserve">factor. </w:t>
      </w:r>
      <w:r w:rsidR="0065427C" w:rsidRPr="00712F11">
        <w:t xml:space="preserve">Ultimately, </w:t>
      </w:r>
      <w:r w:rsidR="000302D5" w:rsidRPr="00712F11">
        <w:t>many case</w:t>
      </w:r>
      <w:r w:rsidR="005B6649" w:rsidRPr="00712F11">
        <w:t>s will not</w:t>
      </w:r>
      <w:r w:rsidR="00F45F4C" w:rsidRPr="00712F11">
        <w:t xml:space="preserve"> </w:t>
      </w:r>
      <w:r w:rsidR="0087788B" w:rsidRPr="00712F11">
        <w:t xml:space="preserve">fit </w:t>
      </w:r>
      <w:r w:rsidR="004860E4" w:rsidRPr="00712F11">
        <w:t>easily</w:t>
      </w:r>
      <w:r w:rsidR="008118E4" w:rsidRPr="00712F11">
        <w:t xml:space="preserve"> into one of the two patterns</w:t>
      </w:r>
      <w:r w:rsidR="0087788B" w:rsidRPr="00712F11">
        <w:t xml:space="preserve"> and multidisciplinary discussion will be necessary.</w:t>
      </w:r>
    </w:p>
    <w:p w14:paraId="7754D773" w14:textId="77777777" w:rsidR="00D5488E" w:rsidRPr="00712F11" w:rsidRDefault="00D5488E" w:rsidP="003D5BBB"/>
    <w:p w14:paraId="4638E39A" w14:textId="3AD47273" w:rsidR="00DF46A9" w:rsidRPr="00712F11" w:rsidRDefault="004D2A55" w:rsidP="009A3FBC">
      <w:pPr>
        <w:pStyle w:val="Heading1"/>
      </w:pPr>
      <w:r w:rsidRPr="00712F11">
        <w:t>Conclusion</w:t>
      </w:r>
    </w:p>
    <w:p w14:paraId="0C66F72F" w14:textId="6C987CA3" w:rsidR="009A3FBC" w:rsidRPr="00712F11" w:rsidRDefault="002102F3" w:rsidP="009A3FBC">
      <w:r w:rsidRPr="00712F11">
        <w:t xml:space="preserve">HP is a challenging </w:t>
      </w:r>
      <w:r w:rsidR="1A0CB6D5" w:rsidRPr="00712F11">
        <w:t>diagnosis</w:t>
      </w:r>
      <w:r w:rsidR="00840D9F" w:rsidRPr="00712F11">
        <w:t xml:space="preserve"> </w:t>
      </w:r>
      <w:r w:rsidR="00792988" w:rsidRPr="00712F11">
        <w:t xml:space="preserve">due to its variable and nonspecific features. </w:t>
      </w:r>
      <w:r w:rsidR="00F918F5" w:rsidRPr="00712F11">
        <w:t xml:space="preserve">The gold standard for diagnosis is multidisciplinary discussion, which combines clinical, </w:t>
      </w:r>
      <w:r w:rsidR="00707117" w:rsidRPr="00712F11">
        <w:t>radiolog</w:t>
      </w:r>
      <w:r w:rsidR="63D90CB0" w:rsidRPr="00712F11">
        <w:t>ic</w:t>
      </w:r>
      <w:r w:rsidR="00F918F5" w:rsidRPr="00712F11">
        <w:t xml:space="preserve"> and </w:t>
      </w:r>
      <w:r w:rsidR="30D3D5C9" w:rsidRPr="00712F11">
        <w:t>histo</w:t>
      </w:r>
      <w:r w:rsidR="00F918F5" w:rsidRPr="00712F11">
        <w:t>patholog</w:t>
      </w:r>
      <w:r w:rsidR="3B682E2A" w:rsidRPr="00712F11">
        <w:t>ic</w:t>
      </w:r>
      <w:r w:rsidR="00F918F5" w:rsidRPr="00712F11">
        <w:t xml:space="preserve"> fin</w:t>
      </w:r>
      <w:r w:rsidR="00707117" w:rsidRPr="00712F11">
        <w:t xml:space="preserve">dings. </w:t>
      </w:r>
      <w:r w:rsidR="00CE21D5" w:rsidRPr="00712F11">
        <w:t xml:space="preserve">Recently published guidelines on the diagnosis of HP </w:t>
      </w:r>
      <w:r w:rsidR="00CD7D40" w:rsidRPr="00712F11">
        <w:t xml:space="preserve">place </w:t>
      </w:r>
      <w:r w:rsidR="00BA6CA3" w:rsidRPr="00712F11">
        <w:t xml:space="preserve">increased </w:t>
      </w:r>
      <w:r w:rsidR="00286B71" w:rsidRPr="00712F11">
        <w:t xml:space="preserve">importance </w:t>
      </w:r>
      <w:r w:rsidR="00CD7D40" w:rsidRPr="00712F11">
        <w:t>on</w:t>
      </w:r>
      <w:r w:rsidR="00286B71" w:rsidRPr="00712F11">
        <w:t xml:space="preserve"> CT analysis </w:t>
      </w:r>
      <w:r w:rsidR="0052362E" w:rsidRPr="00712F11">
        <w:t xml:space="preserve">as </w:t>
      </w:r>
      <w:r w:rsidR="000D3E22" w:rsidRPr="00712F11">
        <w:t xml:space="preserve">a </w:t>
      </w:r>
      <w:r w:rsidR="0052362E" w:rsidRPr="00712F11">
        <w:t xml:space="preserve">component of </w:t>
      </w:r>
      <w:r w:rsidR="000D3E22" w:rsidRPr="00712F11">
        <w:t xml:space="preserve">the </w:t>
      </w:r>
      <w:r w:rsidR="0052362E" w:rsidRPr="00712F11">
        <w:t>multidisciplinary diagnosis</w:t>
      </w:r>
      <w:r w:rsidR="004F0DE6" w:rsidRPr="00712F11">
        <w:t>.</w:t>
      </w:r>
      <w:r w:rsidR="003820EC" w:rsidRPr="00712F11">
        <w:t xml:space="preserve"> </w:t>
      </w:r>
      <w:r w:rsidR="00A62989" w:rsidRPr="00712F11">
        <w:t>There are four HPCFs</w:t>
      </w:r>
      <w:r w:rsidR="00027454" w:rsidRPr="00712F11">
        <w:t xml:space="preserve">: mosaic attenuation, air trapping, GGO, and centrilobular nodules. The identification of these features, </w:t>
      </w:r>
      <w:r w:rsidR="001A73D5" w:rsidRPr="00712F11">
        <w:t>in addition to fibrosis</w:t>
      </w:r>
      <w:r w:rsidR="003D1974" w:rsidRPr="00712F11">
        <w:t xml:space="preserve"> and the distribution of findings</w:t>
      </w:r>
      <w:r w:rsidR="001A73D5" w:rsidRPr="00712F11">
        <w:t xml:space="preserve">, allow the radiologist </w:t>
      </w:r>
      <w:r w:rsidR="00443E86" w:rsidRPr="00712F11">
        <w:t xml:space="preserve">to stratify their confidence </w:t>
      </w:r>
      <w:r w:rsidR="72318AD0" w:rsidRPr="00712F11">
        <w:t xml:space="preserve">of </w:t>
      </w:r>
      <w:r w:rsidR="00443E86" w:rsidRPr="00712F11">
        <w:t xml:space="preserve">the </w:t>
      </w:r>
      <w:r w:rsidR="00C94964" w:rsidRPr="00712F11">
        <w:t xml:space="preserve">imaging appearance. This has downstream effects on the rest of the </w:t>
      </w:r>
      <w:r w:rsidR="006559FF" w:rsidRPr="00712F11">
        <w:t xml:space="preserve">diagnostic workup, </w:t>
      </w:r>
      <w:r w:rsidR="005F6DB9" w:rsidRPr="00712F11">
        <w:t xml:space="preserve">which </w:t>
      </w:r>
      <w:r w:rsidR="005B530E" w:rsidRPr="00712F11">
        <w:t>place</w:t>
      </w:r>
      <w:r w:rsidR="009F62DE" w:rsidRPr="00712F11">
        <w:t>s</w:t>
      </w:r>
      <w:r w:rsidR="005B530E" w:rsidRPr="00712F11">
        <w:t xml:space="preserve"> imaging early in the respective </w:t>
      </w:r>
      <w:r w:rsidR="0018343E" w:rsidRPr="00712F11">
        <w:t xml:space="preserve">diagnostic </w:t>
      </w:r>
      <w:r w:rsidR="005B530E" w:rsidRPr="00712F11">
        <w:t>algorithms.</w:t>
      </w:r>
      <w:r w:rsidR="00B35692" w:rsidRPr="00712F11">
        <w:t xml:space="preserve"> </w:t>
      </w:r>
    </w:p>
    <w:p w14:paraId="42C0296C" w14:textId="11F2F1C0" w:rsidR="00593A11" w:rsidRPr="00712F11" w:rsidRDefault="392DBE18" w:rsidP="003D5BBB">
      <w:r w:rsidRPr="00712F11">
        <w:t xml:space="preserve">Both the ATS/JRS/ALAT and ACCP guidelines are in their </w:t>
      </w:r>
      <w:r w:rsidR="5C3F8EF0" w:rsidRPr="00712F11">
        <w:t xml:space="preserve">first </w:t>
      </w:r>
      <w:r w:rsidR="05E5AD1A" w:rsidRPr="00712F11">
        <w:t xml:space="preserve">iterations, and research </w:t>
      </w:r>
      <w:r w:rsidR="175E83A8" w:rsidRPr="00712F11">
        <w:t xml:space="preserve">evaluating their performance independently and relative to each other is ongoing. </w:t>
      </w:r>
      <w:r w:rsidR="5FF9AE70" w:rsidRPr="00712F11">
        <w:t xml:space="preserve">While they </w:t>
      </w:r>
      <w:r w:rsidR="45F5FC28" w:rsidRPr="00712F11">
        <w:t>will likely</w:t>
      </w:r>
      <w:r w:rsidR="5FF9AE70" w:rsidRPr="00712F11">
        <w:t xml:space="preserve"> be updated in the future, </w:t>
      </w:r>
      <w:r w:rsidR="682F8556" w:rsidRPr="00712F11">
        <w:t xml:space="preserve">the </w:t>
      </w:r>
      <w:r w:rsidR="0E3402ED" w:rsidRPr="00712F11">
        <w:t>CT</w:t>
      </w:r>
      <w:r w:rsidR="5FF9AE70" w:rsidRPr="00712F11">
        <w:t xml:space="preserve"> features of HP are well </w:t>
      </w:r>
      <w:r w:rsidR="682F8556" w:rsidRPr="00712F11">
        <w:t xml:space="preserve">studied and </w:t>
      </w:r>
      <w:r w:rsidR="5FF9AE70" w:rsidRPr="00712F11">
        <w:t>described</w:t>
      </w:r>
      <w:r w:rsidR="682F8556" w:rsidRPr="00712F11">
        <w:t>.</w:t>
      </w:r>
      <w:r w:rsidR="7801284E" w:rsidRPr="00712F11">
        <w:t xml:space="preserve"> </w:t>
      </w:r>
      <w:r w:rsidR="682F8556" w:rsidRPr="00712F11">
        <w:t xml:space="preserve"> </w:t>
      </w:r>
      <w:r w:rsidR="5B923393" w:rsidRPr="00712F11">
        <w:t xml:space="preserve">The </w:t>
      </w:r>
      <w:r w:rsidR="45282C29" w:rsidRPr="00712F11">
        <w:t>primary challenge from an imaging perspective is the variable appearance</w:t>
      </w:r>
      <w:r w:rsidR="4ADA124B" w:rsidRPr="00712F11">
        <w:t xml:space="preserve"> and</w:t>
      </w:r>
      <w:r w:rsidR="45282C29" w:rsidRPr="00712F11">
        <w:t xml:space="preserve"> nonspecific features</w:t>
      </w:r>
      <w:r w:rsidR="56EBA350" w:rsidRPr="00712F11">
        <w:t xml:space="preserve">, </w:t>
      </w:r>
      <w:r w:rsidR="63C324F9" w:rsidRPr="00712F11">
        <w:t xml:space="preserve">which </w:t>
      </w:r>
      <w:r w:rsidR="7551EC8F" w:rsidRPr="00712F11">
        <w:t xml:space="preserve">necessitate </w:t>
      </w:r>
      <w:r w:rsidR="3230BDE4" w:rsidRPr="00712F11">
        <w:t>careful</w:t>
      </w:r>
      <w:r w:rsidR="7551EC8F" w:rsidRPr="00712F11">
        <w:t xml:space="preserve"> </w:t>
      </w:r>
      <w:r w:rsidR="0FC99AAE" w:rsidRPr="00712F11">
        <w:t xml:space="preserve">image </w:t>
      </w:r>
      <w:r w:rsidR="7551EC8F" w:rsidRPr="00712F11">
        <w:t xml:space="preserve">analysis </w:t>
      </w:r>
      <w:r w:rsidR="442F2672" w:rsidRPr="00712F11">
        <w:t xml:space="preserve">and a thorough understanding of the spectrum of </w:t>
      </w:r>
      <w:r w:rsidR="13B673E3" w:rsidRPr="00712F11">
        <w:t>findings and distributions.</w:t>
      </w:r>
      <w:r w:rsidR="00E61E07" w:rsidRPr="00712F11">
        <w:t xml:space="preserve"> </w:t>
      </w:r>
      <w:r w:rsidR="00FB53C5" w:rsidRPr="00712F11">
        <w:t xml:space="preserve">Which set of guidelines, if any, </w:t>
      </w:r>
      <w:r w:rsidR="00F80582" w:rsidRPr="00712F11">
        <w:t xml:space="preserve">to use </w:t>
      </w:r>
      <w:r w:rsidR="00621393" w:rsidRPr="00712F11">
        <w:t xml:space="preserve">for reporting purposes should be decided by each practice or institution </w:t>
      </w:r>
      <w:r w:rsidR="00AF24A3" w:rsidRPr="00712F11">
        <w:t>based on the</w:t>
      </w:r>
      <w:r w:rsidR="00973242" w:rsidRPr="00712F11">
        <w:t xml:space="preserve"> prevalence of HP in their practice area</w:t>
      </w:r>
      <w:r w:rsidR="00541F46" w:rsidRPr="00712F11">
        <w:t xml:space="preserve"> and the preferences of the</w:t>
      </w:r>
      <w:r w:rsidR="008D5726" w:rsidRPr="00712F11">
        <w:t xml:space="preserve"> ordering physicians.</w:t>
      </w:r>
      <w:r w:rsidR="00973242" w:rsidRPr="00712F11">
        <w:t xml:space="preserve"> </w:t>
      </w:r>
    </w:p>
    <w:p w14:paraId="301B5F75" w14:textId="77777777" w:rsidR="00BD32F4" w:rsidRDefault="00BD32F4" w:rsidP="003D5BBB">
      <w:r w:rsidRPr="00712F11">
        <w:rPr>
          <w:b/>
          <w:bCs/>
        </w:rPr>
        <w:t>Declaration of interests</w:t>
      </w:r>
    </w:p>
    <w:p w14:paraId="4675ADED" w14:textId="2529E053" w:rsidR="00D5488E" w:rsidRPr="00712F11" w:rsidRDefault="00BD32F4" w:rsidP="003D5BBB">
      <w:r w:rsidRPr="00712F11">
        <w:t>The authors declare that they have no known competing financial interests or personal relationships that could have appeared to influence the work reported in this paper</w:t>
      </w:r>
    </w:p>
    <w:p w14:paraId="1B2AF015" w14:textId="0466553D" w:rsidR="007537BC" w:rsidRPr="00712F11" w:rsidRDefault="007537BC" w:rsidP="007537BC">
      <w:pPr>
        <w:pStyle w:val="Heading1"/>
      </w:pPr>
      <w:r w:rsidRPr="00712F11">
        <w:t>References</w:t>
      </w:r>
    </w:p>
    <w:p w14:paraId="0B7BB190" w14:textId="77777777" w:rsidR="008535CA" w:rsidRPr="00712F11" w:rsidRDefault="00376BD5" w:rsidP="008535CA">
      <w:pPr>
        <w:pStyle w:val="EndNoteBibliography"/>
        <w:spacing w:after="0"/>
      </w:pPr>
      <w:r w:rsidRPr="00712F11">
        <w:fldChar w:fldCharType="begin"/>
      </w:r>
      <w:r w:rsidRPr="00712F11">
        <w:instrText xml:space="preserve"> ADDIN EN.REFLIST </w:instrText>
      </w:r>
      <w:r w:rsidRPr="00712F11">
        <w:fldChar w:fldCharType="separate"/>
      </w:r>
      <w:r w:rsidR="008535CA" w:rsidRPr="00712F11">
        <w:t>1.</w:t>
      </w:r>
      <w:r w:rsidR="008535CA" w:rsidRPr="00712F11">
        <w:tab/>
        <w:t xml:space="preserve">Raghu G, Remy-Jardin M, Ryerson CJ, et al. Diagnosis of Hypersensitivity Pneumonitis in Adults. An Official ATS/JRS/ALAT Clinical Practice Guideline. </w:t>
      </w:r>
      <w:r w:rsidR="008535CA" w:rsidRPr="00712F11">
        <w:rPr>
          <w:i/>
        </w:rPr>
        <w:t>Am J Respir Crit Care Med</w:t>
      </w:r>
      <w:r w:rsidR="008535CA" w:rsidRPr="00712F11">
        <w:t>. Aug 1 2020;202(3):e36-e69. doi:10.1164/rccm.202005-2032ST</w:t>
      </w:r>
    </w:p>
    <w:p w14:paraId="17AD3CD6" w14:textId="77777777" w:rsidR="008535CA" w:rsidRPr="00712F11" w:rsidRDefault="008535CA" w:rsidP="008535CA">
      <w:pPr>
        <w:pStyle w:val="EndNoteBibliography"/>
        <w:spacing w:after="0"/>
      </w:pPr>
      <w:r w:rsidRPr="00712F11">
        <w:t>2.</w:t>
      </w:r>
      <w:r w:rsidRPr="00712F11">
        <w:tab/>
        <w:t xml:space="preserve">Walters GI, Huntley CC. Novel occupational causes of hypersensitivity pneumonitis. </w:t>
      </w:r>
      <w:r w:rsidRPr="00712F11">
        <w:rPr>
          <w:i/>
        </w:rPr>
        <w:t>Curr Opin Allergy Clin Immunol</w:t>
      </w:r>
      <w:r w:rsidRPr="00712F11">
        <w:t>. Apr 1 2023;23(2):85-91. doi:10.1097/ACI.0000000000000894</w:t>
      </w:r>
    </w:p>
    <w:p w14:paraId="766E3DBE" w14:textId="77777777" w:rsidR="008535CA" w:rsidRPr="00712F11" w:rsidRDefault="008535CA" w:rsidP="008535CA">
      <w:pPr>
        <w:pStyle w:val="EndNoteBibliography"/>
        <w:spacing w:after="0"/>
      </w:pPr>
      <w:r w:rsidRPr="00712F11">
        <w:t>3.</w:t>
      </w:r>
      <w:r w:rsidRPr="00712F11">
        <w:tab/>
        <w:t xml:space="preserve">Salisbury ML, Gu T, Murray S, et al. Hypersensitivity Pneumonitis: Radiologic Phenotypes Are Associated With Distinct Survival Time and Pulmonary Function Trajectory. </w:t>
      </w:r>
      <w:r w:rsidRPr="00712F11">
        <w:rPr>
          <w:i/>
        </w:rPr>
        <w:t>Chest</w:t>
      </w:r>
      <w:r w:rsidRPr="00712F11">
        <w:t>. Apr 2019;155(4):699-711. doi:10.1016/j.chest.2018.08.1076</w:t>
      </w:r>
    </w:p>
    <w:p w14:paraId="1ABA2B98" w14:textId="77777777" w:rsidR="008535CA" w:rsidRPr="00712F11" w:rsidRDefault="008535CA" w:rsidP="008535CA">
      <w:pPr>
        <w:pStyle w:val="EndNoteBibliography"/>
        <w:spacing w:after="0"/>
      </w:pPr>
      <w:r w:rsidRPr="00712F11">
        <w:t>4.</w:t>
      </w:r>
      <w:r w:rsidRPr="00712F11">
        <w:tab/>
        <w:t xml:space="preserve">Fernandez Perez ER, Travis WD, Lynch DA, et al. Diagnosis and Evaluation of Hypersensitivity Pneumonitis: CHEST Guideline and Expert Panel Report. </w:t>
      </w:r>
      <w:r w:rsidRPr="00712F11">
        <w:rPr>
          <w:i/>
        </w:rPr>
        <w:t>Chest</w:t>
      </w:r>
      <w:r w:rsidRPr="00712F11">
        <w:t>. Aug 2021;160(2):e97-e156. doi:10.1016/j.chest.2021.03.066</w:t>
      </w:r>
    </w:p>
    <w:p w14:paraId="52A46153" w14:textId="77777777" w:rsidR="008535CA" w:rsidRPr="00712F11" w:rsidRDefault="008535CA" w:rsidP="008535CA">
      <w:pPr>
        <w:pStyle w:val="EndNoteBibliography"/>
        <w:spacing w:after="0"/>
      </w:pPr>
      <w:r w:rsidRPr="00712F11">
        <w:t>5.</w:t>
      </w:r>
      <w:r w:rsidRPr="00712F11">
        <w:tab/>
        <w:t xml:space="preserve">Chelala L, Adegunsoye A, Strek M, et al. Hypersensitivity Pneumonitis on Thin-Section Chest CT Scans: Diagnostic Performance of the ATS/JRS/ALAT versus ACCP Imaging Guidelines. </w:t>
      </w:r>
      <w:r w:rsidRPr="00712F11">
        <w:rPr>
          <w:i/>
        </w:rPr>
        <w:t>Radiol Cardiothorac Imaging</w:t>
      </w:r>
      <w:r w:rsidRPr="00712F11">
        <w:t>. Aug 2024;6(4):e230068. doi:10.1148/ryct.230068</w:t>
      </w:r>
    </w:p>
    <w:p w14:paraId="6CCA0F21" w14:textId="77777777" w:rsidR="008535CA" w:rsidRPr="00712F11" w:rsidRDefault="008535CA" w:rsidP="008535CA">
      <w:pPr>
        <w:pStyle w:val="EndNoteBibliography"/>
        <w:spacing w:after="0"/>
      </w:pPr>
      <w:r w:rsidRPr="00712F11">
        <w:t>6.</w:t>
      </w:r>
      <w:r w:rsidRPr="00712F11">
        <w:tab/>
        <w:t xml:space="preserve">Shalmon T, Freund O, Wand O, et al. Hypersensitivity pneumonitis radiologic features in interstitial lung diseases. </w:t>
      </w:r>
      <w:r w:rsidRPr="00712F11">
        <w:rPr>
          <w:i/>
        </w:rPr>
        <w:t>Respir Med</w:t>
      </w:r>
      <w:r w:rsidRPr="00712F11">
        <w:t>. Jan 2025;236:107901. doi:10.1016/j.rmed.2024.107901</w:t>
      </w:r>
    </w:p>
    <w:p w14:paraId="63211BD7" w14:textId="77777777" w:rsidR="008535CA" w:rsidRPr="00712F11" w:rsidRDefault="008535CA" w:rsidP="008535CA">
      <w:pPr>
        <w:pStyle w:val="EndNoteBibliography"/>
        <w:spacing w:after="0"/>
      </w:pPr>
      <w:r w:rsidRPr="00712F11">
        <w:t>7.</w:t>
      </w:r>
      <w:r w:rsidRPr="00712F11">
        <w:tab/>
        <w:t xml:space="preserve">Magee AL, Montner SM, Husain A, Adegunsoye A, Vij R, Chung JH. Imaging of Hypersensitivity Pneumonitis. </w:t>
      </w:r>
      <w:r w:rsidRPr="00712F11">
        <w:rPr>
          <w:i/>
        </w:rPr>
        <w:t>Radiol Clin North Am</w:t>
      </w:r>
      <w:r w:rsidRPr="00712F11">
        <w:t>. Nov 2016;54(6):1033-1046. doi:10.1016/j.rcl.2016.05.013</w:t>
      </w:r>
    </w:p>
    <w:p w14:paraId="76248936" w14:textId="77777777" w:rsidR="008535CA" w:rsidRPr="00712F11" w:rsidRDefault="008535CA" w:rsidP="008535CA">
      <w:pPr>
        <w:pStyle w:val="EndNoteBibliography"/>
        <w:spacing w:after="0"/>
      </w:pPr>
      <w:r w:rsidRPr="00712F11">
        <w:t>8.</w:t>
      </w:r>
      <w:r w:rsidRPr="00712F11">
        <w:tab/>
        <w:t xml:space="preserve">Bankier AA, MacMahon H, Colby T, et al. Fleischner Society: Glossary of Terms for Thoracic Imaging. </w:t>
      </w:r>
      <w:r w:rsidRPr="00712F11">
        <w:rPr>
          <w:i/>
        </w:rPr>
        <w:t>Radiology</w:t>
      </w:r>
      <w:r w:rsidRPr="00712F11">
        <w:t>. Feb 2024;310(2):e232558. doi:10.1148/radiol.232558</w:t>
      </w:r>
    </w:p>
    <w:p w14:paraId="38DC784C" w14:textId="77777777" w:rsidR="008535CA" w:rsidRPr="00712F11" w:rsidRDefault="008535CA" w:rsidP="008535CA">
      <w:pPr>
        <w:pStyle w:val="EndNoteBibliography"/>
        <w:spacing w:after="0"/>
      </w:pPr>
      <w:r w:rsidRPr="00712F11">
        <w:t>9.</w:t>
      </w:r>
      <w:r w:rsidRPr="00712F11">
        <w:tab/>
        <w:t xml:space="preserve">Raghu G, Remy-Jardin M, Richeldi L, et al. Idiopathic Pulmonary Fibrosis (an Update) and Progressive Pulmonary Fibrosis in Adults: An Official ATS/ERS/JRS/ALAT Clinical Practice Guideline. </w:t>
      </w:r>
      <w:r w:rsidRPr="00712F11">
        <w:rPr>
          <w:i/>
        </w:rPr>
        <w:t>Am J Respir Crit Care Med</w:t>
      </w:r>
      <w:r w:rsidRPr="00712F11">
        <w:t>. May 1 2022;205(9):e18-e47. doi:10.1164/rccm.202202-0399ST</w:t>
      </w:r>
    </w:p>
    <w:p w14:paraId="7F24C8FE" w14:textId="77777777" w:rsidR="008535CA" w:rsidRPr="00712F11" w:rsidRDefault="008535CA" w:rsidP="008535CA">
      <w:pPr>
        <w:pStyle w:val="EndNoteBibliography"/>
        <w:spacing w:after="0"/>
      </w:pPr>
      <w:r w:rsidRPr="00712F11">
        <w:t>10.</w:t>
      </w:r>
      <w:r w:rsidRPr="00712F11">
        <w:tab/>
        <w:t xml:space="preserve">Kang J, Kim YJ, Choe J, Chae EJ, Song JW. Acute exacerbation of fibrotic hypersensitivity pneumonitis: incidence and outcomes. </w:t>
      </w:r>
      <w:r w:rsidRPr="00712F11">
        <w:rPr>
          <w:i/>
        </w:rPr>
        <w:t>Respir Res</w:t>
      </w:r>
      <w:r w:rsidRPr="00712F11">
        <w:t>. May 20 2021;22(1):152. doi:10.1186/s12931-021-01748-2</w:t>
      </w:r>
    </w:p>
    <w:p w14:paraId="35152807" w14:textId="77777777" w:rsidR="008535CA" w:rsidRPr="00712F11" w:rsidRDefault="008535CA" w:rsidP="008535CA">
      <w:pPr>
        <w:pStyle w:val="EndNoteBibliography"/>
        <w:spacing w:after="0"/>
      </w:pPr>
      <w:r w:rsidRPr="00712F11">
        <w:t>11.</w:t>
      </w:r>
      <w:r w:rsidRPr="00712F11">
        <w:tab/>
        <w:t xml:space="preserve">Collard HR, Ryerson CJ, Corte TJ, et al. Acute Exacerbation of Idiopathic Pulmonary Fibrosis. An International Working Group Report. </w:t>
      </w:r>
      <w:r w:rsidRPr="00712F11">
        <w:rPr>
          <w:i/>
        </w:rPr>
        <w:t>Am J Respir Crit Care Med</w:t>
      </w:r>
      <w:r w:rsidRPr="00712F11">
        <w:t>. Aug 1 2016;194(3):265-75. doi:10.1164/rccm.201604-0801CI</w:t>
      </w:r>
    </w:p>
    <w:p w14:paraId="2398B577" w14:textId="77777777" w:rsidR="008535CA" w:rsidRPr="00712F11" w:rsidRDefault="008535CA" w:rsidP="008535CA">
      <w:pPr>
        <w:pStyle w:val="EndNoteBibliography"/>
        <w:spacing w:after="0"/>
      </w:pPr>
      <w:r w:rsidRPr="00712F11">
        <w:t>12.</w:t>
      </w:r>
      <w:r w:rsidRPr="00712F11">
        <w:tab/>
        <w:t xml:space="preserve">Suzuki A, Kondoh Y, Brown KK, et al. Acute exacerbations of fibrotic interstitial lung diseases. </w:t>
      </w:r>
      <w:r w:rsidRPr="00712F11">
        <w:rPr>
          <w:i/>
        </w:rPr>
        <w:t>Respirology</w:t>
      </w:r>
      <w:r w:rsidRPr="00712F11">
        <w:t>. May 2020;25(5):525-534. doi:10.1111/resp.13682</w:t>
      </w:r>
    </w:p>
    <w:p w14:paraId="3660A1DF" w14:textId="77777777" w:rsidR="008535CA" w:rsidRPr="00712F11" w:rsidRDefault="008535CA" w:rsidP="008535CA">
      <w:pPr>
        <w:pStyle w:val="EndNoteBibliography"/>
        <w:spacing w:after="0"/>
      </w:pPr>
      <w:r w:rsidRPr="00712F11">
        <w:t>13.</w:t>
      </w:r>
      <w:r w:rsidRPr="00712F11">
        <w:tab/>
        <w:t xml:space="preserve">Salisbury ML, Gross BH, Chughtai A, et al. Development and validation of a radiological diagnosis model for hypersensitivity pneumonitis. </w:t>
      </w:r>
      <w:r w:rsidRPr="00712F11">
        <w:rPr>
          <w:i/>
        </w:rPr>
        <w:t>Eur Respir J</w:t>
      </w:r>
      <w:r w:rsidRPr="00712F11">
        <w:t>. Aug 2018;52(2)doi:10.1183/13993003.00443-2018</w:t>
      </w:r>
    </w:p>
    <w:p w14:paraId="7E15EE5D" w14:textId="77777777" w:rsidR="008535CA" w:rsidRPr="00712F11" w:rsidRDefault="008535CA" w:rsidP="008535CA">
      <w:pPr>
        <w:pStyle w:val="EndNoteBibliography"/>
        <w:spacing w:after="0"/>
      </w:pPr>
      <w:r w:rsidRPr="00712F11">
        <w:t>14.</w:t>
      </w:r>
      <w:r w:rsidRPr="00712F11">
        <w:tab/>
        <w:t xml:space="preserve">Sumikawa H, Komiya K, Egashira R, et al. Validation of a computed tomography diagnostic model for differentiating fibrotic hypersensitivity pneumonitis from idiopathic pulmonary fibrosis. </w:t>
      </w:r>
      <w:r w:rsidRPr="00712F11">
        <w:rPr>
          <w:i/>
        </w:rPr>
        <w:t>Respir Investig</w:t>
      </w:r>
      <w:r w:rsidRPr="00712F11">
        <w:t>. Sep 2024;62(5):798-803. doi:10.1016/j.resinv.2024.07.002</w:t>
      </w:r>
    </w:p>
    <w:p w14:paraId="61490112" w14:textId="77777777" w:rsidR="008535CA" w:rsidRPr="00712F11" w:rsidRDefault="008535CA" w:rsidP="008535CA">
      <w:pPr>
        <w:pStyle w:val="EndNoteBibliography"/>
        <w:spacing w:after="0"/>
      </w:pPr>
      <w:r w:rsidRPr="00712F11">
        <w:t>15.</w:t>
      </w:r>
      <w:r w:rsidRPr="00712F11">
        <w:tab/>
        <w:t xml:space="preserve">Tateishi T, Johkoh T, Sakai F, et al. High-resolution CT features distinguishing usual interstitial pneumonia pattern in chronic hypersensitivity pneumonitis from those with idiopathic pulmonary fibrosis. </w:t>
      </w:r>
      <w:r w:rsidRPr="00712F11">
        <w:rPr>
          <w:i/>
        </w:rPr>
        <w:t>Jpn J Radiol</w:t>
      </w:r>
      <w:r w:rsidRPr="00712F11">
        <w:t>. Jun 2020;38(6):524-532. doi:10.1007/s11604-020-00932-6</w:t>
      </w:r>
    </w:p>
    <w:p w14:paraId="4F51C663" w14:textId="77777777" w:rsidR="008535CA" w:rsidRPr="00712F11" w:rsidRDefault="008535CA" w:rsidP="008535CA">
      <w:pPr>
        <w:pStyle w:val="EndNoteBibliography"/>
        <w:spacing w:after="0"/>
      </w:pPr>
      <w:r w:rsidRPr="00712F11">
        <w:t>16.</w:t>
      </w:r>
      <w:r w:rsidRPr="00712F11">
        <w:tab/>
        <w:t xml:space="preserve">Silva CI, Muller NL, Lynch DA, et al. Chronic hypersensitivity pneumonitis: differentiation from idiopathic pulmonary fibrosis and nonspecific interstitial pneumonia by using thin-section CT. </w:t>
      </w:r>
      <w:r w:rsidRPr="00712F11">
        <w:rPr>
          <w:i/>
        </w:rPr>
        <w:t>Radiology</w:t>
      </w:r>
      <w:r w:rsidRPr="00712F11">
        <w:t>. Jan 2008;246(1):288-97. doi:10.1148/radiol.2453061881</w:t>
      </w:r>
    </w:p>
    <w:p w14:paraId="4F5FB94B" w14:textId="77777777" w:rsidR="008535CA" w:rsidRPr="00712F11" w:rsidRDefault="008535CA" w:rsidP="008535CA">
      <w:pPr>
        <w:pStyle w:val="EndNoteBibliography"/>
      </w:pPr>
      <w:r w:rsidRPr="00712F11">
        <w:t>17.</w:t>
      </w:r>
      <w:r w:rsidRPr="00712F11">
        <w:tab/>
        <w:t xml:space="preserve">Raghu G, Remy-Jardin M, Myers JL, et al. Diagnosis of Idiopathic Pulmonary Fibrosis. An Official ATS/ERS/JRS/ALAT Clinical Practice Guideline. </w:t>
      </w:r>
      <w:r w:rsidRPr="00712F11">
        <w:rPr>
          <w:i/>
        </w:rPr>
        <w:t>Am J Respir Crit Care Med</w:t>
      </w:r>
      <w:r w:rsidRPr="00712F11">
        <w:t>. Sep 1 2018;198(5):e44-e68. doi:10.1164/rccm.201807-1255ST</w:t>
      </w:r>
    </w:p>
    <w:p w14:paraId="7E4B22DF" w14:textId="720F4890" w:rsidR="001944DA" w:rsidRPr="00712F11" w:rsidRDefault="00376BD5" w:rsidP="001944DA">
      <w:r w:rsidRPr="00712F11">
        <w:fldChar w:fldCharType="end"/>
      </w:r>
    </w:p>
    <w:p w14:paraId="6D325164" w14:textId="528F9B4E" w:rsidR="00A6749A" w:rsidRPr="00712F11" w:rsidRDefault="00A6749A" w:rsidP="001944DA"/>
    <w:p w14:paraId="458584EB" w14:textId="6A45E04A" w:rsidR="00712F11" w:rsidRPr="00712F11" w:rsidRDefault="00712F11" w:rsidP="00712F11">
      <w:pPr>
        <w:rPr>
          <w:i/>
          <w:iCs/>
        </w:rPr>
      </w:pPr>
    </w:p>
    <w:p w14:paraId="2E4911E0" w14:textId="77777777" w:rsidR="00712F11" w:rsidRPr="00712F11" w:rsidRDefault="00712F11" w:rsidP="00712F11">
      <w:r w:rsidRPr="00712F11">
        <w:t>FIGURE 1a</w:t>
      </w:r>
    </w:p>
    <w:p w14:paraId="443F846F" w14:textId="77777777" w:rsidR="00712F11" w:rsidRPr="00712F11" w:rsidRDefault="00712F11" w:rsidP="00712F11">
      <w:r w:rsidRPr="00712F11">
        <w:t>FIGURE 1b</w:t>
      </w:r>
    </w:p>
    <w:p w14:paraId="53C869CB" w14:textId="77777777" w:rsidR="00712F11" w:rsidRPr="00712F11" w:rsidRDefault="00712F11" w:rsidP="00712F11">
      <w:r w:rsidRPr="00712F11">
        <w:t>Inspiratory (a) and expiratory (b) axial CT images of a 40-year-old female patient showing mosaic attenuation in the setting of nonfibrotic HP. Examples of lobules of different attenuation are annotated: increased attenuation (arrowhead), normal attenuation (arrow), and decreased attenuation (chevron). When all three of these densities are present, this is called the three-density sign.</w:t>
      </w:r>
    </w:p>
    <w:p w14:paraId="4A8F77EC" w14:textId="15BA78BD" w:rsidR="00712F11" w:rsidRPr="00712F11" w:rsidRDefault="00712F11" w:rsidP="00712F11"/>
    <w:p w14:paraId="7CF87724" w14:textId="77777777" w:rsidR="00712F11" w:rsidRPr="00712F11" w:rsidRDefault="00712F11" w:rsidP="00712F11">
      <w:r w:rsidRPr="00712F11">
        <w:t>FIGURE 2</w:t>
      </w:r>
    </w:p>
    <w:p w14:paraId="62FF9B2F" w14:textId="2150B30C" w:rsidR="00712F11" w:rsidRPr="00712F11" w:rsidRDefault="00712F11" w:rsidP="00712F11">
      <w:r w:rsidRPr="00712F11">
        <w:t>Inspiratory axial CT image of 60-year-old female patient with fibrotic HP. In addition to fibrosis, mosaic attenuation is present. Examples of lobules with different attenuation are annotated: increased attenuation (arrowhead), normal attenuation (arrow), and decreased attenuation (chevron). This is an example of the three-density sign in the setting of fibrosis.</w:t>
      </w:r>
    </w:p>
    <w:p w14:paraId="2FF185B6" w14:textId="2DB695D2" w:rsidR="00712F11" w:rsidRPr="00712F11" w:rsidRDefault="00712F11" w:rsidP="00712F11">
      <w:pPr>
        <w:jc w:val="center"/>
      </w:pPr>
    </w:p>
    <w:p w14:paraId="02F144B4" w14:textId="509E64BE" w:rsidR="00712F11" w:rsidRPr="00712F11" w:rsidRDefault="00712F11" w:rsidP="00712F11">
      <w:pPr>
        <w:jc w:val="center"/>
      </w:pPr>
    </w:p>
    <w:p w14:paraId="7CE54CB5" w14:textId="77777777" w:rsidR="00712F11" w:rsidRPr="00712F11" w:rsidRDefault="00712F11" w:rsidP="00712F11">
      <w:r w:rsidRPr="00712F11">
        <w:t>FIGURE 3a</w:t>
      </w:r>
    </w:p>
    <w:p w14:paraId="03BCB91E" w14:textId="77777777" w:rsidR="00712F11" w:rsidRPr="00712F11" w:rsidRDefault="00712F11" w:rsidP="00712F11">
      <w:r w:rsidRPr="00712F11">
        <w:t>FIGURE 3b</w:t>
      </w:r>
    </w:p>
    <w:p w14:paraId="7A165397" w14:textId="77777777" w:rsidR="00712F11" w:rsidRPr="00712F11" w:rsidRDefault="00712F11" w:rsidP="00712F11">
      <w:r w:rsidRPr="00712F11">
        <w:t>Inspiratory (a) and expiratory (b) axial CT images of an 89-year-old male patient with nonfibrotic HP. The inspiratory image shows diffuse subtle mosaic attenuation. In expiration, air trapping is appreciated as the normal lung decreases in size and attenuation while air trapped lobules (examples marked by arrowheads) remain larger and lower in attenuation.</w:t>
      </w:r>
    </w:p>
    <w:p w14:paraId="4591C1B0" w14:textId="678BA37D" w:rsidR="00712F11" w:rsidRPr="00712F11" w:rsidRDefault="00712F11" w:rsidP="00712F11"/>
    <w:p w14:paraId="03C06445" w14:textId="77777777" w:rsidR="00712F11" w:rsidRPr="00712F11" w:rsidRDefault="00712F11" w:rsidP="00712F11">
      <w:r w:rsidRPr="00712F11">
        <w:t>FIGURE 4</w:t>
      </w:r>
    </w:p>
    <w:p w14:paraId="06D34AB1" w14:textId="17A7E98E" w:rsidR="00712F11" w:rsidRPr="00712F11" w:rsidRDefault="00712F11" w:rsidP="00712F11">
      <w:r w:rsidRPr="00712F11">
        <w:t>Inspiratory CT image of a 43-year-old female patient with nonfibrotic HP. There is diffuse ground glass opacity with a few spared lobules (arrows).</w:t>
      </w:r>
    </w:p>
    <w:p w14:paraId="1FB79E44" w14:textId="730BE3C6" w:rsidR="00712F11" w:rsidRPr="00712F11" w:rsidRDefault="00712F11" w:rsidP="00712F11"/>
    <w:p w14:paraId="72E50E70" w14:textId="2A2E1C51" w:rsidR="00712F11" w:rsidRPr="00712F11" w:rsidRDefault="00712F11" w:rsidP="00712F11"/>
    <w:p w14:paraId="5867C9FC" w14:textId="77777777" w:rsidR="00712F11" w:rsidRPr="00712F11" w:rsidRDefault="00712F11" w:rsidP="00712F11">
      <w:r w:rsidRPr="00712F11">
        <w:t>FIGURE 5a</w:t>
      </w:r>
    </w:p>
    <w:p w14:paraId="20BCA696" w14:textId="77777777" w:rsidR="00712F11" w:rsidRPr="00712F11" w:rsidRDefault="00712F11" w:rsidP="00712F11">
      <w:r w:rsidRPr="00712F11">
        <w:t>FIGURE 5b</w:t>
      </w:r>
    </w:p>
    <w:p w14:paraId="004F7A66" w14:textId="77777777" w:rsidR="00712F11" w:rsidRPr="00712F11" w:rsidRDefault="00712F11" w:rsidP="00712F11">
      <w:r w:rsidRPr="00712F11">
        <w:t xml:space="preserve">Axial and coronal CT images of a 38-year-old male patient with nonfibrotic HP. There are extensive ill-defined centrilobular nodules, diffuse in both the axial and craniocaudal distributions. </w:t>
      </w:r>
    </w:p>
    <w:p w14:paraId="04174D7C" w14:textId="46010CCB" w:rsidR="00712F11" w:rsidRPr="00712F11" w:rsidRDefault="00712F11" w:rsidP="00712F11"/>
    <w:p w14:paraId="0D044AE5" w14:textId="77777777" w:rsidR="00712F11" w:rsidRPr="00712F11" w:rsidRDefault="00712F11" w:rsidP="00712F11">
      <w:r w:rsidRPr="00712F11">
        <w:t>FIGURE 6</w:t>
      </w:r>
    </w:p>
    <w:p w14:paraId="78B9E18E" w14:textId="77777777" w:rsidR="00712F11" w:rsidRPr="00712F11" w:rsidRDefault="00712F11" w:rsidP="00712F11">
      <w:r w:rsidRPr="00712F11">
        <w:t xml:space="preserve">Coronal CT image of a 49-year-old male patient with fibrotic HP. This patient has a mid and upper lung distribution of fibrosis (arrow). In addition, mosaic attenuation is present with lobules of increased attenuation (chevron) and decreased attenuation/air trapping (arrowhead). </w:t>
      </w:r>
    </w:p>
    <w:p w14:paraId="0E0EFE9C" w14:textId="31549885" w:rsidR="00712F11" w:rsidRPr="00712F11" w:rsidRDefault="00712F11" w:rsidP="00712F11"/>
    <w:p w14:paraId="704A65D5" w14:textId="77777777" w:rsidR="00712F11" w:rsidRPr="00712F11" w:rsidRDefault="00712F11" w:rsidP="00712F11">
      <w:r w:rsidRPr="00712F11">
        <w:t>FIGURE 7</w:t>
      </w:r>
    </w:p>
    <w:p w14:paraId="7131A14D" w14:textId="79D76075" w:rsidR="00712F11" w:rsidRPr="00712F11" w:rsidRDefault="00712F11" w:rsidP="00712F11">
      <w:r w:rsidRPr="00712F11">
        <w:t xml:space="preserve">Axial CT image of a 76-year-old female patient with fibrotic HP. This patient has a peripheral and peribronchovascular distribution of fibrosis in the axial plane, with an example of peribronchovascular fibrosis annotated with arrows. </w:t>
      </w:r>
    </w:p>
    <w:p w14:paraId="569C61D0" w14:textId="156BF8D1" w:rsidR="00712F11" w:rsidRPr="00712F11" w:rsidRDefault="00712F11" w:rsidP="00712F11"/>
    <w:p w14:paraId="1805E9CE" w14:textId="6A351CE0" w:rsidR="00712F11" w:rsidRPr="00712F11" w:rsidRDefault="00712F11" w:rsidP="00BD32F4"/>
    <w:p w14:paraId="35E74DCB" w14:textId="77777777" w:rsidR="00712F11" w:rsidRPr="00712F11" w:rsidRDefault="00712F11" w:rsidP="00712F11">
      <w:r w:rsidRPr="00712F11">
        <w:t>FIGURE 8a</w:t>
      </w:r>
    </w:p>
    <w:p w14:paraId="05A022F1" w14:textId="77777777" w:rsidR="00712F11" w:rsidRPr="00712F11" w:rsidRDefault="00712F11" w:rsidP="00712F11">
      <w:r w:rsidRPr="00712F11">
        <w:t>FIGURE 8b</w:t>
      </w:r>
    </w:p>
    <w:p w14:paraId="6B6921E2" w14:textId="77777777" w:rsidR="00712F11" w:rsidRPr="00712F11" w:rsidRDefault="00712F11" w:rsidP="00712F11">
      <w:r w:rsidRPr="00712F11">
        <w:t xml:space="preserve">Axial CT images of a 61-year-old male patient with fibrotic HP taken approximately one month apart. The distribution of fibrosis is predominantly peripheral and peribronchovascular (a). One month later the patient presented with respiratory distress. CT at that time (b) showed extensive new ground-glass opacities, with some examples annotated with arrows. In the appropriate clinical context, these findings are compatible with acute exacerbation. </w:t>
      </w:r>
    </w:p>
    <w:p w14:paraId="6F8DC9F7" w14:textId="77777777" w:rsidR="00A6749A" w:rsidRPr="00712F11" w:rsidRDefault="00A6749A" w:rsidP="001944DA"/>
    <w:p w14:paraId="6D91D17F" w14:textId="121142E1" w:rsidR="00271603" w:rsidRPr="00712F11" w:rsidRDefault="00271603" w:rsidP="001944DA"/>
    <w:p w14:paraId="3B3F5FF8" w14:textId="095189B5" w:rsidR="00712F11" w:rsidRPr="00712F11" w:rsidRDefault="00712F11" w:rsidP="001944DA"/>
    <w:p w14:paraId="181CABB7" w14:textId="1EF43F7C" w:rsidR="00712F11" w:rsidRPr="00712F11" w:rsidRDefault="00712F11" w:rsidP="001944DA"/>
    <w:p w14:paraId="1B342DC6" w14:textId="3BCCC179" w:rsidR="00712F11" w:rsidRPr="00712F11" w:rsidRDefault="00712F11" w:rsidP="001944DA"/>
    <w:p w14:paraId="39270FCE" w14:textId="77777777" w:rsidR="00712F11" w:rsidRPr="00712F11" w:rsidRDefault="00712F11" w:rsidP="001944DA"/>
    <w:p w14:paraId="3C4C5CF6" w14:textId="77777777" w:rsidR="00712F11" w:rsidRPr="00712F11" w:rsidRDefault="00712F11" w:rsidP="00712F11">
      <w:r w:rsidRPr="00712F11">
        <w:t>TABLE 1: Summary of Guidelines for Imaging of Nonfibrotic Hypersensitivity Pneumonitis</w:t>
      </w:r>
    </w:p>
    <w:tbl>
      <w:tblPr>
        <w:tblStyle w:val="TableGrid"/>
        <w:tblW w:w="0" w:type="auto"/>
        <w:jc w:val="center"/>
        <w:tblLook w:val="04A0" w:firstRow="1" w:lastRow="0" w:firstColumn="1" w:lastColumn="0" w:noHBand="0" w:noVBand="1"/>
      </w:tblPr>
      <w:tblGrid>
        <w:gridCol w:w="1435"/>
        <w:gridCol w:w="3870"/>
        <w:gridCol w:w="4045"/>
      </w:tblGrid>
      <w:tr w:rsidR="00712F11" w:rsidRPr="00712F11" w14:paraId="0DCF8DD2" w14:textId="77777777" w:rsidTr="00712F11">
        <w:trPr>
          <w:jc w:val="center"/>
        </w:trPr>
        <w:tc>
          <w:tcPr>
            <w:tcW w:w="1435" w:type="dxa"/>
            <w:tcBorders>
              <w:top w:val="nil"/>
              <w:left w:val="nil"/>
              <w:bottom w:val="nil"/>
              <w:right w:val="nil"/>
            </w:tcBorders>
          </w:tcPr>
          <w:p w14:paraId="589727C7" w14:textId="77777777" w:rsidR="00712F11" w:rsidRPr="00712F11" w:rsidRDefault="00712F11" w:rsidP="005568FC"/>
        </w:tc>
        <w:tc>
          <w:tcPr>
            <w:tcW w:w="7915" w:type="dxa"/>
            <w:gridSpan w:val="2"/>
            <w:tcBorders>
              <w:top w:val="nil"/>
              <w:left w:val="nil"/>
              <w:bottom w:val="nil"/>
              <w:right w:val="nil"/>
            </w:tcBorders>
          </w:tcPr>
          <w:p w14:paraId="39DDD20A" w14:textId="77777777" w:rsidR="00712F11" w:rsidRPr="00712F11" w:rsidRDefault="00712F11" w:rsidP="005568FC">
            <w:pPr>
              <w:jc w:val="center"/>
              <w:rPr>
                <w:b/>
                <w:bCs/>
              </w:rPr>
            </w:pPr>
            <w:r w:rsidRPr="00712F11">
              <w:rPr>
                <w:b/>
                <w:bCs/>
              </w:rPr>
              <w:t>Typical HP</w:t>
            </w:r>
          </w:p>
        </w:tc>
      </w:tr>
      <w:tr w:rsidR="00712F11" w:rsidRPr="00712F11" w14:paraId="79AB51D7" w14:textId="77777777" w:rsidTr="00712F11">
        <w:trPr>
          <w:jc w:val="center"/>
        </w:trPr>
        <w:tc>
          <w:tcPr>
            <w:tcW w:w="1435" w:type="dxa"/>
            <w:tcBorders>
              <w:top w:val="nil"/>
              <w:left w:val="nil"/>
              <w:bottom w:val="nil"/>
              <w:right w:val="nil"/>
            </w:tcBorders>
          </w:tcPr>
          <w:p w14:paraId="6E807000" w14:textId="77777777" w:rsidR="00712F11" w:rsidRPr="00712F11" w:rsidRDefault="00712F11" w:rsidP="005568FC"/>
        </w:tc>
        <w:tc>
          <w:tcPr>
            <w:tcW w:w="3870" w:type="dxa"/>
            <w:tcBorders>
              <w:top w:val="nil"/>
              <w:left w:val="nil"/>
              <w:right w:val="nil"/>
            </w:tcBorders>
          </w:tcPr>
          <w:p w14:paraId="5055B17A" w14:textId="77777777" w:rsidR="00712F11" w:rsidRPr="00712F11" w:rsidRDefault="00712F11" w:rsidP="005568FC">
            <w:pPr>
              <w:jc w:val="center"/>
            </w:pPr>
            <w:r w:rsidRPr="00712F11">
              <w:t>ATS/JRS/ALAT</w:t>
            </w:r>
          </w:p>
        </w:tc>
        <w:tc>
          <w:tcPr>
            <w:tcW w:w="4045" w:type="dxa"/>
            <w:tcBorders>
              <w:top w:val="nil"/>
              <w:left w:val="nil"/>
              <w:right w:val="nil"/>
            </w:tcBorders>
          </w:tcPr>
          <w:p w14:paraId="02866A5E" w14:textId="77777777" w:rsidR="00712F11" w:rsidRPr="00712F11" w:rsidRDefault="00712F11" w:rsidP="005568FC">
            <w:pPr>
              <w:jc w:val="center"/>
            </w:pPr>
            <w:r w:rsidRPr="00712F11">
              <w:t>ACCP</w:t>
            </w:r>
          </w:p>
        </w:tc>
      </w:tr>
      <w:tr w:rsidR="00712F11" w:rsidRPr="00712F11" w14:paraId="09313C63" w14:textId="77777777" w:rsidTr="00712F11">
        <w:trPr>
          <w:jc w:val="center"/>
        </w:trPr>
        <w:tc>
          <w:tcPr>
            <w:tcW w:w="1435" w:type="dxa"/>
            <w:tcBorders>
              <w:top w:val="nil"/>
              <w:left w:val="nil"/>
              <w:bottom w:val="nil"/>
            </w:tcBorders>
          </w:tcPr>
          <w:p w14:paraId="3C6FA011" w14:textId="77777777" w:rsidR="00712F11" w:rsidRPr="00712F11" w:rsidRDefault="00712F11" w:rsidP="005568FC">
            <w:r w:rsidRPr="00712F11">
              <w:t>Description</w:t>
            </w:r>
          </w:p>
        </w:tc>
        <w:tc>
          <w:tcPr>
            <w:tcW w:w="3870" w:type="dxa"/>
          </w:tcPr>
          <w:p w14:paraId="215C796E" w14:textId="77777777" w:rsidR="00712F11" w:rsidRPr="00712F11" w:rsidRDefault="00712F11" w:rsidP="005568FC">
            <w:r w:rsidRPr="00712F11">
              <w:t>Requires at least one finding of parenchymal disease AND at least one finding of small airway disease, both in a diffuse distribution.</w:t>
            </w:r>
          </w:p>
        </w:tc>
        <w:tc>
          <w:tcPr>
            <w:tcW w:w="4045" w:type="dxa"/>
          </w:tcPr>
          <w:p w14:paraId="73AB2ED9" w14:textId="77777777" w:rsidR="00712F11" w:rsidRPr="00712F11" w:rsidRDefault="00712F11" w:rsidP="005568FC">
            <w:r w:rsidRPr="00712F11">
              <w:t>Requires any of the following findings AND a lack of features suggesting an alternative diagnosis:</w:t>
            </w:r>
          </w:p>
        </w:tc>
      </w:tr>
      <w:tr w:rsidR="00712F11" w:rsidRPr="00712F11" w14:paraId="3853075F" w14:textId="77777777" w:rsidTr="00712F11">
        <w:trPr>
          <w:jc w:val="center"/>
        </w:trPr>
        <w:tc>
          <w:tcPr>
            <w:tcW w:w="1435" w:type="dxa"/>
            <w:tcBorders>
              <w:top w:val="nil"/>
              <w:left w:val="nil"/>
              <w:bottom w:val="nil"/>
            </w:tcBorders>
          </w:tcPr>
          <w:p w14:paraId="40E657B0" w14:textId="77777777" w:rsidR="00712F11" w:rsidRPr="00712F11" w:rsidRDefault="00712F11" w:rsidP="005568FC">
            <w:r w:rsidRPr="00712F11">
              <w:t>Findings</w:t>
            </w:r>
          </w:p>
        </w:tc>
        <w:tc>
          <w:tcPr>
            <w:tcW w:w="3870" w:type="dxa"/>
            <w:tcBorders>
              <w:bottom w:val="single" w:sz="4" w:space="0" w:color="auto"/>
            </w:tcBorders>
          </w:tcPr>
          <w:p w14:paraId="5FBEDDD7" w14:textId="77777777" w:rsidR="00712F11" w:rsidRPr="00712F11" w:rsidRDefault="00712F11" w:rsidP="005568FC">
            <w:r w:rsidRPr="00712F11">
              <w:t>Parenchymal:</w:t>
            </w:r>
          </w:p>
          <w:p w14:paraId="38517851" w14:textId="77777777" w:rsidR="00712F11" w:rsidRPr="00712F11" w:rsidRDefault="00712F11" w:rsidP="00712F11">
            <w:pPr>
              <w:pStyle w:val="ListParagraph"/>
              <w:numPr>
                <w:ilvl w:val="0"/>
                <w:numId w:val="1"/>
              </w:numPr>
            </w:pPr>
            <w:r w:rsidRPr="00712F11">
              <w:t>GGO</w:t>
            </w:r>
          </w:p>
          <w:p w14:paraId="288194E4" w14:textId="77777777" w:rsidR="00712F11" w:rsidRPr="00712F11" w:rsidRDefault="00712F11" w:rsidP="00712F11">
            <w:pPr>
              <w:pStyle w:val="ListParagraph"/>
              <w:numPr>
                <w:ilvl w:val="0"/>
                <w:numId w:val="1"/>
              </w:numPr>
            </w:pPr>
            <w:r w:rsidRPr="00712F11">
              <w:t>Mosaic attenuation</w:t>
            </w:r>
          </w:p>
          <w:p w14:paraId="0E39C406" w14:textId="77777777" w:rsidR="00712F11" w:rsidRPr="00712F11" w:rsidRDefault="00712F11" w:rsidP="005568FC">
            <w:r w:rsidRPr="00712F11">
              <w:t>Small airway:</w:t>
            </w:r>
          </w:p>
          <w:p w14:paraId="5921E1CF" w14:textId="77777777" w:rsidR="00712F11" w:rsidRPr="00712F11" w:rsidRDefault="00712F11" w:rsidP="00712F11">
            <w:pPr>
              <w:pStyle w:val="ListParagraph"/>
              <w:numPr>
                <w:ilvl w:val="0"/>
                <w:numId w:val="2"/>
              </w:numPr>
            </w:pPr>
            <w:r w:rsidRPr="00712F11">
              <w:t>Ill-defined, centrilobular nodules</w:t>
            </w:r>
          </w:p>
          <w:p w14:paraId="03E0B4EB" w14:textId="77777777" w:rsidR="00712F11" w:rsidRPr="00712F11" w:rsidRDefault="00712F11" w:rsidP="00712F11">
            <w:pPr>
              <w:pStyle w:val="ListParagraph"/>
              <w:numPr>
                <w:ilvl w:val="0"/>
                <w:numId w:val="2"/>
              </w:numPr>
            </w:pPr>
            <w:r w:rsidRPr="00712F11">
              <w:t>Air trapping</w:t>
            </w:r>
          </w:p>
        </w:tc>
        <w:tc>
          <w:tcPr>
            <w:tcW w:w="4045" w:type="dxa"/>
            <w:tcBorders>
              <w:bottom w:val="single" w:sz="4" w:space="0" w:color="auto"/>
            </w:tcBorders>
          </w:tcPr>
          <w:p w14:paraId="5E89525E" w14:textId="77777777" w:rsidR="00712F11" w:rsidRPr="00712F11" w:rsidRDefault="00712F11" w:rsidP="00712F11">
            <w:pPr>
              <w:pStyle w:val="ListParagraph"/>
              <w:numPr>
                <w:ilvl w:val="0"/>
                <w:numId w:val="2"/>
              </w:numPr>
            </w:pPr>
            <w:r w:rsidRPr="00712F11">
              <w:t>Profuse poorly defined centrilobular nodules</w:t>
            </w:r>
          </w:p>
          <w:p w14:paraId="5529C66D" w14:textId="77777777" w:rsidR="00712F11" w:rsidRPr="00712F11" w:rsidRDefault="00712F11" w:rsidP="00712F11">
            <w:pPr>
              <w:pStyle w:val="ListParagraph"/>
              <w:numPr>
                <w:ilvl w:val="0"/>
                <w:numId w:val="2"/>
              </w:numPr>
            </w:pPr>
            <w:r w:rsidRPr="00712F11">
              <w:t>Inspiratory mosaic attenuation with three-density sign</w:t>
            </w:r>
          </w:p>
          <w:p w14:paraId="3EAE1B1D" w14:textId="77777777" w:rsidR="00712F11" w:rsidRPr="00712F11" w:rsidRDefault="00712F11" w:rsidP="00712F11">
            <w:pPr>
              <w:pStyle w:val="ListParagraph"/>
              <w:numPr>
                <w:ilvl w:val="0"/>
                <w:numId w:val="2"/>
              </w:numPr>
            </w:pPr>
            <w:r w:rsidRPr="00712F11">
              <w:t>Inspiratory mosaic attenuation and air trapping associated with centrilobular nodules</w:t>
            </w:r>
          </w:p>
        </w:tc>
      </w:tr>
      <w:tr w:rsidR="00712F11" w:rsidRPr="00712F11" w14:paraId="6FE95B97" w14:textId="77777777" w:rsidTr="00712F11">
        <w:trPr>
          <w:jc w:val="center"/>
        </w:trPr>
        <w:tc>
          <w:tcPr>
            <w:tcW w:w="1435" w:type="dxa"/>
            <w:tcBorders>
              <w:top w:val="nil"/>
              <w:left w:val="nil"/>
              <w:bottom w:val="nil"/>
              <w:right w:val="nil"/>
            </w:tcBorders>
          </w:tcPr>
          <w:p w14:paraId="644E8733" w14:textId="77777777" w:rsidR="00712F11" w:rsidRPr="00712F11" w:rsidRDefault="00712F11" w:rsidP="005568FC"/>
        </w:tc>
        <w:tc>
          <w:tcPr>
            <w:tcW w:w="3870" w:type="dxa"/>
            <w:tcBorders>
              <w:left w:val="nil"/>
              <w:bottom w:val="nil"/>
              <w:right w:val="nil"/>
            </w:tcBorders>
          </w:tcPr>
          <w:p w14:paraId="33A59881" w14:textId="77777777" w:rsidR="00712F11" w:rsidRPr="00712F11" w:rsidRDefault="00712F11" w:rsidP="005568FC"/>
        </w:tc>
        <w:tc>
          <w:tcPr>
            <w:tcW w:w="4045" w:type="dxa"/>
            <w:tcBorders>
              <w:left w:val="nil"/>
              <w:bottom w:val="nil"/>
              <w:right w:val="nil"/>
            </w:tcBorders>
          </w:tcPr>
          <w:p w14:paraId="72D852B2" w14:textId="77777777" w:rsidR="00712F11" w:rsidRPr="00712F11" w:rsidRDefault="00712F11" w:rsidP="005568FC"/>
        </w:tc>
      </w:tr>
      <w:tr w:rsidR="00712F11" w:rsidRPr="00712F11" w14:paraId="095B3DE5" w14:textId="77777777" w:rsidTr="00712F11">
        <w:trPr>
          <w:jc w:val="center"/>
        </w:trPr>
        <w:tc>
          <w:tcPr>
            <w:tcW w:w="1435" w:type="dxa"/>
            <w:tcBorders>
              <w:top w:val="nil"/>
              <w:left w:val="nil"/>
              <w:bottom w:val="nil"/>
              <w:right w:val="nil"/>
            </w:tcBorders>
          </w:tcPr>
          <w:p w14:paraId="666BA378" w14:textId="77777777" w:rsidR="00712F11" w:rsidRPr="00712F11" w:rsidRDefault="00712F11" w:rsidP="005568FC"/>
        </w:tc>
        <w:tc>
          <w:tcPr>
            <w:tcW w:w="7915" w:type="dxa"/>
            <w:gridSpan w:val="2"/>
            <w:tcBorders>
              <w:top w:val="nil"/>
              <w:left w:val="nil"/>
              <w:bottom w:val="nil"/>
              <w:right w:val="nil"/>
            </w:tcBorders>
          </w:tcPr>
          <w:p w14:paraId="4A6B16EC" w14:textId="77777777" w:rsidR="00712F11" w:rsidRPr="00712F11" w:rsidRDefault="00712F11" w:rsidP="005568FC">
            <w:pPr>
              <w:jc w:val="center"/>
              <w:rPr>
                <w:b/>
                <w:bCs/>
              </w:rPr>
            </w:pPr>
            <w:r w:rsidRPr="00712F11">
              <w:rPr>
                <w:b/>
                <w:bCs/>
              </w:rPr>
              <w:t>Compatible with HP</w:t>
            </w:r>
          </w:p>
        </w:tc>
      </w:tr>
      <w:tr w:rsidR="00712F11" w:rsidRPr="00712F11" w14:paraId="19F692AC" w14:textId="77777777" w:rsidTr="00712F11">
        <w:trPr>
          <w:jc w:val="center"/>
        </w:trPr>
        <w:tc>
          <w:tcPr>
            <w:tcW w:w="1435" w:type="dxa"/>
            <w:tcBorders>
              <w:top w:val="nil"/>
              <w:left w:val="nil"/>
              <w:bottom w:val="nil"/>
              <w:right w:val="nil"/>
            </w:tcBorders>
          </w:tcPr>
          <w:p w14:paraId="0C622BB9" w14:textId="77777777" w:rsidR="00712F11" w:rsidRPr="00712F11" w:rsidRDefault="00712F11" w:rsidP="005568FC"/>
        </w:tc>
        <w:tc>
          <w:tcPr>
            <w:tcW w:w="3870" w:type="dxa"/>
            <w:tcBorders>
              <w:top w:val="nil"/>
              <w:left w:val="nil"/>
              <w:right w:val="nil"/>
            </w:tcBorders>
          </w:tcPr>
          <w:p w14:paraId="2D340E28" w14:textId="77777777" w:rsidR="00712F11" w:rsidRPr="00712F11" w:rsidRDefault="00712F11" w:rsidP="005568FC">
            <w:pPr>
              <w:jc w:val="center"/>
            </w:pPr>
            <w:r w:rsidRPr="00712F11">
              <w:t>ATS/JRS/ALAT</w:t>
            </w:r>
          </w:p>
        </w:tc>
        <w:tc>
          <w:tcPr>
            <w:tcW w:w="4045" w:type="dxa"/>
            <w:tcBorders>
              <w:top w:val="nil"/>
              <w:left w:val="nil"/>
              <w:right w:val="nil"/>
            </w:tcBorders>
          </w:tcPr>
          <w:p w14:paraId="410FE5FB" w14:textId="77777777" w:rsidR="00712F11" w:rsidRPr="00712F11" w:rsidRDefault="00712F11" w:rsidP="005568FC">
            <w:pPr>
              <w:jc w:val="center"/>
            </w:pPr>
            <w:r w:rsidRPr="00712F11">
              <w:t>ACCP</w:t>
            </w:r>
          </w:p>
        </w:tc>
      </w:tr>
      <w:tr w:rsidR="00712F11" w:rsidRPr="00712F11" w14:paraId="42FE216F" w14:textId="77777777" w:rsidTr="00712F11">
        <w:trPr>
          <w:jc w:val="center"/>
        </w:trPr>
        <w:tc>
          <w:tcPr>
            <w:tcW w:w="1435" w:type="dxa"/>
            <w:tcBorders>
              <w:top w:val="nil"/>
              <w:left w:val="nil"/>
              <w:bottom w:val="nil"/>
            </w:tcBorders>
          </w:tcPr>
          <w:p w14:paraId="236584B6" w14:textId="77777777" w:rsidR="00712F11" w:rsidRPr="00712F11" w:rsidRDefault="00712F11" w:rsidP="005568FC">
            <w:r w:rsidRPr="00712F11">
              <w:t>Description</w:t>
            </w:r>
          </w:p>
        </w:tc>
        <w:tc>
          <w:tcPr>
            <w:tcW w:w="3870" w:type="dxa"/>
          </w:tcPr>
          <w:p w14:paraId="08A104C0" w14:textId="77777777" w:rsidR="00712F11" w:rsidRPr="00712F11" w:rsidRDefault="00712F11" w:rsidP="005568FC">
            <w:r w:rsidRPr="00712F11">
              <w:t>Requires any of the following findings in any of the following distributions:</w:t>
            </w:r>
          </w:p>
        </w:tc>
        <w:tc>
          <w:tcPr>
            <w:tcW w:w="4045" w:type="dxa"/>
          </w:tcPr>
          <w:p w14:paraId="243FE9EE" w14:textId="77777777" w:rsidR="00712F11" w:rsidRPr="00712F11" w:rsidRDefault="00712F11" w:rsidP="005568FC">
            <w:r w:rsidRPr="00712F11">
              <w:t>Requires any of the following findings AND a lack of features suggesting an alternative diagnosis:</w:t>
            </w:r>
          </w:p>
        </w:tc>
      </w:tr>
      <w:tr w:rsidR="00712F11" w:rsidRPr="00712F11" w14:paraId="0D3C3DBF" w14:textId="77777777" w:rsidTr="00712F11">
        <w:trPr>
          <w:jc w:val="center"/>
        </w:trPr>
        <w:tc>
          <w:tcPr>
            <w:tcW w:w="1435" w:type="dxa"/>
            <w:tcBorders>
              <w:top w:val="nil"/>
              <w:left w:val="nil"/>
              <w:bottom w:val="nil"/>
            </w:tcBorders>
          </w:tcPr>
          <w:p w14:paraId="2A556E3A" w14:textId="77777777" w:rsidR="00712F11" w:rsidRPr="00712F11" w:rsidRDefault="00712F11" w:rsidP="005568FC">
            <w:r w:rsidRPr="00712F11">
              <w:t>Findings</w:t>
            </w:r>
          </w:p>
        </w:tc>
        <w:tc>
          <w:tcPr>
            <w:tcW w:w="3870" w:type="dxa"/>
          </w:tcPr>
          <w:p w14:paraId="2A7264D0" w14:textId="77777777" w:rsidR="00712F11" w:rsidRPr="00712F11" w:rsidRDefault="00712F11" w:rsidP="005568FC">
            <w:r w:rsidRPr="00712F11">
              <w:t>Parenchymal:</w:t>
            </w:r>
          </w:p>
          <w:p w14:paraId="01924CD1" w14:textId="77777777" w:rsidR="00712F11" w:rsidRPr="00712F11" w:rsidRDefault="00712F11" w:rsidP="00712F11">
            <w:pPr>
              <w:pStyle w:val="ListParagraph"/>
              <w:numPr>
                <w:ilvl w:val="0"/>
                <w:numId w:val="3"/>
              </w:numPr>
            </w:pPr>
            <w:r w:rsidRPr="00712F11">
              <w:t>Uniform and subtle GGO</w:t>
            </w:r>
          </w:p>
          <w:p w14:paraId="6499ABD1" w14:textId="77777777" w:rsidR="00712F11" w:rsidRPr="00712F11" w:rsidRDefault="00712F11" w:rsidP="00712F11">
            <w:pPr>
              <w:pStyle w:val="ListParagraph"/>
              <w:numPr>
                <w:ilvl w:val="0"/>
                <w:numId w:val="3"/>
              </w:numPr>
            </w:pPr>
            <w:r w:rsidRPr="00712F11">
              <w:t>Airspace consolidation</w:t>
            </w:r>
          </w:p>
          <w:p w14:paraId="76614C1D" w14:textId="77777777" w:rsidR="00712F11" w:rsidRPr="00712F11" w:rsidRDefault="00712F11" w:rsidP="00712F11">
            <w:pPr>
              <w:pStyle w:val="ListParagraph"/>
              <w:numPr>
                <w:ilvl w:val="0"/>
                <w:numId w:val="3"/>
              </w:numPr>
            </w:pPr>
            <w:r w:rsidRPr="00712F11">
              <w:t>Lung cysts</w:t>
            </w:r>
          </w:p>
          <w:p w14:paraId="0DB1DC04" w14:textId="77777777" w:rsidR="00712F11" w:rsidRPr="00712F11" w:rsidRDefault="00712F11" w:rsidP="005568FC">
            <w:r w:rsidRPr="00712F11">
              <w:t>Craniocaudal distribution:</w:t>
            </w:r>
          </w:p>
          <w:p w14:paraId="7B523315" w14:textId="77777777" w:rsidR="00712F11" w:rsidRPr="00712F11" w:rsidRDefault="00712F11" w:rsidP="00712F11">
            <w:pPr>
              <w:pStyle w:val="ListParagraph"/>
              <w:numPr>
                <w:ilvl w:val="0"/>
                <w:numId w:val="4"/>
              </w:numPr>
            </w:pPr>
            <w:r w:rsidRPr="00712F11">
              <w:t>Diffuse</w:t>
            </w:r>
          </w:p>
          <w:p w14:paraId="1B7E9E39" w14:textId="77777777" w:rsidR="00712F11" w:rsidRPr="00712F11" w:rsidRDefault="00712F11" w:rsidP="00712F11">
            <w:pPr>
              <w:pStyle w:val="ListParagraph"/>
              <w:numPr>
                <w:ilvl w:val="0"/>
                <w:numId w:val="4"/>
              </w:numPr>
            </w:pPr>
            <w:r w:rsidRPr="00712F11">
              <w:t>Lower lobe predominance</w:t>
            </w:r>
          </w:p>
          <w:p w14:paraId="6388B244" w14:textId="77777777" w:rsidR="00712F11" w:rsidRPr="00712F11" w:rsidRDefault="00712F11" w:rsidP="005568FC">
            <w:r w:rsidRPr="00712F11">
              <w:t>Axial distribution:</w:t>
            </w:r>
          </w:p>
          <w:p w14:paraId="0E2BD870" w14:textId="77777777" w:rsidR="00712F11" w:rsidRPr="00712F11" w:rsidRDefault="00712F11" w:rsidP="00712F11">
            <w:pPr>
              <w:pStyle w:val="ListParagraph"/>
              <w:numPr>
                <w:ilvl w:val="0"/>
                <w:numId w:val="5"/>
              </w:numPr>
            </w:pPr>
            <w:r w:rsidRPr="00712F11">
              <w:t>Diffuse</w:t>
            </w:r>
          </w:p>
          <w:p w14:paraId="431AEC39" w14:textId="77777777" w:rsidR="00712F11" w:rsidRPr="00712F11" w:rsidRDefault="00712F11" w:rsidP="00712F11">
            <w:pPr>
              <w:pStyle w:val="ListParagraph"/>
              <w:numPr>
                <w:ilvl w:val="0"/>
                <w:numId w:val="5"/>
              </w:numPr>
            </w:pPr>
            <w:r w:rsidRPr="00712F11">
              <w:t>Peribronchovascular</w:t>
            </w:r>
          </w:p>
        </w:tc>
        <w:tc>
          <w:tcPr>
            <w:tcW w:w="4045" w:type="dxa"/>
          </w:tcPr>
          <w:p w14:paraId="7AE50EA3" w14:textId="77777777" w:rsidR="00712F11" w:rsidRPr="00712F11" w:rsidRDefault="00712F11" w:rsidP="00712F11">
            <w:pPr>
              <w:pStyle w:val="ListParagraph"/>
              <w:numPr>
                <w:ilvl w:val="0"/>
                <w:numId w:val="5"/>
              </w:numPr>
            </w:pPr>
            <w:r w:rsidRPr="00712F11">
              <w:t>Centrilobular ground-glass attenuation nodules that are not profuse or diffuse, and not associated with mosaic attenuation or air trapping</w:t>
            </w:r>
          </w:p>
          <w:p w14:paraId="406F6B71" w14:textId="77777777" w:rsidR="00712F11" w:rsidRPr="00712F11" w:rsidRDefault="00712F11" w:rsidP="00712F11">
            <w:pPr>
              <w:pStyle w:val="ListParagraph"/>
              <w:numPr>
                <w:ilvl w:val="0"/>
                <w:numId w:val="5"/>
              </w:numPr>
            </w:pPr>
            <w:r w:rsidRPr="00712F11">
              <w:t>Patchy or diffuse GGO</w:t>
            </w:r>
          </w:p>
          <w:p w14:paraId="0D799B01" w14:textId="77777777" w:rsidR="00712F11" w:rsidRPr="00712F11" w:rsidRDefault="00712F11" w:rsidP="00712F11">
            <w:pPr>
              <w:pStyle w:val="ListParagraph"/>
              <w:numPr>
                <w:ilvl w:val="0"/>
                <w:numId w:val="5"/>
              </w:numPr>
            </w:pPr>
            <w:r w:rsidRPr="00712F11">
              <w:t>Mosaic attenuation and air trapping without centrilobular nodules or GGO</w:t>
            </w:r>
          </w:p>
        </w:tc>
      </w:tr>
    </w:tbl>
    <w:p w14:paraId="5B198DB2" w14:textId="77777777" w:rsidR="00712F11" w:rsidRPr="00712F11" w:rsidRDefault="00712F11" w:rsidP="00712F11">
      <w:pPr>
        <w:rPr>
          <w:i/>
          <w:iCs/>
        </w:rPr>
      </w:pPr>
    </w:p>
    <w:p w14:paraId="7E5DC02D" w14:textId="77777777" w:rsidR="00712F11" w:rsidRPr="00712F11" w:rsidRDefault="00712F11" w:rsidP="00712F11">
      <w:pPr>
        <w:rPr>
          <w:i/>
          <w:iCs/>
        </w:rPr>
      </w:pPr>
      <w:r w:rsidRPr="00712F11">
        <w:rPr>
          <w:i/>
          <w:iCs/>
        </w:rPr>
        <w:t>Definitions of abbreviations: HP = hypersensitivity pneumonitis; ATS/JRS/ALAT = American Thoracic Society, Japanese Respiratory Society, and Asociación Latinoamericana de Tórax; ACCP = American College of Chest Physicians; GGO = ground glass opacity</w:t>
      </w:r>
    </w:p>
    <w:p w14:paraId="6DA2685E" w14:textId="77777777" w:rsidR="00712F11" w:rsidRPr="00712F11" w:rsidRDefault="00712F11" w:rsidP="00712F11"/>
    <w:p w14:paraId="228E55B2" w14:textId="77777777" w:rsidR="00A6749A" w:rsidRPr="00712F11" w:rsidRDefault="00A6749A" w:rsidP="001944DA"/>
    <w:p w14:paraId="0B2AAE03" w14:textId="77777777" w:rsidR="00712F11" w:rsidRPr="00712F11" w:rsidRDefault="00712F11" w:rsidP="00712F11">
      <w:r w:rsidRPr="00712F11">
        <w:t>TABLE 2: Summary of Guidelines for Imaging of Fibrotic Hypersensitivity Pneumonitis</w:t>
      </w:r>
    </w:p>
    <w:tbl>
      <w:tblPr>
        <w:tblStyle w:val="TableGrid"/>
        <w:tblW w:w="0" w:type="auto"/>
        <w:tblLook w:val="04A0" w:firstRow="1" w:lastRow="0" w:firstColumn="1" w:lastColumn="0" w:noHBand="0" w:noVBand="1"/>
      </w:tblPr>
      <w:tblGrid>
        <w:gridCol w:w="1345"/>
        <w:gridCol w:w="3960"/>
        <w:gridCol w:w="4045"/>
      </w:tblGrid>
      <w:tr w:rsidR="00712F11" w:rsidRPr="00712F11" w14:paraId="4E00CFF7" w14:textId="77777777" w:rsidTr="005568FC">
        <w:tc>
          <w:tcPr>
            <w:tcW w:w="1345" w:type="dxa"/>
            <w:tcBorders>
              <w:top w:val="nil"/>
              <w:left w:val="nil"/>
              <w:bottom w:val="nil"/>
              <w:right w:val="nil"/>
            </w:tcBorders>
          </w:tcPr>
          <w:p w14:paraId="7F625598" w14:textId="77777777" w:rsidR="00712F11" w:rsidRPr="00712F11" w:rsidRDefault="00712F11" w:rsidP="005568FC"/>
        </w:tc>
        <w:tc>
          <w:tcPr>
            <w:tcW w:w="8005" w:type="dxa"/>
            <w:gridSpan w:val="2"/>
            <w:tcBorders>
              <w:top w:val="nil"/>
              <w:left w:val="nil"/>
              <w:bottom w:val="nil"/>
              <w:right w:val="nil"/>
            </w:tcBorders>
          </w:tcPr>
          <w:p w14:paraId="7A7AA45F" w14:textId="77777777" w:rsidR="00712F11" w:rsidRPr="00712F11" w:rsidRDefault="00712F11" w:rsidP="005568FC">
            <w:pPr>
              <w:jc w:val="center"/>
              <w:rPr>
                <w:b/>
                <w:bCs/>
              </w:rPr>
            </w:pPr>
            <w:r w:rsidRPr="00712F11">
              <w:rPr>
                <w:b/>
                <w:bCs/>
              </w:rPr>
              <w:t>Typical HP</w:t>
            </w:r>
          </w:p>
        </w:tc>
      </w:tr>
      <w:tr w:rsidR="00712F11" w:rsidRPr="00712F11" w14:paraId="7E5C3B9C" w14:textId="77777777" w:rsidTr="005568FC">
        <w:tc>
          <w:tcPr>
            <w:tcW w:w="1345" w:type="dxa"/>
            <w:tcBorders>
              <w:top w:val="nil"/>
              <w:left w:val="nil"/>
              <w:bottom w:val="nil"/>
              <w:right w:val="nil"/>
            </w:tcBorders>
          </w:tcPr>
          <w:p w14:paraId="10370F86" w14:textId="77777777" w:rsidR="00712F11" w:rsidRPr="00712F11" w:rsidRDefault="00712F11" w:rsidP="005568FC"/>
        </w:tc>
        <w:tc>
          <w:tcPr>
            <w:tcW w:w="3960" w:type="dxa"/>
            <w:tcBorders>
              <w:top w:val="nil"/>
              <w:left w:val="nil"/>
              <w:right w:val="nil"/>
            </w:tcBorders>
          </w:tcPr>
          <w:p w14:paraId="2B5B4486" w14:textId="77777777" w:rsidR="00712F11" w:rsidRPr="00712F11" w:rsidRDefault="00712F11" w:rsidP="005568FC">
            <w:pPr>
              <w:jc w:val="center"/>
            </w:pPr>
            <w:r w:rsidRPr="00712F11">
              <w:t>ATS/JRS/ALAT</w:t>
            </w:r>
          </w:p>
        </w:tc>
        <w:tc>
          <w:tcPr>
            <w:tcW w:w="4045" w:type="dxa"/>
            <w:tcBorders>
              <w:top w:val="nil"/>
              <w:left w:val="nil"/>
              <w:right w:val="nil"/>
            </w:tcBorders>
          </w:tcPr>
          <w:p w14:paraId="67608F09" w14:textId="77777777" w:rsidR="00712F11" w:rsidRPr="00712F11" w:rsidRDefault="00712F11" w:rsidP="005568FC">
            <w:pPr>
              <w:jc w:val="center"/>
            </w:pPr>
            <w:r w:rsidRPr="00712F11">
              <w:t>ACCP</w:t>
            </w:r>
          </w:p>
        </w:tc>
      </w:tr>
      <w:tr w:rsidR="00712F11" w:rsidRPr="00712F11" w14:paraId="2AFC8C5A" w14:textId="77777777" w:rsidTr="005568FC">
        <w:tc>
          <w:tcPr>
            <w:tcW w:w="1345" w:type="dxa"/>
            <w:tcBorders>
              <w:top w:val="nil"/>
              <w:left w:val="nil"/>
              <w:bottom w:val="nil"/>
            </w:tcBorders>
          </w:tcPr>
          <w:p w14:paraId="3367CCBA" w14:textId="77777777" w:rsidR="00712F11" w:rsidRPr="00712F11" w:rsidRDefault="00712F11" w:rsidP="005568FC">
            <w:r w:rsidRPr="00712F11">
              <w:t>Description</w:t>
            </w:r>
          </w:p>
        </w:tc>
        <w:tc>
          <w:tcPr>
            <w:tcW w:w="3960" w:type="dxa"/>
          </w:tcPr>
          <w:p w14:paraId="3025DB8E" w14:textId="77777777" w:rsidR="00712F11" w:rsidRPr="00712F11" w:rsidRDefault="00712F11" w:rsidP="005568FC">
            <w:r w:rsidRPr="00712F11">
              <w:t>Requires one of the following patterns of lung fibrosis in one of the listed distributions AND at least one finding of small airway disease:</w:t>
            </w:r>
          </w:p>
        </w:tc>
        <w:tc>
          <w:tcPr>
            <w:tcW w:w="4045" w:type="dxa"/>
          </w:tcPr>
          <w:p w14:paraId="3764A436" w14:textId="77777777" w:rsidR="00712F11" w:rsidRPr="00712F11" w:rsidRDefault="00712F11" w:rsidP="005568FC">
            <w:r w:rsidRPr="00712F11">
              <w:t>Requires signs of fibrosis with either of the following findings AND a lack of features suggesting an alternative diagnosis:</w:t>
            </w:r>
          </w:p>
        </w:tc>
      </w:tr>
      <w:tr w:rsidR="00712F11" w:rsidRPr="00712F11" w14:paraId="6E11BB31" w14:textId="77777777" w:rsidTr="005568FC">
        <w:tc>
          <w:tcPr>
            <w:tcW w:w="1345" w:type="dxa"/>
            <w:tcBorders>
              <w:top w:val="nil"/>
              <w:left w:val="nil"/>
              <w:bottom w:val="nil"/>
            </w:tcBorders>
          </w:tcPr>
          <w:p w14:paraId="35A11F47" w14:textId="77777777" w:rsidR="00712F11" w:rsidRPr="00712F11" w:rsidRDefault="00712F11" w:rsidP="005568FC">
            <w:r w:rsidRPr="00712F11">
              <w:t>Findings</w:t>
            </w:r>
          </w:p>
        </w:tc>
        <w:tc>
          <w:tcPr>
            <w:tcW w:w="3960" w:type="dxa"/>
            <w:tcBorders>
              <w:bottom w:val="single" w:sz="4" w:space="0" w:color="auto"/>
            </w:tcBorders>
          </w:tcPr>
          <w:p w14:paraId="0139C4AF" w14:textId="77777777" w:rsidR="00712F11" w:rsidRPr="00712F11" w:rsidRDefault="00712F11" w:rsidP="005568FC">
            <w:r w:rsidRPr="00712F11">
              <w:t>Pattern of fibrosis:</w:t>
            </w:r>
          </w:p>
          <w:p w14:paraId="203B118B" w14:textId="77777777" w:rsidR="00712F11" w:rsidRPr="00712F11" w:rsidRDefault="00712F11" w:rsidP="00712F11">
            <w:pPr>
              <w:pStyle w:val="ListParagraph"/>
              <w:numPr>
                <w:ilvl w:val="0"/>
                <w:numId w:val="6"/>
              </w:numPr>
            </w:pPr>
            <w:r w:rsidRPr="00712F11">
              <w:t>Irregular linear opacities/coarse reticulation with lung distortion</w:t>
            </w:r>
          </w:p>
          <w:p w14:paraId="151CBC2B" w14:textId="77777777" w:rsidR="00712F11" w:rsidRPr="00712F11" w:rsidRDefault="00712F11" w:rsidP="00712F11">
            <w:pPr>
              <w:pStyle w:val="ListParagraph"/>
              <w:numPr>
                <w:ilvl w:val="0"/>
                <w:numId w:val="6"/>
              </w:numPr>
            </w:pPr>
            <w:r w:rsidRPr="00712F11">
              <w:t>Traction bronchiectasis and honeycombing (present but do not predominate)</w:t>
            </w:r>
          </w:p>
          <w:p w14:paraId="0A6B8538" w14:textId="77777777" w:rsidR="00712F11" w:rsidRPr="00712F11" w:rsidRDefault="00712F11" w:rsidP="005568FC">
            <w:r w:rsidRPr="00712F11">
              <w:t>Distribution of fibrosis:</w:t>
            </w:r>
          </w:p>
          <w:p w14:paraId="59E26B07" w14:textId="77777777" w:rsidR="00712F11" w:rsidRPr="00712F11" w:rsidRDefault="00712F11" w:rsidP="00712F11">
            <w:pPr>
              <w:pStyle w:val="ListParagraph"/>
              <w:numPr>
                <w:ilvl w:val="0"/>
                <w:numId w:val="7"/>
              </w:numPr>
            </w:pPr>
            <w:r w:rsidRPr="00712F11">
              <w:t>Random both axially and craniocaudally</w:t>
            </w:r>
          </w:p>
          <w:p w14:paraId="5E30DE25" w14:textId="77777777" w:rsidR="00712F11" w:rsidRPr="00712F11" w:rsidRDefault="00712F11" w:rsidP="00712F11">
            <w:pPr>
              <w:pStyle w:val="ListParagraph"/>
              <w:numPr>
                <w:ilvl w:val="0"/>
                <w:numId w:val="7"/>
              </w:numPr>
            </w:pPr>
            <w:r w:rsidRPr="00712F11">
              <w:t>Mid lung zone predominant</w:t>
            </w:r>
          </w:p>
          <w:p w14:paraId="13C7177F" w14:textId="77777777" w:rsidR="00712F11" w:rsidRPr="00712F11" w:rsidRDefault="00712F11" w:rsidP="00712F11">
            <w:pPr>
              <w:pStyle w:val="ListParagraph"/>
              <w:numPr>
                <w:ilvl w:val="0"/>
                <w:numId w:val="7"/>
              </w:numPr>
            </w:pPr>
            <w:r w:rsidRPr="00712F11">
              <w:t>Relatively spared in the lower lungs</w:t>
            </w:r>
          </w:p>
          <w:p w14:paraId="57DD25BF" w14:textId="77777777" w:rsidR="00712F11" w:rsidRPr="00712F11" w:rsidRDefault="00712F11" w:rsidP="005568FC">
            <w:r w:rsidRPr="00712F11">
              <w:t>Small airways:</w:t>
            </w:r>
          </w:p>
          <w:p w14:paraId="59FDFC95" w14:textId="77777777" w:rsidR="00712F11" w:rsidRPr="00712F11" w:rsidRDefault="00712F11" w:rsidP="00712F11">
            <w:pPr>
              <w:pStyle w:val="ListParagraph"/>
              <w:numPr>
                <w:ilvl w:val="0"/>
                <w:numId w:val="8"/>
              </w:numPr>
            </w:pPr>
            <w:r w:rsidRPr="00712F11">
              <w:t>Ill-defined centrilobular nodules and/or GGO</w:t>
            </w:r>
          </w:p>
          <w:p w14:paraId="7FCFC50E" w14:textId="77777777" w:rsidR="00712F11" w:rsidRPr="00712F11" w:rsidRDefault="00712F11" w:rsidP="00712F11">
            <w:pPr>
              <w:pStyle w:val="ListParagraph"/>
              <w:numPr>
                <w:ilvl w:val="0"/>
                <w:numId w:val="8"/>
              </w:numPr>
            </w:pPr>
            <w:r w:rsidRPr="00712F11">
              <w:t>Mosaic attenuation, three-density pattern, and/or air trapping</w:t>
            </w:r>
          </w:p>
        </w:tc>
        <w:tc>
          <w:tcPr>
            <w:tcW w:w="4045" w:type="dxa"/>
            <w:tcBorders>
              <w:bottom w:val="single" w:sz="4" w:space="0" w:color="auto"/>
            </w:tcBorders>
          </w:tcPr>
          <w:p w14:paraId="60C79DA0" w14:textId="77777777" w:rsidR="00712F11" w:rsidRPr="00712F11" w:rsidRDefault="00712F11" w:rsidP="00712F11">
            <w:pPr>
              <w:pStyle w:val="ListParagraph"/>
              <w:numPr>
                <w:ilvl w:val="0"/>
                <w:numId w:val="8"/>
              </w:numPr>
            </w:pPr>
            <w:r w:rsidRPr="00712F11">
              <w:t>Profuse poorly defined centrilobular ground-glass attenuation nodules affecting all lung zones</w:t>
            </w:r>
          </w:p>
          <w:p w14:paraId="64F6E08F" w14:textId="77777777" w:rsidR="00712F11" w:rsidRPr="00712F11" w:rsidRDefault="00712F11" w:rsidP="00712F11">
            <w:pPr>
              <w:pStyle w:val="ListParagraph"/>
              <w:numPr>
                <w:ilvl w:val="0"/>
                <w:numId w:val="8"/>
              </w:numPr>
            </w:pPr>
            <w:r w:rsidRPr="00712F11">
              <w:t>Inspiratory mosaic attenuation with three-density sign</w:t>
            </w:r>
          </w:p>
        </w:tc>
      </w:tr>
      <w:tr w:rsidR="00712F11" w:rsidRPr="00712F11" w14:paraId="0880DF13" w14:textId="77777777" w:rsidTr="005568FC">
        <w:tc>
          <w:tcPr>
            <w:tcW w:w="1345" w:type="dxa"/>
            <w:tcBorders>
              <w:top w:val="nil"/>
              <w:left w:val="nil"/>
              <w:bottom w:val="nil"/>
              <w:right w:val="nil"/>
            </w:tcBorders>
          </w:tcPr>
          <w:p w14:paraId="3947408F" w14:textId="77777777" w:rsidR="00712F11" w:rsidRPr="00712F11" w:rsidRDefault="00712F11" w:rsidP="005568FC"/>
        </w:tc>
        <w:tc>
          <w:tcPr>
            <w:tcW w:w="3960" w:type="dxa"/>
            <w:tcBorders>
              <w:left w:val="nil"/>
              <w:bottom w:val="nil"/>
              <w:right w:val="nil"/>
            </w:tcBorders>
          </w:tcPr>
          <w:p w14:paraId="7D848E3B" w14:textId="77777777" w:rsidR="00712F11" w:rsidRPr="00712F11" w:rsidRDefault="00712F11" w:rsidP="005568FC"/>
        </w:tc>
        <w:tc>
          <w:tcPr>
            <w:tcW w:w="4045" w:type="dxa"/>
            <w:tcBorders>
              <w:left w:val="nil"/>
              <w:bottom w:val="nil"/>
              <w:right w:val="nil"/>
            </w:tcBorders>
          </w:tcPr>
          <w:p w14:paraId="615156EE" w14:textId="77777777" w:rsidR="00712F11" w:rsidRPr="00712F11" w:rsidRDefault="00712F11" w:rsidP="005568FC"/>
        </w:tc>
      </w:tr>
      <w:tr w:rsidR="00712F11" w:rsidRPr="00712F11" w14:paraId="4C6C7CF7" w14:textId="77777777" w:rsidTr="005568FC">
        <w:tc>
          <w:tcPr>
            <w:tcW w:w="1345" w:type="dxa"/>
            <w:tcBorders>
              <w:top w:val="nil"/>
              <w:left w:val="nil"/>
              <w:bottom w:val="nil"/>
              <w:right w:val="nil"/>
            </w:tcBorders>
          </w:tcPr>
          <w:p w14:paraId="52FAA3FC" w14:textId="77777777" w:rsidR="00712F11" w:rsidRPr="00712F11" w:rsidRDefault="00712F11" w:rsidP="005568FC"/>
        </w:tc>
        <w:tc>
          <w:tcPr>
            <w:tcW w:w="8005" w:type="dxa"/>
            <w:gridSpan w:val="2"/>
            <w:tcBorders>
              <w:top w:val="nil"/>
              <w:left w:val="nil"/>
              <w:bottom w:val="nil"/>
              <w:right w:val="nil"/>
            </w:tcBorders>
          </w:tcPr>
          <w:p w14:paraId="7471CA58" w14:textId="77777777" w:rsidR="00712F11" w:rsidRPr="00712F11" w:rsidRDefault="00712F11" w:rsidP="005568FC">
            <w:pPr>
              <w:jc w:val="center"/>
              <w:rPr>
                <w:b/>
                <w:bCs/>
              </w:rPr>
            </w:pPr>
            <w:r w:rsidRPr="00712F11">
              <w:rPr>
                <w:b/>
                <w:bCs/>
              </w:rPr>
              <w:t>Compatible with HP</w:t>
            </w:r>
          </w:p>
        </w:tc>
      </w:tr>
      <w:tr w:rsidR="00712F11" w:rsidRPr="00712F11" w14:paraId="5B7F02F0" w14:textId="77777777" w:rsidTr="005568FC">
        <w:tc>
          <w:tcPr>
            <w:tcW w:w="1345" w:type="dxa"/>
            <w:tcBorders>
              <w:top w:val="nil"/>
              <w:left w:val="nil"/>
              <w:bottom w:val="nil"/>
              <w:right w:val="nil"/>
            </w:tcBorders>
          </w:tcPr>
          <w:p w14:paraId="7902F841" w14:textId="77777777" w:rsidR="00712F11" w:rsidRPr="00712F11" w:rsidRDefault="00712F11" w:rsidP="005568FC"/>
        </w:tc>
        <w:tc>
          <w:tcPr>
            <w:tcW w:w="3960" w:type="dxa"/>
            <w:tcBorders>
              <w:top w:val="nil"/>
              <w:left w:val="nil"/>
              <w:right w:val="nil"/>
            </w:tcBorders>
          </w:tcPr>
          <w:p w14:paraId="01FABE5E" w14:textId="77777777" w:rsidR="00712F11" w:rsidRPr="00712F11" w:rsidRDefault="00712F11" w:rsidP="005568FC">
            <w:pPr>
              <w:jc w:val="center"/>
            </w:pPr>
            <w:r w:rsidRPr="00712F11">
              <w:t>ATS/JRS/ALAT</w:t>
            </w:r>
          </w:p>
        </w:tc>
        <w:tc>
          <w:tcPr>
            <w:tcW w:w="4045" w:type="dxa"/>
            <w:tcBorders>
              <w:top w:val="nil"/>
              <w:left w:val="nil"/>
              <w:right w:val="nil"/>
            </w:tcBorders>
          </w:tcPr>
          <w:p w14:paraId="0B65CD3B" w14:textId="77777777" w:rsidR="00712F11" w:rsidRPr="00712F11" w:rsidRDefault="00712F11" w:rsidP="005568FC">
            <w:pPr>
              <w:jc w:val="center"/>
            </w:pPr>
            <w:r w:rsidRPr="00712F11">
              <w:t>ACCP</w:t>
            </w:r>
          </w:p>
        </w:tc>
      </w:tr>
      <w:tr w:rsidR="00712F11" w:rsidRPr="00712F11" w14:paraId="5BCE8BA3" w14:textId="77777777" w:rsidTr="005568FC">
        <w:tc>
          <w:tcPr>
            <w:tcW w:w="1345" w:type="dxa"/>
            <w:tcBorders>
              <w:top w:val="nil"/>
              <w:left w:val="nil"/>
              <w:bottom w:val="nil"/>
            </w:tcBorders>
          </w:tcPr>
          <w:p w14:paraId="32A08BFE" w14:textId="77777777" w:rsidR="00712F11" w:rsidRPr="00712F11" w:rsidRDefault="00712F11" w:rsidP="005568FC">
            <w:r w:rsidRPr="00712F11">
              <w:t>Description</w:t>
            </w:r>
          </w:p>
        </w:tc>
        <w:tc>
          <w:tcPr>
            <w:tcW w:w="3960" w:type="dxa"/>
          </w:tcPr>
          <w:p w14:paraId="54275F85" w14:textId="77777777" w:rsidR="00712F11" w:rsidRPr="00712F11" w:rsidRDefault="00712F11" w:rsidP="005568FC">
            <w:r w:rsidRPr="00712F11">
              <w:t>Requires one of the following variant patterns of fibrosis and/or one of the following variant distributions of fibrosis AND at least one finding of small airway disease:</w:t>
            </w:r>
          </w:p>
        </w:tc>
        <w:tc>
          <w:tcPr>
            <w:tcW w:w="4045" w:type="dxa"/>
          </w:tcPr>
          <w:p w14:paraId="05885FC4" w14:textId="77777777" w:rsidR="00712F11" w:rsidRPr="00712F11" w:rsidRDefault="00712F11" w:rsidP="005568FC">
            <w:r w:rsidRPr="00712F11">
              <w:t>Requires signs of fibrosis with either of the following findings AND a lack of features suggesting an alternative diagnosis:</w:t>
            </w:r>
          </w:p>
        </w:tc>
      </w:tr>
      <w:tr w:rsidR="00712F11" w:rsidRPr="00712F11" w14:paraId="404824C4" w14:textId="77777777" w:rsidTr="005568FC">
        <w:tc>
          <w:tcPr>
            <w:tcW w:w="1345" w:type="dxa"/>
            <w:tcBorders>
              <w:top w:val="nil"/>
              <w:left w:val="nil"/>
              <w:bottom w:val="nil"/>
            </w:tcBorders>
          </w:tcPr>
          <w:p w14:paraId="1DCFD737" w14:textId="77777777" w:rsidR="00712F11" w:rsidRPr="00712F11" w:rsidRDefault="00712F11" w:rsidP="005568FC">
            <w:r w:rsidRPr="00712F11">
              <w:t>Findings</w:t>
            </w:r>
          </w:p>
        </w:tc>
        <w:tc>
          <w:tcPr>
            <w:tcW w:w="3960" w:type="dxa"/>
            <w:tcBorders>
              <w:bottom w:val="single" w:sz="4" w:space="0" w:color="auto"/>
            </w:tcBorders>
          </w:tcPr>
          <w:p w14:paraId="49801B24" w14:textId="77777777" w:rsidR="00712F11" w:rsidRPr="00712F11" w:rsidRDefault="00712F11" w:rsidP="005568FC">
            <w:r w:rsidRPr="00712F11">
              <w:t>Pattern of fibrosis:</w:t>
            </w:r>
          </w:p>
          <w:p w14:paraId="529E1CD4" w14:textId="77777777" w:rsidR="00712F11" w:rsidRPr="00712F11" w:rsidRDefault="00712F11" w:rsidP="00712F11">
            <w:pPr>
              <w:pStyle w:val="ListParagraph"/>
              <w:numPr>
                <w:ilvl w:val="0"/>
                <w:numId w:val="10"/>
              </w:numPr>
            </w:pPr>
            <w:r w:rsidRPr="00712F11">
              <w:t>UIP pattern</w:t>
            </w:r>
          </w:p>
          <w:p w14:paraId="16C4C84F" w14:textId="77777777" w:rsidR="00712F11" w:rsidRPr="00712F11" w:rsidRDefault="00712F11" w:rsidP="00712F11">
            <w:pPr>
              <w:pStyle w:val="ListParagraph"/>
              <w:numPr>
                <w:ilvl w:val="0"/>
                <w:numId w:val="10"/>
              </w:numPr>
            </w:pPr>
            <w:r w:rsidRPr="00712F11">
              <w:t>Extensive GGO with subtle superimposed features of fibrosis</w:t>
            </w:r>
          </w:p>
          <w:p w14:paraId="164549A1" w14:textId="77777777" w:rsidR="00712F11" w:rsidRPr="00712F11" w:rsidRDefault="00712F11" w:rsidP="005568FC">
            <w:r w:rsidRPr="00712F11">
              <w:t>Distribution of fibrosis:</w:t>
            </w:r>
          </w:p>
          <w:p w14:paraId="7B26718A" w14:textId="77777777" w:rsidR="00712F11" w:rsidRPr="00712F11" w:rsidRDefault="00712F11" w:rsidP="00712F11">
            <w:pPr>
              <w:pStyle w:val="ListParagraph"/>
              <w:numPr>
                <w:ilvl w:val="0"/>
                <w:numId w:val="10"/>
              </w:numPr>
            </w:pPr>
            <w:r w:rsidRPr="00712F11">
              <w:t>Axial: peribronchovascular or subpleural</w:t>
            </w:r>
          </w:p>
          <w:p w14:paraId="0CDEA2FD" w14:textId="77777777" w:rsidR="00712F11" w:rsidRPr="00712F11" w:rsidRDefault="00712F11" w:rsidP="00712F11">
            <w:pPr>
              <w:pStyle w:val="ListParagraph"/>
              <w:numPr>
                <w:ilvl w:val="0"/>
                <w:numId w:val="10"/>
              </w:numPr>
            </w:pPr>
            <w:r w:rsidRPr="00712F11">
              <w:t>Craniocaudal: Upper lung</w:t>
            </w:r>
          </w:p>
          <w:p w14:paraId="541F6E18" w14:textId="77777777" w:rsidR="00712F11" w:rsidRPr="00712F11" w:rsidRDefault="00712F11" w:rsidP="005568FC">
            <w:r w:rsidRPr="00712F11">
              <w:t>Small airways:</w:t>
            </w:r>
          </w:p>
          <w:p w14:paraId="54CF72AC" w14:textId="77777777" w:rsidR="00712F11" w:rsidRPr="00712F11" w:rsidRDefault="00712F11" w:rsidP="00712F11">
            <w:pPr>
              <w:pStyle w:val="ListParagraph"/>
              <w:numPr>
                <w:ilvl w:val="0"/>
                <w:numId w:val="10"/>
              </w:numPr>
            </w:pPr>
            <w:r w:rsidRPr="00712F11">
              <w:t>Ill-defined centrilobular nodules and/or GGO</w:t>
            </w:r>
          </w:p>
          <w:p w14:paraId="356F162A" w14:textId="77777777" w:rsidR="00712F11" w:rsidRPr="00712F11" w:rsidRDefault="00712F11" w:rsidP="00712F11">
            <w:pPr>
              <w:pStyle w:val="ListParagraph"/>
              <w:numPr>
                <w:ilvl w:val="0"/>
                <w:numId w:val="10"/>
              </w:numPr>
            </w:pPr>
            <w:r w:rsidRPr="00712F11">
              <w:t>Mosaic attenuation, three-density pattern, and/or air trapping</w:t>
            </w:r>
          </w:p>
        </w:tc>
        <w:tc>
          <w:tcPr>
            <w:tcW w:w="4045" w:type="dxa"/>
            <w:tcBorders>
              <w:bottom w:val="single" w:sz="4" w:space="0" w:color="auto"/>
            </w:tcBorders>
          </w:tcPr>
          <w:p w14:paraId="01B20F65" w14:textId="77777777" w:rsidR="00712F11" w:rsidRPr="00712F11" w:rsidRDefault="00712F11" w:rsidP="00712F11">
            <w:pPr>
              <w:pStyle w:val="ListParagraph"/>
              <w:numPr>
                <w:ilvl w:val="0"/>
                <w:numId w:val="10"/>
              </w:numPr>
            </w:pPr>
            <w:r w:rsidRPr="00712F11">
              <w:t>Patchy or diffuse GGO</w:t>
            </w:r>
          </w:p>
          <w:p w14:paraId="270549C5" w14:textId="77777777" w:rsidR="00712F11" w:rsidRPr="00712F11" w:rsidRDefault="00712F11" w:rsidP="00712F11">
            <w:pPr>
              <w:pStyle w:val="ListParagraph"/>
              <w:numPr>
                <w:ilvl w:val="0"/>
                <w:numId w:val="10"/>
              </w:numPr>
            </w:pPr>
            <w:r w:rsidRPr="00712F11">
              <w:t>Patchy, nonprofuse centrilobular nodules</w:t>
            </w:r>
          </w:p>
          <w:p w14:paraId="10EBC744" w14:textId="77777777" w:rsidR="00712F11" w:rsidRPr="00712F11" w:rsidRDefault="00712F11" w:rsidP="00712F11">
            <w:pPr>
              <w:pStyle w:val="ListParagraph"/>
              <w:numPr>
                <w:ilvl w:val="0"/>
                <w:numId w:val="10"/>
              </w:numPr>
            </w:pPr>
            <w:r w:rsidRPr="00712F11">
              <w:t>Mosaic attenuation and air trapping that do not meet the criteria for fibrotic HP</w:t>
            </w:r>
          </w:p>
        </w:tc>
      </w:tr>
      <w:tr w:rsidR="00712F11" w:rsidRPr="00712F11" w14:paraId="59A964F6" w14:textId="77777777" w:rsidTr="005568FC">
        <w:tc>
          <w:tcPr>
            <w:tcW w:w="1345" w:type="dxa"/>
            <w:tcBorders>
              <w:top w:val="nil"/>
              <w:left w:val="nil"/>
              <w:bottom w:val="nil"/>
              <w:right w:val="nil"/>
            </w:tcBorders>
          </w:tcPr>
          <w:p w14:paraId="2AB73B5C" w14:textId="77777777" w:rsidR="00712F11" w:rsidRPr="00712F11" w:rsidRDefault="00712F11" w:rsidP="005568FC"/>
        </w:tc>
        <w:tc>
          <w:tcPr>
            <w:tcW w:w="3960" w:type="dxa"/>
            <w:tcBorders>
              <w:left w:val="nil"/>
              <w:bottom w:val="nil"/>
              <w:right w:val="nil"/>
            </w:tcBorders>
          </w:tcPr>
          <w:p w14:paraId="526D0F30" w14:textId="77777777" w:rsidR="00712F11" w:rsidRPr="00712F11" w:rsidRDefault="00712F11" w:rsidP="005568FC"/>
        </w:tc>
        <w:tc>
          <w:tcPr>
            <w:tcW w:w="4045" w:type="dxa"/>
            <w:tcBorders>
              <w:left w:val="nil"/>
              <w:bottom w:val="nil"/>
              <w:right w:val="nil"/>
            </w:tcBorders>
          </w:tcPr>
          <w:p w14:paraId="3CEC8B51" w14:textId="77777777" w:rsidR="00712F11" w:rsidRPr="00712F11" w:rsidRDefault="00712F11" w:rsidP="005568FC"/>
        </w:tc>
      </w:tr>
      <w:tr w:rsidR="00712F11" w:rsidRPr="00712F11" w14:paraId="19E859DF" w14:textId="77777777" w:rsidTr="005568FC">
        <w:tc>
          <w:tcPr>
            <w:tcW w:w="1345" w:type="dxa"/>
            <w:tcBorders>
              <w:top w:val="nil"/>
              <w:left w:val="nil"/>
              <w:bottom w:val="nil"/>
              <w:right w:val="nil"/>
            </w:tcBorders>
          </w:tcPr>
          <w:p w14:paraId="52931698" w14:textId="77777777" w:rsidR="00712F11" w:rsidRPr="00712F11" w:rsidRDefault="00712F11" w:rsidP="005568FC"/>
        </w:tc>
        <w:tc>
          <w:tcPr>
            <w:tcW w:w="8005" w:type="dxa"/>
            <w:gridSpan w:val="2"/>
            <w:tcBorders>
              <w:top w:val="nil"/>
              <w:left w:val="nil"/>
              <w:bottom w:val="nil"/>
              <w:right w:val="nil"/>
            </w:tcBorders>
          </w:tcPr>
          <w:p w14:paraId="6FD6AE44" w14:textId="77777777" w:rsidR="00712F11" w:rsidRPr="00712F11" w:rsidRDefault="00712F11" w:rsidP="005568FC">
            <w:pPr>
              <w:jc w:val="center"/>
              <w:rPr>
                <w:b/>
                <w:bCs/>
              </w:rPr>
            </w:pPr>
            <w:r w:rsidRPr="00712F11">
              <w:rPr>
                <w:b/>
                <w:bCs/>
              </w:rPr>
              <w:t>Indeterminate for HP</w:t>
            </w:r>
          </w:p>
        </w:tc>
      </w:tr>
      <w:tr w:rsidR="00712F11" w:rsidRPr="00712F11" w14:paraId="5B71AF1A" w14:textId="77777777" w:rsidTr="005568FC">
        <w:tc>
          <w:tcPr>
            <w:tcW w:w="1345" w:type="dxa"/>
            <w:tcBorders>
              <w:top w:val="nil"/>
              <w:left w:val="nil"/>
              <w:bottom w:val="nil"/>
              <w:right w:val="nil"/>
            </w:tcBorders>
          </w:tcPr>
          <w:p w14:paraId="01CC7A89" w14:textId="77777777" w:rsidR="00712F11" w:rsidRPr="00712F11" w:rsidRDefault="00712F11" w:rsidP="005568FC"/>
        </w:tc>
        <w:tc>
          <w:tcPr>
            <w:tcW w:w="3960" w:type="dxa"/>
            <w:tcBorders>
              <w:top w:val="nil"/>
              <w:left w:val="nil"/>
              <w:right w:val="nil"/>
            </w:tcBorders>
          </w:tcPr>
          <w:p w14:paraId="1C8587EE" w14:textId="77777777" w:rsidR="00712F11" w:rsidRPr="00712F11" w:rsidRDefault="00712F11" w:rsidP="005568FC">
            <w:pPr>
              <w:jc w:val="center"/>
            </w:pPr>
            <w:r w:rsidRPr="00712F11">
              <w:t>ATS/JRS/ALAT</w:t>
            </w:r>
          </w:p>
        </w:tc>
        <w:tc>
          <w:tcPr>
            <w:tcW w:w="4045" w:type="dxa"/>
            <w:tcBorders>
              <w:top w:val="nil"/>
              <w:left w:val="nil"/>
              <w:right w:val="nil"/>
            </w:tcBorders>
          </w:tcPr>
          <w:p w14:paraId="49BC64BE" w14:textId="77777777" w:rsidR="00712F11" w:rsidRPr="00712F11" w:rsidRDefault="00712F11" w:rsidP="005568FC">
            <w:pPr>
              <w:jc w:val="center"/>
            </w:pPr>
            <w:r w:rsidRPr="00712F11">
              <w:t>ACCP</w:t>
            </w:r>
          </w:p>
        </w:tc>
      </w:tr>
      <w:tr w:rsidR="00712F11" w:rsidRPr="00712F11" w14:paraId="5D7CFEB6" w14:textId="77777777" w:rsidTr="005568FC">
        <w:tc>
          <w:tcPr>
            <w:tcW w:w="1345" w:type="dxa"/>
            <w:tcBorders>
              <w:top w:val="nil"/>
              <w:left w:val="nil"/>
              <w:bottom w:val="nil"/>
            </w:tcBorders>
          </w:tcPr>
          <w:p w14:paraId="33576FBB" w14:textId="77777777" w:rsidR="00712F11" w:rsidRPr="00712F11" w:rsidRDefault="00712F11" w:rsidP="005568FC">
            <w:r w:rsidRPr="00712F11">
              <w:t>Description &amp; Findings</w:t>
            </w:r>
          </w:p>
        </w:tc>
        <w:tc>
          <w:tcPr>
            <w:tcW w:w="3960" w:type="dxa"/>
          </w:tcPr>
          <w:p w14:paraId="3C66395E" w14:textId="77777777" w:rsidR="00712F11" w:rsidRPr="00712F11" w:rsidRDefault="00712F11" w:rsidP="005568FC">
            <w:r w:rsidRPr="00712F11">
              <w:t>Requires a pattern of fibrosis without other findings suggestive of HP</w:t>
            </w:r>
          </w:p>
        </w:tc>
        <w:tc>
          <w:tcPr>
            <w:tcW w:w="4045" w:type="dxa"/>
          </w:tcPr>
          <w:p w14:paraId="38B39C39" w14:textId="77777777" w:rsidR="00712F11" w:rsidRPr="00712F11" w:rsidRDefault="00712F11" w:rsidP="005568FC">
            <w:r w:rsidRPr="00712F11">
              <w:t>Requires signs of fibrosis without other features suggestive of HP</w:t>
            </w:r>
          </w:p>
        </w:tc>
      </w:tr>
    </w:tbl>
    <w:p w14:paraId="1F447B50" w14:textId="77777777" w:rsidR="00712F11" w:rsidRPr="00712F11" w:rsidRDefault="00712F11" w:rsidP="00712F11">
      <w:pPr>
        <w:rPr>
          <w:i/>
          <w:iCs/>
        </w:rPr>
      </w:pPr>
      <w:r w:rsidRPr="00712F11">
        <w:rPr>
          <w:i/>
          <w:iCs/>
        </w:rPr>
        <w:t>Definitions of abbreviations: HP = hypersensitivity pneumonitis; ATS/JRS/ALAT = American Thoracic Society, Japanese Respiratory Society, and Asociación Latinoamericana de Tórax; ACCP = American College of Chest Physicians; GGO = ground glass opacity; UIP = usual interstitial pneumonia</w:t>
      </w:r>
    </w:p>
    <w:p w14:paraId="213B74D2" w14:textId="77777777" w:rsidR="00712F11" w:rsidRPr="00712F11" w:rsidRDefault="00712F11" w:rsidP="00712F11"/>
    <w:p w14:paraId="458291DE" w14:textId="6723C353" w:rsidR="00712F11" w:rsidRPr="00712F11" w:rsidRDefault="00712F11">
      <w:r w:rsidRPr="00712F11">
        <w:br w:type="page"/>
      </w:r>
    </w:p>
    <w:p w14:paraId="62093A18" w14:textId="17068503" w:rsidR="00485D41" w:rsidRPr="00712F11" w:rsidRDefault="00485D41" w:rsidP="001944DA"/>
    <w:p w14:paraId="0127AF80" w14:textId="77777777" w:rsidR="00712F11" w:rsidRPr="00712F11" w:rsidRDefault="00712F11" w:rsidP="00712F11">
      <w:r w:rsidRPr="00712F11">
        <w:t>TABLE 3: Definition and Diagnostic Criteria for Acute Exacerbation of Idiopathic Pulmonary Fibrosis</w:t>
      </w:r>
    </w:p>
    <w:tbl>
      <w:tblPr>
        <w:tblStyle w:val="TableGrid"/>
        <w:tblW w:w="0" w:type="auto"/>
        <w:tblLook w:val="04A0" w:firstRow="1" w:lastRow="0" w:firstColumn="1" w:lastColumn="0" w:noHBand="0" w:noVBand="1"/>
      </w:tblPr>
      <w:tblGrid>
        <w:gridCol w:w="1435"/>
        <w:gridCol w:w="7915"/>
      </w:tblGrid>
      <w:tr w:rsidR="00712F11" w:rsidRPr="00712F11" w14:paraId="009BB830" w14:textId="77777777" w:rsidTr="005568FC">
        <w:tc>
          <w:tcPr>
            <w:tcW w:w="1435" w:type="dxa"/>
            <w:tcBorders>
              <w:top w:val="nil"/>
              <w:left w:val="nil"/>
              <w:bottom w:val="nil"/>
            </w:tcBorders>
          </w:tcPr>
          <w:p w14:paraId="6A846BAF" w14:textId="77777777" w:rsidR="00712F11" w:rsidRPr="00712F11" w:rsidRDefault="00712F11" w:rsidP="005568FC">
            <w:r w:rsidRPr="00712F11">
              <w:t>Definition</w:t>
            </w:r>
          </w:p>
        </w:tc>
        <w:tc>
          <w:tcPr>
            <w:tcW w:w="7915" w:type="dxa"/>
          </w:tcPr>
          <w:p w14:paraId="7523FC87" w14:textId="77777777" w:rsidR="00712F11" w:rsidRPr="00712F11" w:rsidRDefault="00712F11" w:rsidP="005568FC">
            <w:r w:rsidRPr="00712F11">
              <w:t>An acute, clinically significant respiratory deterioration characterized by evidence of new widespread alveolar abnormality</w:t>
            </w:r>
          </w:p>
        </w:tc>
      </w:tr>
      <w:tr w:rsidR="00712F11" w:rsidRPr="00712F11" w14:paraId="6E175321" w14:textId="77777777" w:rsidTr="005568FC">
        <w:tc>
          <w:tcPr>
            <w:tcW w:w="1435" w:type="dxa"/>
            <w:tcBorders>
              <w:top w:val="nil"/>
              <w:left w:val="nil"/>
              <w:bottom w:val="nil"/>
            </w:tcBorders>
          </w:tcPr>
          <w:p w14:paraId="70F5C7B3" w14:textId="77777777" w:rsidR="00712F11" w:rsidRPr="00712F11" w:rsidRDefault="00712F11" w:rsidP="005568FC">
            <w:r w:rsidRPr="00712F11">
              <w:t>Diagnostic Criteria</w:t>
            </w:r>
          </w:p>
        </w:tc>
        <w:tc>
          <w:tcPr>
            <w:tcW w:w="7915" w:type="dxa"/>
            <w:tcBorders>
              <w:bottom w:val="single" w:sz="4" w:space="0" w:color="auto"/>
            </w:tcBorders>
          </w:tcPr>
          <w:p w14:paraId="1FFB1C0F" w14:textId="77777777" w:rsidR="00712F11" w:rsidRPr="00712F11" w:rsidRDefault="00712F11" w:rsidP="00712F11">
            <w:pPr>
              <w:pStyle w:val="ListParagraph"/>
              <w:numPr>
                <w:ilvl w:val="0"/>
                <w:numId w:val="11"/>
              </w:numPr>
            </w:pPr>
            <w:r w:rsidRPr="00712F11">
              <w:t>Previous or concurrent diagnosis of IPF</w:t>
            </w:r>
          </w:p>
          <w:p w14:paraId="7F703E64" w14:textId="77777777" w:rsidR="00712F11" w:rsidRPr="00712F11" w:rsidRDefault="00712F11" w:rsidP="00712F11">
            <w:pPr>
              <w:pStyle w:val="ListParagraph"/>
              <w:numPr>
                <w:ilvl w:val="0"/>
                <w:numId w:val="11"/>
              </w:numPr>
            </w:pPr>
            <w:r w:rsidRPr="00712F11">
              <w:t>Acute worsening or development of dyspnea typically &lt; 1 month duration</w:t>
            </w:r>
          </w:p>
          <w:p w14:paraId="10168575" w14:textId="77777777" w:rsidR="00712F11" w:rsidRPr="00712F11" w:rsidRDefault="00712F11" w:rsidP="00712F11">
            <w:pPr>
              <w:pStyle w:val="ListParagraph"/>
              <w:numPr>
                <w:ilvl w:val="0"/>
                <w:numId w:val="11"/>
              </w:numPr>
            </w:pPr>
            <w:r w:rsidRPr="00712F11">
              <w:t>CT with new bilateral GGO and/or consolidation superimposed on a background consistent with UIP pattern</w:t>
            </w:r>
          </w:p>
          <w:p w14:paraId="4B0A882F" w14:textId="77777777" w:rsidR="00712F11" w:rsidRPr="00712F11" w:rsidRDefault="00712F11" w:rsidP="00712F11">
            <w:pPr>
              <w:pStyle w:val="ListParagraph"/>
              <w:numPr>
                <w:ilvl w:val="0"/>
                <w:numId w:val="11"/>
              </w:numPr>
            </w:pPr>
            <w:r w:rsidRPr="00712F11">
              <w:t>Deterioration not fully explained by cardiac failure or fluid overload</w:t>
            </w:r>
          </w:p>
        </w:tc>
      </w:tr>
    </w:tbl>
    <w:p w14:paraId="0FDD13F3" w14:textId="77777777" w:rsidR="00712F11" w:rsidRPr="00712F11" w:rsidRDefault="00712F11" w:rsidP="00712F11">
      <w:pPr>
        <w:rPr>
          <w:i/>
          <w:iCs/>
        </w:rPr>
      </w:pPr>
      <w:r w:rsidRPr="00712F11">
        <w:rPr>
          <w:i/>
          <w:iCs/>
        </w:rPr>
        <w:t xml:space="preserve">Definitions of abbreviations: IPF = Idiopathic pulmonary fibrosis; </w:t>
      </w:r>
      <w:r w:rsidRPr="00712F11">
        <w:rPr>
          <w:i/>
          <w:iCs/>
        </w:rPr>
        <w:tab/>
        <w:t>GGO = ground glass opacity; UIP = Usual interstitial pneumonia</w:t>
      </w:r>
    </w:p>
    <w:p w14:paraId="2F53079A" w14:textId="77777777" w:rsidR="00712F11" w:rsidRPr="00712F11" w:rsidRDefault="00712F11" w:rsidP="00712F11"/>
    <w:p w14:paraId="729A9F36" w14:textId="77777777" w:rsidR="00712F11" w:rsidRPr="00712F11" w:rsidRDefault="00712F11" w:rsidP="00712F11">
      <w:r w:rsidRPr="00712F11">
        <w:t>TABLE 4: Comparison of Select Imaging Criteria for Usual Interstitial Pneumonia and Fibrotic Hypersensitivity Pneumonitis</w:t>
      </w:r>
    </w:p>
    <w:tbl>
      <w:tblPr>
        <w:tblStyle w:val="TableGrid"/>
        <w:tblW w:w="0" w:type="auto"/>
        <w:tblLook w:val="04A0" w:firstRow="1" w:lastRow="0" w:firstColumn="1" w:lastColumn="0" w:noHBand="0" w:noVBand="1"/>
      </w:tblPr>
      <w:tblGrid>
        <w:gridCol w:w="1504"/>
        <w:gridCol w:w="3888"/>
        <w:gridCol w:w="3968"/>
      </w:tblGrid>
      <w:tr w:rsidR="00712F11" w:rsidRPr="00712F11" w14:paraId="5DAA7B8E" w14:textId="77777777" w:rsidTr="005568FC">
        <w:tc>
          <w:tcPr>
            <w:tcW w:w="1345" w:type="dxa"/>
            <w:tcBorders>
              <w:top w:val="nil"/>
              <w:left w:val="nil"/>
              <w:bottom w:val="nil"/>
              <w:right w:val="nil"/>
            </w:tcBorders>
          </w:tcPr>
          <w:p w14:paraId="30DACEFB" w14:textId="77777777" w:rsidR="00712F11" w:rsidRPr="00712F11" w:rsidRDefault="00712F11" w:rsidP="005568FC"/>
        </w:tc>
        <w:tc>
          <w:tcPr>
            <w:tcW w:w="3960" w:type="dxa"/>
            <w:tcBorders>
              <w:top w:val="nil"/>
              <w:left w:val="nil"/>
              <w:right w:val="nil"/>
            </w:tcBorders>
          </w:tcPr>
          <w:p w14:paraId="55435078" w14:textId="77777777" w:rsidR="00712F11" w:rsidRPr="00712F11" w:rsidRDefault="00712F11" w:rsidP="005568FC">
            <w:pPr>
              <w:jc w:val="center"/>
            </w:pPr>
            <w:r w:rsidRPr="00712F11">
              <w:t>UIP</w:t>
            </w:r>
          </w:p>
        </w:tc>
        <w:tc>
          <w:tcPr>
            <w:tcW w:w="4045" w:type="dxa"/>
            <w:tcBorders>
              <w:top w:val="nil"/>
              <w:left w:val="nil"/>
              <w:right w:val="nil"/>
            </w:tcBorders>
          </w:tcPr>
          <w:p w14:paraId="1272EAE8" w14:textId="77777777" w:rsidR="00712F11" w:rsidRPr="00712F11" w:rsidRDefault="00712F11" w:rsidP="005568FC">
            <w:pPr>
              <w:jc w:val="center"/>
            </w:pPr>
            <w:r w:rsidRPr="00712F11">
              <w:t>Fibrotic HP</w:t>
            </w:r>
          </w:p>
        </w:tc>
      </w:tr>
      <w:tr w:rsidR="00712F11" w:rsidRPr="00712F11" w14:paraId="0663602E" w14:textId="77777777" w:rsidTr="005568FC">
        <w:tc>
          <w:tcPr>
            <w:tcW w:w="1345" w:type="dxa"/>
            <w:tcBorders>
              <w:top w:val="nil"/>
              <w:left w:val="nil"/>
              <w:bottom w:val="nil"/>
            </w:tcBorders>
          </w:tcPr>
          <w:p w14:paraId="7052D60B" w14:textId="77777777" w:rsidR="00712F11" w:rsidRPr="00712F11" w:rsidRDefault="00712F11" w:rsidP="005568FC">
            <w:r w:rsidRPr="00712F11">
              <w:t>Fibrosis Features</w:t>
            </w:r>
          </w:p>
        </w:tc>
        <w:tc>
          <w:tcPr>
            <w:tcW w:w="3960" w:type="dxa"/>
          </w:tcPr>
          <w:p w14:paraId="34EA4D92" w14:textId="77777777" w:rsidR="00712F11" w:rsidRPr="00712F11" w:rsidRDefault="00712F11" w:rsidP="005568FC">
            <w:r w:rsidRPr="00712F11">
              <w:t>Typical UIP:</w:t>
            </w:r>
          </w:p>
          <w:p w14:paraId="1BAEB155" w14:textId="77777777" w:rsidR="00712F11" w:rsidRPr="00712F11" w:rsidRDefault="00712F11" w:rsidP="00712F11">
            <w:pPr>
              <w:pStyle w:val="ListParagraph"/>
              <w:numPr>
                <w:ilvl w:val="0"/>
                <w:numId w:val="12"/>
              </w:numPr>
            </w:pPr>
            <w:r w:rsidRPr="00712F11">
              <w:t>Honeycombing</w:t>
            </w:r>
          </w:p>
          <w:p w14:paraId="17D5D4CF" w14:textId="77777777" w:rsidR="00712F11" w:rsidRPr="00712F11" w:rsidRDefault="00712F11" w:rsidP="00712F11">
            <w:pPr>
              <w:pStyle w:val="ListParagraph"/>
              <w:numPr>
                <w:ilvl w:val="0"/>
                <w:numId w:val="12"/>
              </w:numPr>
            </w:pPr>
            <w:r w:rsidRPr="00712F11">
              <w:t>+/- Traction bronchiectasis or bronchiolectasis</w:t>
            </w:r>
          </w:p>
          <w:p w14:paraId="0151D541" w14:textId="77777777" w:rsidR="00712F11" w:rsidRPr="00712F11" w:rsidRDefault="00712F11" w:rsidP="005568FC"/>
          <w:p w14:paraId="3B6EE01A" w14:textId="77777777" w:rsidR="00712F11" w:rsidRPr="00712F11" w:rsidRDefault="00712F11" w:rsidP="005568FC"/>
          <w:p w14:paraId="279815D9" w14:textId="77777777" w:rsidR="00712F11" w:rsidRPr="00712F11" w:rsidRDefault="00712F11" w:rsidP="005568FC"/>
          <w:p w14:paraId="108AE0F4" w14:textId="77777777" w:rsidR="00712F11" w:rsidRPr="00712F11" w:rsidRDefault="00712F11" w:rsidP="005568FC">
            <w:r w:rsidRPr="00712F11">
              <w:t>Probable UIP:</w:t>
            </w:r>
          </w:p>
          <w:p w14:paraId="3AE4B02E" w14:textId="77777777" w:rsidR="00712F11" w:rsidRPr="00712F11" w:rsidRDefault="00712F11" w:rsidP="00712F11">
            <w:pPr>
              <w:pStyle w:val="ListParagraph"/>
              <w:numPr>
                <w:ilvl w:val="0"/>
                <w:numId w:val="12"/>
              </w:numPr>
            </w:pPr>
            <w:r w:rsidRPr="00712F11">
              <w:t>Reticular pattern with peripheral traction bronchiectasis or bronchiolectasis</w:t>
            </w:r>
          </w:p>
          <w:p w14:paraId="7247AFBF" w14:textId="77777777" w:rsidR="00712F11" w:rsidRPr="00712F11" w:rsidRDefault="00712F11" w:rsidP="005568FC"/>
        </w:tc>
        <w:tc>
          <w:tcPr>
            <w:tcW w:w="4045" w:type="dxa"/>
          </w:tcPr>
          <w:p w14:paraId="432E26D3" w14:textId="77777777" w:rsidR="00712F11" w:rsidRPr="00712F11" w:rsidRDefault="00712F11" w:rsidP="005568FC">
            <w:r w:rsidRPr="00712F11">
              <w:t>Typical HP:</w:t>
            </w:r>
          </w:p>
          <w:p w14:paraId="5C9450FB" w14:textId="77777777" w:rsidR="00712F11" w:rsidRPr="00712F11" w:rsidRDefault="00712F11" w:rsidP="00712F11">
            <w:pPr>
              <w:pStyle w:val="ListParagraph"/>
              <w:numPr>
                <w:ilvl w:val="0"/>
                <w:numId w:val="13"/>
              </w:numPr>
            </w:pPr>
            <w:r w:rsidRPr="00712F11">
              <w:t>Irregular linear opacities/coarse reticulation with lung distortion</w:t>
            </w:r>
          </w:p>
          <w:p w14:paraId="40F38F57" w14:textId="77777777" w:rsidR="00712F11" w:rsidRPr="00712F11" w:rsidRDefault="00712F11" w:rsidP="00712F11">
            <w:pPr>
              <w:pStyle w:val="ListParagraph"/>
              <w:numPr>
                <w:ilvl w:val="0"/>
                <w:numId w:val="13"/>
              </w:numPr>
            </w:pPr>
            <w:r w:rsidRPr="00712F11">
              <w:t>+/- Traction bronchiectasis and honeycombing (does not predominate)</w:t>
            </w:r>
          </w:p>
          <w:p w14:paraId="5ACED47F" w14:textId="77777777" w:rsidR="00712F11" w:rsidRPr="00712F11" w:rsidRDefault="00712F11" w:rsidP="005568FC"/>
          <w:p w14:paraId="4BBAE873" w14:textId="77777777" w:rsidR="00712F11" w:rsidRPr="00712F11" w:rsidRDefault="00712F11" w:rsidP="005568FC">
            <w:r w:rsidRPr="00712F11">
              <w:t>Compatible with HP:</w:t>
            </w:r>
          </w:p>
          <w:p w14:paraId="5C745539" w14:textId="77777777" w:rsidR="00712F11" w:rsidRPr="00712F11" w:rsidRDefault="00712F11" w:rsidP="00712F11">
            <w:pPr>
              <w:pStyle w:val="ListParagraph"/>
              <w:numPr>
                <w:ilvl w:val="0"/>
                <w:numId w:val="14"/>
              </w:numPr>
            </w:pPr>
            <w:r w:rsidRPr="00712F11">
              <w:t>UIP pattern</w:t>
            </w:r>
          </w:p>
          <w:p w14:paraId="75F6568D" w14:textId="77777777" w:rsidR="00712F11" w:rsidRPr="00712F11" w:rsidRDefault="00712F11" w:rsidP="00712F11">
            <w:pPr>
              <w:pStyle w:val="ListParagraph"/>
              <w:numPr>
                <w:ilvl w:val="0"/>
                <w:numId w:val="14"/>
              </w:numPr>
            </w:pPr>
            <w:r w:rsidRPr="00712F11">
              <w:t>Subtle features of fibrosis with extensive superimposed GGO</w:t>
            </w:r>
          </w:p>
        </w:tc>
      </w:tr>
      <w:tr w:rsidR="00712F11" w:rsidRPr="00712F11" w14:paraId="70283211" w14:textId="77777777" w:rsidTr="005568FC">
        <w:tc>
          <w:tcPr>
            <w:tcW w:w="1345" w:type="dxa"/>
            <w:tcBorders>
              <w:top w:val="nil"/>
              <w:left w:val="nil"/>
              <w:bottom w:val="nil"/>
            </w:tcBorders>
          </w:tcPr>
          <w:p w14:paraId="2D6D690D" w14:textId="77777777" w:rsidR="00712F11" w:rsidRPr="00712F11" w:rsidRDefault="00712F11" w:rsidP="005568FC">
            <w:r w:rsidRPr="00712F11">
              <w:t>Fibrosis Distribution</w:t>
            </w:r>
          </w:p>
        </w:tc>
        <w:tc>
          <w:tcPr>
            <w:tcW w:w="3960" w:type="dxa"/>
          </w:tcPr>
          <w:p w14:paraId="5963F53B" w14:textId="77777777" w:rsidR="00712F11" w:rsidRPr="00712F11" w:rsidRDefault="00712F11" w:rsidP="005568FC">
            <w:r w:rsidRPr="00712F11">
              <w:t>Typical UIP:</w:t>
            </w:r>
          </w:p>
          <w:p w14:paraId="6AC3CCA5" w14:textId="77777777" w:rsidR="00712F11" w:rsidRPr="00712F11" w:rsidRDefault="00712F11" w:rsidP="00712F11">
            <w:pPr>
              <w:pStyle w:val="ListParagraph"/>
              <w:numPr>
                <w:ilvl w:val="0"/>
                <w:numId w:val="8"/>
              </w:numPr>
            </w:pPr>
            <w:r w:rsidRPr="00712F11">
              <w:t>Axial: Subpleural predominant, often heterogeneous</w:t>
            </w:r>
          </w:p>
          <w:p w14:paraId="748ECB93" w14:textId="77777777" w:rsidR="00712F11" w:rsidRPr="00712F11" w:rsidRDefault="00712F11" w:rsidP="00712F11">
            <w:pPr>
              <w:pStyle w:val="ListParagraph"/>
              <w:numPr>
                <w:ilvl w:val="0"/>
                <w:numId w:val="8"/>
              </w:numPr>
            </w:pPr>
            <w:r w:rsidRPr="00712F11">
              <w:t>Craniocaudal: Basal predominant, often heterogeneous</w:t>
            </w:r>
          </w:p>
          <w:p w14:paraId="2524CD5A" w14:textId="77777777" w:rsidR="00712F11" w:rsidRPr="00712F11" w:rsidRDefault="00712F11" w:rsidP="005568FC"/>
          <w:p w14:paraId="0FE6AE6B" w14:textId="77777777" w:rsidR="00712F11" w:rsidRPr="00712F11" w:rsidRDefault="00712F11" w:rsidP="005568FC">
            <w:r w:rsidRPr="00712F11">
              <w:t>Probable UIP:</w:t>
            </w:r>
          </w:p>
          <w:p w14:paraId="1FBE059B" w14:textId="77777777" w:rsidR="00712F11" w:rsidRPr="00712F11" w:rsidRDefault="00712F11" w:rsidP="00712F11">
            <w:pPr>
              <w:pStyle w:val="ListParagraph"/>
              <w:numPr>
                <w:ilvl w:val="0"/>
                <w:numId w:val="8"/>
              </w:numPr>
            </w:pPr>
            <w:r w:rsidRPr="00712F11">
              <w:t>Axial: Subpleural predominant, often heterogeneous</w:t>
            </w:r>
          </w:p>
          <w:p w14:paraId="57E9D0C4" w14:textId="77777777" w:rsidR="00712F11" w:rsidRPr="00712F11" w:rsidRDefault="00712F11" w:rsidP="00712F11">
            <w:pPr>
              <w:pStyle w:val="ListParagraph"/>
              <w:numPr>
                <w:ilvl w:val="0"/>
                <w:numId w:val="8"/>
              </w:numPr>
            </w:pPr>
            <w:r w:rsidRPr="00712F11">
              <w:t>Craniocaudal: Basal predominant, often heterogeneous</w:t>
            </w:r>
          </w:p>
        </w:tc>
        <w:tc>
          <w:tcPr>
            <w:tcW w:w="4045" w:type="dxa"/>
          </w:tcPr>
          <w:p w14:paraId="3FFAD7A7" w14:textId="77777777" w:rsidR="00712F11" w:rsidRPr="00712F11" w:rsidRDefault="00712F11" w:rsidP="005568FC">
            <w:r w:rsidRPr="00712F11">
              <w:t>Typical HP:</w:t>
            </w:r>
          </w:p>
          <w:p w14:paraId="15300374" w14:textId="77777777" w:rsidR="00712F11" w:rsidRPr="00712F11" w:rsidRDefault="00712F11" w:rsidP="00712F11">
            <w:pPr>
              <w:pStyle w:val="ListParagraph"/>
              <w:numPr>
                <w:ilvl w:val="0"/>
                <w:numId w:val="15"/>
              </w:numPr>
            </w:pPr>
            <w:r w:rsidRPr="00712F11">
              <w:t>Axial: Random</w:t>
            </w:r>
          </w:p>
          <w:p w14:paraId="6E012E30" w14:textId="77777777" w:rsidR="00712F11" w:rsidRPr="00712F11" w:rsidRDefault="00712F11" w:rsidP="00712F11">
            <w:pPr>
              <w:pStyle w:val="ListParagraph"/>
              <w:numPr>
                <w:ilvl w:val="0"/>
                <w:numId w:val="15"/>
              </w:numPr>
            </w:pPr>
            <w:r w:rsidRPr="00712F11">
              <w:t>Craniocaudal: Random, mid lung predominant, or relative basal sparing</w:t>
            </w:r>
          </w:p>
          <w:p w14:paraId="3E55D85B" w14:textId="77777777" w:rsidR="00712F11" w:rsidRPr="00712F11" w:rsidRDefault="00712F11" w:rsidP="005568FC"/>
          <w:p w14:paraId="7E59EAB4" w14:textId="77777777" w:rsidR="00712F11" w:rsidRPr="00712F11" w:rsidRDefault="00712F11" w:rsidP="005568FC"/>
          <w:p w14:paraId="5A8DFED0" w14:textId="77777777" w:rsidR="00712F11" w:rsidRPr="00712F11" w:rsidRDefault="00712F11" w:rsidP="005568FC">
            <w:r w:rsidRPr="00712F11">
              <w:t>Compatible with HP:</w:t>
            </w:r>
          </w:p>
          <w:p w14:paraId="1475627B" w14:textId="77777777" w:rsidR="00712F11" w:rsidRPr="00712F11" w:rsidRDefault="00712F11" w:rsidP="00712F11">
            <w:pPr>
              <w:pStyle w:val="ListParagraph"/>
              <w:numPr>
                <w:ilvl w:val="0"/>
                <w:numId w:val="16"/>
              </w:numPr>
            </w:pPr>
            <w:r w:rsidRPr="00712F11">
              <w:t>Axial: UIP pattern or peribronchovascular + subpleural</w:t>
            </w:r>
          </w:p>
          <w:p w14:paraId="764FD841" w14:textId="77777777" w:rsidR="00712F11" w:rsidRPr="00712F11" w:rsidRDefault="00712F11" w:rsidP="00712F11">
            <w:pPr>
              <w:pStyle w:val="ListParagraph"/>
              <w:numPr>
                <w:ilvl w:val="0"/>
                <w:numId w:val="16"/>
              </w:numPr>
            </w:pPr>
            <w:r w:rsidRPr="00712F11">
              <w:t>Craniocaudal: UIP pattern or upper lung predominant</w:t>
            </w:r>
          </w:p>
        </w:tc>
      </w:tr>
      <w:tr w:rsidR="00712F11" w:rsidRPr="00712F11" w14:paraId="7A90B215" w14:textId="77777777" w:rsidTr="005568FC">
        <w:tc>
          <w:tcPr>
            <w:tcW w:w="1345" w:type="dxa"/>
            <w:tcBorders>
              <w:top w:val="nil"/>
              <w:left w:val="nil"/>
              <w:bottom w:val="nil"/>
            </w:tcBorders>
          </w:tcPr>
          <w:p w14:paraId="5115AB23" w14:textId="77777777" w:rsidR="00712F11" w:rsidRPr="00712F11" w:rsidRDefault="00712F11" w:rsidP="005568FC">
            <w:r w:rsidRPr="00712F11">
              <w:t>Superimposed Nonfibrotic Features</w:t>
            </w:r>
          </w:p>
        </w:tc>
        <w:tc>
          <w:tcPr>
            <w:tcW w:w="3960" w:type="dxa"/>
          </w:tcPr>
          <w:p w14:paraId="47534C62" w14:textId="77777777" w:rsidR="00712F11" w:rsidRPr="00712F11" w:rsidRDefault="00712F11" w:rsidP="005568FC">
            <w:r w:rsidRPr="00712F11">
              <w:t>Typical UIP:</w:t>
            </w:r>
          </w:p>
          <w:p w14:paraId="61A6304E" w14:textId="77777777" w:rsidR="00712F11" w:rsidRPr="00712F11" w:rsidRDefault="00712F11" w:rsidP="00712F11">
            <w:pPr>
              <w:pStyle w:val="ListParagraph"/>
              <w:numPr>
                <w:ilvl w:val="0"/>
                <w:numId w:val="17"/>
              </w:numPr>
            </w:pPr>
            <w:r w:rsidRPr="00712F11">
              <w:t>None</w:t>
            </w:r>
          </w:p>
          <w:p w14:paraId="3F97FEF9" w14:textId="77777777" w:rsidR="00712F11" w:rsidRPr="00712F11" w:rsidRDefault="00712F11" w:rsidP="005568FC"/>
          <w:p w14:paraId="451D59BE" w14:textId="77777777" w:rsidR="00712F11" w:rsidRPr="00712F11" w:rsidRDefault="00712F11" w:rsidP="005568FC"/>
          <w:p w14:paraId="1208AC36" w14:textId="77777777" w:rsidR="00712F11" w:rsidRPr="00712F11" w:rsidRDefault="00712F11" w:rsidP="005568FC"/>
          <w:p w14:paraId="71C35374" w14:textId="77777777" w:rsidR="00712F11" w:rsidRPr="00712F11" w:rsidRDefault="00712F11" w:rsidP="005568FC"/>
          <w:p w14:paraId="6D65800D" w14:textId="77777777" w:rsidR="00712F11" w:rsidRPr="00712F11" w:rsidRDefault="00712F11" w:rsidP="005568FC"/>
          <w:p w14:paraId="69EE56C0" w14:textId="77777777" w:rsidR="00712F11" w:rsidRPr="00712F11" w:rsidRDefault="00712F11" w:rsidP="005568FC">
            <w:r w:rsidRPr="00712F11">
              <w:t>Probable UIP:</w:t>
            </w:r>
          </w:p>
          <w:p w14:paraId="7782F078" w14:textId="77777777" w:rsidR="00712F11" w:rsidRPr="00712F11" w:rsidRDefault="00712F11" w:rsidP="00712F11">
            <w:pPr>
              <w:pStyle w:val="ListParagraph"/>
              <w:numPr>
                <w:ilvl w:val="0"/>
                <w:numId w:val="17"/>
              </w:numPr>
            </w:pPr>
            <w:r w:rsidRPr="00712F11">
              <w:t>+/- Mild GGO</w:t>
            </w:r>
          </w:p>
        </w:tc>
        <w:tc>
          <w:tcPr>
            <w:tcW w:w="4045" w:type="dxa"/>
          </w:tcPr>
          <w:p w14:paraId="75501AEF" w14:textId="77777777" w:rsidR="00712F11" w:rsidRPr="00712F11" w:rsidRDefault="00712F11" w:rsidP="005568FC">
            <w:r w:rsidRPr="00712F11">
              <w:t>Typical HP:</w:t>
            </w:r>
          </w:p>
          <w:p w14:paraId="1D264008" w14:textId="77777777" w:rsidR="00712F11" w:rsidRPr="00712F11" w:rsidRDefault="00712F11" w:rsidP="00712F11">
            <w:pPr>
              <w:pStyle w:val="ListParagraph"/>
              <w:numPr>
                <w:ilvl w:val="0"/>
                <w:numId w:val="17"/>
              </w:numPr>
            </w:pPr>
            <w:r w:rsidRPr="00712F11">
              <w:t>Ill-defined centrilobular nodules and/or GGO*†</w:t>
            </w:r>
          </w:p>
          <w:p w14:paraId="5F733A76" w14:textId="77777777" w:rsidR="00712F11" w:rsidRPr="00712F11" w:rsidRDefault="00712F11" w:rsidP="00712F11">
            <w:pPr>
              <w:pStyle w:val="ListParagraph"/>
              <w:numPr>
                <w:ilvl w:val="0"/>
                <w:numId w:val="17"/>
              </w:numPr>
            </w:pPr>
            <w:r w:rsidRPr="00712F11">
              <w:t>Mosaic attenuation*†</w:t>
            </w:r>
          </w:p>
          <w:p w14:paraId="6296AC9D" w14:textId="77777777" w:rsidR="00712F11" w:rsidRPr="00712F11" w:rsidRDefault="00712F11" w:rsidP="00712F11">
            <w:pPr>
              <w:pStyle w:val="ListParagraph"/>
              <w:numPr>
                <w:ilvl w:val="0"/>
                <w:numId w:val="17"/>
              </w:numPr>
            </w:pPr>
            <w:r w:rsidRPr="00712F11">
              <w:t>Three-density pattern*†</w:t>
            </w:r>
          </w:p>
          <w:p w14:paraId="4968E484" w14:textId="77777777" w:rsidR="00712F11" w:rsidRPr="00712F11" w:rsidRDefault="00712F11" w:rsidP="00712F11">
            <w:pPr>
              <w:pStyle w:val="ListParagraph"/>
              <w:numPr>
                <w:ilvl w:val="0"/>
                <w:numId w:val="17"/>
              </w:numPr>
            </w:pPr>
            <w:r w:rsidRPr="00712F11">
              <w:t>Air trapping*</w:t>
            </w:r>
          </w:p>
          <w:p w14:paraId="581381DB" w14:textId="77777777" w:rsidR="00712F11" w:rsidRPr="00712F11" w:rsidRDefault="00712F11" w:rsidP="005568FC"/>
          <w:p w14:paraId="7F698998" w14:textId="77777777" w:rsidR="00712F11" w:rsidRPr="00712F11" w:rsidRDefault="00712F11" w:rsidP="005568FC">
            <w:r w:rsidRPr="00712F11">
              <w:t>Compatible with HP:</w:t>
            </w:r>
          </w:p>
          <w:p w14:paraId="0ED080A9" w14:textId="77777777" w:rsidR="00712F11" w:rsidRPr="00712F11" w:rsidRDefault="00712F11" w:rsidP="00712F11">
            <w:pPr>
              <w:pStyle w:val="ListParagraph"/>
              <w:numPr>
                <w:ilvl w:val="0"/>
                <w:numId w:val="18"/>
              </w:numPr>
            </w:pPr>
            <w:r w:rsidRPr="00712F11">
              <w:t>Ill-defined centrilobular nodules*†</w:t>
            </w:r>
          </w:p>
          <w:p w14:paraId="6FE4915C" w14:textId="77777777" w:rsidR="00712F11" w:rsidRPr="00712F11" w:rsidRDefault="00712F11" w:rsidP="00712F11">
            <w:pPr>
              <w:pStyle w:val="ListParagraph"/>
              <w:numPr>
                <w:ilvl w:val="0"/>
                <w:numId w:val="18"/>
              </w:numPr>
            </w:pPr>
            <w:r w:rsidRPr="00712F11">
              <w:t>Three-density pattern*</w:t>
            </w:r>
          </w:p>
          <w:p w14:paraId="2EA95894" w14:textId="77777777" w:rsidR="00712F11" w:rsidRPr="00712F11" w:rsidRDefault="00712F11" w:rsidP="00712F11">
            <w:pPr>
              <w:pStyle w:val="ListParagraph"/>
              <w:numPr>
                <w:ilvl w:val="0"/>
                <w:numId w:val="18"/>
              </w:numPr>
            </w:pPr>
            <w:r w:rsidRPr="00712F11">
              <w:t>Air trapping*†</w:t>
            </w:r>
          </w:p>
          <w:p w14:paraId="31B7FDCF" w14:textId="77777777" w:rsidR="00712F11" w:rsidRPr="00712F11" w:rsidRDefault="00712F11" w:rsidP="00712F11">
            <w:pPr>
              <w:pStyle w:val="ListParagraph"/>
              <w:numPr>
                <w:ilvl w:val="0"/>
                <w:numId w:val="18"/>
              </w:numPr>
            </w:pPr>
            <w:r w:rsidRPr="00712F11">
              <w:t>Mosaic attenuation†</w:t>
            </w:r>
          </w:p>
        </w:tc>
      </w:tr>
      <w:tr w:rsidR="00712F11" w:rsidRPr="00712F11" w14:paraId="75749FDC" w14:textId="77777777" w:rsidTr="005568FC">
        <w:tc>
          <w:tcPr>
            <w:tcW w:w="1345" w:type="dxa"/>
            <w:tcBorders>
              <w:top w:val="nil"/>
              <w:left w:val="nil"/>
              <w:bottom w:val="nil"/>
            </w:tcBorders>
          </w:tcPr>
          <w:p w14:paraId="1C0CBF33" w14:textId="77777777" w:rsidR="00712F11" w:rsidRPr="00712F11" w:rsidRDefault="00712F11" w:rsidP="005568FC">
            <w:r w:rsidRPr="00712F11">
              <w:t>Findings Suggestive of Alternative Diagnosis</w:t>
            </w:r>
          </w:p>
        </w:tc>
        <w:tc>
          <w:tcPr>
            <w:tcW w:w="3960" w:type="dxa"/>
            <w:tcBorders>
              <w:bottom w:val="single" w:sz="4" w:space="0" w:color="auto"/>
            </w:tcBorders>
          </w:tcPr>
          <w:p w14:paraId="300FCCD6" w14:textId="77777777" w:rsidR="00712F11" w:rsidRPr="00712F11" w:rsidRDefault="00712F11" w:rsidP="005568FC">
            <w:r w:rsidRPr="00712F11">
              <w:t>Features:</w:t>
            </w:r>
          </w:p>
          <w:p w14:paraId="69320841" w14:textId="77777777" w:rsidR="00712F11" w:rsidRPr="00712F11" w:rsidRDefault="00712F11" w:rsidP="00712F11">
            <w:pPr>
              <w:pStyle w:val="ListParagraph"/>
              <w:numPr>
                <w:ilvl w:val="0"/>
                <w:numId w:val="19"/>
              </w:numPr>
            </w:pPr>
            <w:r w:rsidRPr="00712F11">
              <w:t>Cysts</w:t>
            </w:r>
          </w:p>
          <w:p w14:paraId="3F738FA3" w14:textId="77777777" w:rsidR="00712F11" w:rsidRPr="00712F11" w:rsidRDefault="00712F11" w:rsidP="00712F11">
            <w:pPr>
              <w:pStyle w:val="ListParagraph"/>
              <w:numPr>
                <w:ilvl w:val="0"/>
                <w:numId w:val="19"/>
              </w:numPr>
            </w:pPr>
            <w:r w:rsidRPr="00712F11">
              <w:t>Marked mosaic attenuation</w:t>
            </w:r>
          </w:p>
          <w:p w14:paraId="4F5A3AE1" w14:textId="77777777" w:rsidR="00712F11" w:rsidRPr="00712F11" w:rsidRDefault="00712F11" w:rsidP="00712F11">
            <w:pPr>
              <w:pStyle w:val="ListParagraph"/>
              <w:numPr>
                <w:ilvl w:val="0"/>
                <w:numId w:val="19"/>
              </w:numPr>
            </w:pPr>
            <w:r w:rsidRPr="00712F11">
              <w:t>Predominant GGO</w:t>
            </w:r>
          </w:p>
          <w:p w14:paraId="53919B56" w14:textId="77777777" w:rsidR="00712F11" w:rsidRPr="00712F11" w:rsidRDefault="00712F11" w:rsidP="00712F11">
            <w:pPr>
              <w:pStyle w:val="ListParagraph"/>
              <w:numPr>
                <w:ilvl w:val="0"/>
                <w:numId w:val="19"/>
              </w:numPr>
            </w:pPr>
            <w:r w:rsidRPr="00712F11">
              <w:t>Profuse micronodules</w:t>
            </w:r>
          </w:p>
          <w:p w14:paraId="140104AB" w14:textId="77777777" w:rsidR="00712F11" w:rsidRPr="00712F11" w:rsidRDefault="00712F11" w:rsidP="00712F11">
            <w:pPr>
              <w:pStyle w:val="ListParagraph"/>
              <w:numPr>
                <w:ilvl w:val="0"/>
                <w:numId w:val="19"/>
              </w:numPr>
            </w:pPr>
            <w:r w:rsidRPr="00712F11">
              <w:t>Centrilobular nodules</w:t>
            </w:r>
          </w:p>
          <w:p w14:paraId="061CC01C" w14:textId="77777777" w:rsidR="00712F11" w:rsidRPr="00712F11" w:rsidRDefault="00712F11" w:rsidP="00712F11">
            <w:pPr>
              <w:pStyle w:val="ListParagraph"/>
              <w:numPr>
                <w:ilvl w:val="0"/>
                <w:numId w:val="19"/>
              </w:numPr>
            </w:pPr>
            <w:r w:rsidRPr="00712F11">
              <w:t>Nodules (other than described above)</w:t>
            </w:r>
          </w:p>
          <w:p w14:paraId="18029730" w14:textId="77777777" w:rsidR="00712F11" w:rsidRPr="00712F11" w:rsidRDefault="00712F11" w:rsidP="00712F11">
            <w:pPr>
              <w:pStyle w:val="ListParagraph"/>
              <w:numPr>
                <w:ilvl w:val="0"/>
                <w:numId w:val="19"/>
              </w:numPr>
            </w:pPr>
            <w:r w:rsidRPr="00712F11">
              <w:t>Consolidation</w:t>
            </w:r>
          </w:p>
          <w:p w14:paraId="366EDBF0" w14:textId="77777777" w:rsidR="00712F11" w:rsidRPr="00712F11" w:rsidRDefault="00712F11" w:rsidP="005568FC"/>
          <w:p w14:paraId="55F85550" w14:textId="77777777" w:rsidR="00712F11" w:rsidRPr="00712F11" w:rsidRDefault="00712F11" w:rsidP="005568FC">
            <w:r w:rsidRPr="00712F11">
              <w:t>Distribution:</w:t>
            </w:r>
          </w:p>
          <w:p w14:paraId="32EDB0B6" w14:textId="77777777" w:rsidR="00712F11" w:rsidRPr="00712F11" w:rsidRDefault="00712F11" w:rsidP="00712F11">
            <w:pPr>
              <w:pStyle w:val="ListParagraph"/>
              <w:numPr>
                <w:ilvl w:val="0"/>
                <w:numId w:val="20"/>
              </w:numPr>
            </w:pPr>
            <w:r w:rsidRPr="00712F11">
              <w:t>Peribronchovascular</w:t>
            </w:r>
          </w:p>
          <w:p w14:paraId="63A0F701" w14:textId="77777777" w:rsidR="00712F11" w:rsidRPr="00712F11" w:rsidRDefault="00712F11" w:rsidP="00712F11">
            <w:pPr>
              <w:pStyle w:val="ListParagraph"/>
              <w:numPr>
                <w:ilvl w:val="0"/>
                <w:numId w:val="20"/>
              </w:numPr>
            </w:pPr>
            <w:r w:rsidRPr="00712F11">
              <w:t>Perilymphatic</w:t>
            </w:r>
          </w:p>
          <w:p w14:paraId="3130C6BE" w14:textId="77777777" w:rsidR="00712F11" w:rsidRPr="00712F11" w:rsidRDefault="00712F11" w:rsidP="00712F11">
            <w:pPr>
              <w:pStyle w:val="ListParagraph"/>
              <w:numPr>
                <w:ilvl w:val="0"/>
                <w:numId w:val="20"/>
              </w:numPr>
            </w:pPr>
            <w:r w:rsidRPr="00712F11">
              <w:t>Upper or mid lung</w:t>
            </w:r>
          </w:p>
        </w:tc>
        <w:tc>
          <w:tcPr>
            <w:tcW w:w="4045" w:type="dxa"/>
            <w:tcBorders>
              <w:bottom w:val="single" w:sz="4" w:space="0" w:color="auto"/>
            </w:tcBorders>
          </w:tcPr>
          <w:p w14:paraId="374537A6" w14:textId="77777777" w:rsidR="00712F11" w:rsidRPr="00712F11" w:rsidRDefault="00712F11" w:rsidP="005568FC">
            <w:r w:rsidRPr="00712F11">
              <w:t>N/A. In the absence of features suggestive of HP, fibrotic interstitial lung disease of type and distribution could still represent fibrotic HP (“Indeterminate for HP” category)</w:t>
            </w:r>
          </w:p>
        </w:tc>
      </w:tr>
    </w:tbl>
    <w:p w14:paraId="1625C2D8" w14:textId="77777777" w:rsidR="00712F11" w:rsidRPr="00712F11" w:rsidRDefault="00712F11" w:rsidP="00712F11">
      <w:pPr>
        <w:rPr>
          <w:i/>
          <w:iCs/>
        </w:rPr>
      </w:pPr>
      <w:r w:rsidRPr="00712F11">
        <w:rPr>
          <w:i/>
          <w:iCs/>
        </w:rPr>
        <w:t>* ATS/JRS/ALAT guidelines</w:t>
      </w:r>
    </w:p>
    <w:p w14:paraId="41B09F20" w14:textId="77777777" w:rsidR="00712F11" w:rsidRPr="00712F11" w:rsidRDefault="00712F11" w:rsidP="00712F11">
      <w:pPr>
        <w:rPr>
          <w:i/>
          <w:iCs/>
        </w:rPr>
      </w:pPr>
      <w:r w:rsidRPr="00712F11">
        <w:rPr>
          <w:i/>
          <w:iCs/>
        </w:rPr>
        <w:t>† ACCP guidelines</w:t>
      </w:r>
    </w:p>
    <w:p w14:paraId="2FD5737B" w14:textId="77777777" w:rsidR="00712F11" w:rsidRPr="00712F11" w:rsidRDefault="00712F11" w:rsidP="00712F11">
      <w:pPr>
        <w:rPr>
          <w:i/>
          <w:iCs/>
        </w:rPr>
      </w:pPr>
      <w:r w:rsidRPr="00712F11">
        <w:rPr>
          <w:i/>
          <w:iCs/>
        </w:rPr>
        <w:t>Criteria for “Indeterminate for UIP” and “Indeterminate for HP” categories were intentionally omitted for clarity and brevity</w:t>
      </w:r>
    </w:p>
    <w:p w14:paraId="2ABBFBE5" w14:textId="77777777" w:rsidR="00712F11" w:rsidRPr="00712F11" w:rsidRDefault="00712F11" w:rsidP="00712F11">
      <w:pPr>
        <w:rPr>
          <w:i/>
          <w:iCs/>
        </w:rPr>
      </w:pPr>
      <w:r w:rsidRPr="00712F11">
        <w:rPr>
          <w:i/>
          <w:iCs/>
        </w:rPr>
        <w:t>Definitions of abbreviations: UIP = Usual interstitial pneumonia; HP = Hypersensitivity pneumonitis; GGO = Ground-glass opacity</w:t>
      </w:r>
    </w:p>
    <w:p w14:paraId="08BB3B3D" w14:textId="77777777" w:rsidR="00712F11" w:rsidRPr="00712F11" w:rsidRDefault="00712F11" w:rsidP="00712F11"/>
    <w:p w14:paraId="702972D8" w14:textId="33093872" w:rsidR="00712F11" w:rsidRDefault="00712F11" w:rsidP="00712F11">
      <w:pPr>
        <w:pStyle w:val="BodyText"/>
      </w:pPr>
    </w:p>
    <w:p w14:paraId="03C72B62" w14:textId="77777777" w:rsidR="00BD32F4" w:rsidRDefault="00BD32F4" w:rsidP="00712F11">
      <w:pPr>
        <w:pStyle w:val="BodyText"/>
      </w:pPr>
    </w:p>
    <w:p w14:paraId="0AD80A66" w14:textId="2FB34916" w:rsidR="00BD32F4" w:rsidRDefault="00BD32F4" w:rsidP="00712F11">
      <w:pPr>
        <w:pStyle w:val="BodyText"/>
      </w:pPr>
    </w:p>
    <w:p w14:paraId="0C079CAC" w14:textId="77777777" w:rsidR="008D5138" w:rsidRPr="008D5138" w:rsidRDefault="008D5138" w:rsidP="008D5138"/>
    <w:sectPr w:rsidR="008D5138" w:rsidRPr="008D51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4A3E85" w14:textId="77777777" w:rsidR="005F58E3" w:rsidRDefault="005F58E3" w:rsidP="00712F11">
      <w:pPr>
        <w:spacing w:after="0" w:line="240" w:lineRule="auto"/>
      </w:pPr>
      <w:r>
        <w:separator/>
      </w:r>
    </w:p>
  </w:endnote>
  <w:endnote w:type="continuationSeparator" w:id="0">
    <w:p w14:paraId="23096BB2" w14:textId="77777777" w:rsidR="005F58E3" w:rsidRDefault="005F58E3" w:rsidP="00712F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2FE00A" w14:textId="77777777" w:rsidR="005F58E3" w:rsidRDefault="005F58E3" w:rsidP="00712F11">
      <w:pPr>
        <w:spacing w:after="0" w:line="240" w:lineRule="auto"/>
      </w:pPr>
      <w:r>
        <w:separator/>
      </w:r>
    </w:p>
  </w:footnote>
  <w:footnote w:type="continuationSeparator" w:id="0">
    <w:p w14:paraId="5C260142" w14:textId="77777777" w:rsidR="005F58E3" w:rsidRDefault="005F58E3" w:rsidP="00712F1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8188BCD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4822FD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FBC989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E90786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B16C3D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D8C73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11CD53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0CEA7D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56E5C6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60E4DC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6A4CA5"/>
    <w:multiLevelType w:val="hybridMultilevel"/>
    <w:tmpl w:val="946ED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5E2B25"/>
    <w:multiLevelType w:val="hybridMultilevel"/>
    <w:tmpl w:val="D5DE3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6627C76"/>
    <w:multiLevelType w:val="hybridMultilevel"/>
    <w:tmpl w:val="3D4AC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A10C19"/>
    <w:multiLevelType w:val="hybridMultilevel"/>
    <w:tmpl w:val="8F2E4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36429E8"/>
    <w:multiLevelType w:val="hybridMultilevel"/>
    <w:tmpl w:val="C464B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80549F"/>
    <w:multiLevelType w:val="hybridMultilevel"/>
    <w:tmpl w:val="4FA86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A306518"/>
    <w:multiLevelType w:val="hybridMultilevel"/>
    <w:tmpl w:val="345AA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976B6E"/>
    <w:multiLevelType w:val="hybridMultilevel"/>
    <w:tmpl w:val="31502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8A62810"/>
    <w:multiLevelType w:val="hybridMultilevel"/>
    <w:tmpl w:val="66B46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2C7A91"/>
    <w:multiLevelType w:val="hybridMultilevel"/>
    <w:tmpl w:val="9A60B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423525"/>
    <w:multiLevelType w:val="hybridMultilevel"/>
    <w:tmpl w:val="22440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C20BE1"/>
    <w:multiLevelType w:val="hybridMultilevel"/>
    <w:tmpl w:val="505EA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A51CA6"/>
    <w:multiLevelType w:val="hybridMultilevel"/>
    <w:tmpl w:val="DD9AF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490BE4"/>
    <w:multiLevelType w:val="hybridMultilevel"/>
    <w:tmpl w:val="CD387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D97928"/>
    <w:multiLevelType w:val="hybridMultilevel"/>
    <w:tmpl w:val="71B22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3E6E5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9A50900"/>
    <w:multiLevelType w:val="hybridMultilevel"/>
    <w:tmpl w:val="C936B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1F3C8E"/>
    <w:multiLevelType w:val="hybridMultilevel"/>
    <w:tmpl w:val="8B92F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1B31CA"/>
    <w:multiLevelType w:val="hybridMultilevel"/>
    <w:tmpl w:val="F56CB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8B2321"/>
    <w:multiLevelType w:val="hybridMultilevel"/>
    <w:tmpl w:val="58842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43F70CC"/>
    <w:multiLevelType w:val="hybridMultilevel"/>
    <w:tmpl w:val="5CD26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num w:numId="1">
    <w:abstractNumId w:val="20"/>
  </w:num>
  <w:num w:numId="2">
    <w:abstractNumId w:val="22"/>
  </w:num>
  <w:num w:numId="3">
    <w:abstractNumId w:val="23"/>
  </w:num>
  <w:num w:numId="4">
    <w:abstractNumId w:val="19"/>
  </w:num>
  <w:num w:numId="5">
    <w:abstractNumId w:val="28"/>
  </w:num>
  <w:num w:numId="6">
    <w:abstractNumId w:val="26"/>
  </w:num>
  <w:num w:numId="7">
    <w:abstractNumId w:val="27"/>
  </w:num>
  <w:num w:numId="8">
    <w:abstractNumId w:val="29"/>
  </w:num>
  <w:num w:numId="9">
    <w:abstractNumId w:val="12"/>
  </w:num>
  <w:num w:numId="10">
    <w:abstractNumId w:val="21"/>
  </w:num>
  <w:num w:numId="11">
    <w:abstractNumId w:val="15"/>
  </w:num>
  <w:num w:numId="12">
    <w:abstractNumId w:val="30"/>
  </w:num>
  <w:num w:numId="13">
    <w:abstractNumId w:val="16"/>
  </w:num>
  <w:num w:numId="14">
    <w:abstractNumId w:val="24"/>
  </w:num>
  <w:num w:numId="15">
    <w:abstractNumId w:val="13"/>
  </w:num>
  <w:num w:numId="16">
    <w:abstractNumId w:val="11"/>
  </w:num>
  <w:num w:numId="17">
    <w:abstractNumId w:val="10"/>
  </w:num>
  <w:num w:numId="18">
    <w:abstractNumId w:val="18"/>
  </w:num>
  <w:num w:numId="19">
    <w:abstractNumId w:val="17"/>
  </w:num>
  <w:num w:numId="20">
    <w:abstractNumId w:val="14"/>
  </w:num>
  <w:num w:numId="21">
    <w:abstractNumId w:val="31"/>
  </w:num>
  <w:num w:numId="22">
    <w:abstractNumId w:val="9"/>
  </w:num>
  <w:num w:numId="23">
    <w:abstractNumId w:val="8"/>
  </w:num>
  <w:num w:numId="24">
    <w:abstractNumId w:val="25"/>
  </w:num>
  <w:num w:numId="25">
    <w:abstractNumId w:val="7"/>
  </w:num>
  <w:num w:numId="26">
    <w:abstractNumId w:val="6"/>
  </w:num>
  <w:num w:numId="27">
    <w:abstractNumId w:val="5"/>
  </w:num>
  <w:num w:numId="28">
    <w:abstractNumId w:val="4"/>
  </w:num>
  <w:num w:numId="29">
    <w:abstractNumId w:val="3"/>
  </w:num>
  <w:num w:numId="30">
    <w:abstractNumId w:val="2"/>
  </w:num>
  <w:num w:numId="31">
    <w:abstractNumId w:val="1"/>
  </w:num>
  <w:num w:numId="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60"/>
  <w:linkStyles/>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vsrrvd09d50ver2t2vx5spz2zprt2a0zrf&quot;&gt;My EndNote Library&lt;record-ids&gt;&lt;item&gt;5&lt;/item&gt;&lt;item&gt;6&lt;/item&gt;&lt;item&gt;7&lt;/item&gt;&lt;item&gt;9&lt;/item&gt;&lt;item&gt;10&lt;/item&gt;&lt;item&gt;15&lt;/item&gt;&lt;item&gt;17&lt;/item&gt;&lt;item&gt;19&lt;/item&gt;&lt;item&gt;24&lt;/item&gt;&lt;item&gt;27&lt;/item&gt;&lt;item&gt;28&lt;/item&gt;&lt;item&gt;29&lt;/item&gt;&lt;item&gt;30&lt;/item&gt;&lt;item&gt;31&lt;/item&gt;&lt;item&gt;32&lt;/item&gt;&lt;item&gt;33&lt;/item&gt;&lt;item&gt;36&lt;/item&gt;&lt;/record-ids&gt;&lt;/item&gt;&lt;/Libraries&gt;"/>
    <w:docVar w:name="paperpile-doc-id" w:val="X649L799H189E791"/>
    <w:docVar w:name="paperpile-doc-name" w:val="HP Review FINAL.docx"/>
  </w:docVars>
  <w:rsids>
    <w:rsidRoot w:val="00313961"/>
    <w:rsid w:val="0000030D"/>
    <w:rsid w:val="00003FC1"/>
    <w:rsid w:val="000052D7"/>
    <w:rsid w:val="0000567E"/>
    <w:rsid w:val="0000772A"/>
    <w:rsid w:val="00010D21"/>
    <w:rsid w:val="000138FD"/>
    <w:rsid w:val="0001462D"/>
    <w:rsid w:val="00015F21"/>
    <w:rsid w:val="000164EC"/>
    <w:rsid w:val="00022938"/>
    <w:rsid w:val="0002305C"/>
    <w:rsid w:val="0002548D"/>
    <w:rsid w:val="00027454"/>
    <w:rsid w:val="000302D5"/>
    <w:rsid w:val="00030EA6"/>
    <w:rsid w:val="00032811"/>
    <w:rsid w:val="00032B92"/>
    <w:rsid w:val="000338F4"/>
    <w:rsid w:val="00037A3F"/>
    <w:rsid w:val="0004072C"/>
    <w:rsid w:val="00041655"/>
    <w:rsid w:val="000429E3"/>
    <w:rsid w:val="00042B95"/>
    <w:rsid w:val="000438EB"/>
    <w:rsid w:val="00044752"/>
    <w:rsid w:val="000466D6"/>
    <w:rsid w:val="00046E4E"/>
    <w:rsid w:val="00047187"/>
    <w:rsid w:val="000505C3"/>
    <w:rsid w:val="00050D64"/>
    <w:rsid w:val="00051C9E"/>
    <w:rsid w:val="00051D36"/>
    <w:rsid w:val="00052703"/>
    <w:rsid w:val="00052851"/>
    <w:rsid w:val="000528ED"/>
    <w:rsid w:val="000537C5"/>
    <w:rsid w:val="000538B8"/>
    <w:rsid w:val="00053C21"/>
    <w:rsid w:val="00054D5B"/>
    <w:rsid w:val="000550F3"/>
    <w:rsid w:val="00060F25"/>
    <w:rsid w:val="00061254"/>
    <w:rsid w:val="00061876"/>
    <w:rsid w:val="00062340"/>
    <w:rsid w:val="0006245B"/>
    <w:rsid w:val="000658CD"/>
    <w:rsid w:val="0006CD34"/>
    <w:rsid w:val="00071920"/>
    <w:rsid w:val="00071B78"/>
    <w:rsid w:val="000745EF"/>
    <w:rsid w:val="00075D09"/>
    <w:rsid w:val="0007606B"/>
    <w:rsid w:val="000761C0"/>
    <w:rsid w:val="0007620A"/>
    <w:rsid w:val="000820D1"/>
    <w:rsid w:val="00084FC4"/>
    <w:rsid w:val="0008529E"/>
    <w:rsid w:val="000852D0"/>
    <w:rsid w:val="0008531F"/>
    <w:rsid w:val="00086E4D"/>
    <w:rsid w:val="000878E0"/>
    <w:rsid w:val="00087C74"/>
    <w:rsid w:val="00090908"/>
    <w:rsid w:val="00091586"/>
    <w:rsid w:val="0009169F"/>
    <w:rsid w:val="00091F7B"/>
    <w:rsid w:val="000924C4"/>
    <w:rsid w:val="0009273B"/>
    <w:rsid w:val="00093A9F"/>
    <w:rsid w:val="000943E2"/>
    <w:rsid w:val="000955CB"/>
    <w:rsid w:val="00097EE9"/>
    <w:rsid w:val="000A0A3B"/>
    <w:rsid w:val="000A137E"/>
    <w:rsid w:val="000A175C"/>
    <w:rsid w:val="000A5696"/>
    <w:rsid w:val="000A5765"/>
    <w:rsid w:val="000A66C6"/>
    <w:rsid w:val="000A770A"/>
    <w:rsid w:val="000A7B02"/>
    <w:rsid w:val="000B0A2B"/>
    <w:rsid w:val="000B0E8D"/>
    <w:rsid w:val="000B0EB8"/>
    <w:rsid w:val="000B2718"/>
    <w:rsid w:val="000B4124"/>
    <w:rsid w:val="000B46FE"/>
    <w:rsid w:val="000B5AC1"/>
    <w:rsid w:val="000B5BDA"/>
    <w:rsid w:val="000B6913"/>
    <w:rsid w:val="000B753D"/>
    <w:rsid w:val="000C0000"/>
    <w:rsid w:val="000C0885"/>
    <w:rsid w:val="000C3402"/>
    <w:rsid w:val="000C5357"/>
    <w:rsid w:val="000C77AD"/>
    <w:rsid w:val="000D3B9B"/>
    <w:rsid w:val="000D3E22"/>
    <w:rsid w:val="000D5E11"/>
    <w:rsid w:val="000D6886"/>
    <w:rsid w:val="000D7F6A"/>
    <w:rsid w:val="000E0113"/>
    <w:rsid w:val="000E16B5"/>
    <w:rsid w:val="000E1BEE"/>
    <w:rsid w:val="000E2169"/>
    <w:rsid w:val="000E409C"/>
    <w:rsid w:val="000E68C0"/>
    <w:rsid w:val="000E74B7"/>
    <w:rsid w:val="000E7B66"/>
    <w:rsid w:val="000E7BC0"/>
    <w:rsid w:val="000F195A"/>
    <w:rsid w:val="000F3D48"/>
    <w:rsid w:val="000F4153"/>
    <w:rsid w:val="000F46B3"/>
    <w:rsid w:val="000F49A1"/>
    <w:rsid w:val="000F6F5D"/>
    <w:rsid w:val="000F72EF"/>
    <w:rsid w:val="00100C8C"/>
    <w:rsid w:val="00101AE6"/>
    <w:rsid w:val="00102116"/>
    <w:rsid w:val="0010257A"/>
    <w:rsid w:val="00102EBB"/>
    <w:rsid w:val="00102F95"/>
    <w:rsid w:val="00104094"/>
    <w:rsid w:val="00105CE3"/>
    <w:rsid w:val="00105D9C"/>
    <w:rsid w:val="00105E23"/>
    <w:rsid w:val="00106982"/>
    <w:rsid w:val="0010726F"/>
    <w:rsid w:val="00107C5F"/>
    <w:rsid w:val="0011143B"/>
    <w:rsid w:val="00112F1B"/>
    <w:rsid w:val="00113CB6"/>
    <w:rsid w:val="00113ECE"/>
    <w:rsid w:val="001148D8"/>
    <w:rsid w:val="0011581C"/>
    <w:rsid w:val="001171DF"/>
    <w:rsid w:val="0011728D"/>
    <w:rsid w:val="001172DE"/>
    <w:rsid w:val="00117A9F"/>
    <w:rsid w:val="00117F6A"/>
    <w:rsid w:val="00121C84"/>
    <w:rsid w:val="00127666"/>
    <w:rsid w:val="001306E6"/>
    <w:rsid w:val="00132532"/>
    <w:rsid w:val="001343E3"/>
    <w:rsid w:val="0013530D"/>
    <w:rsid w:val="00135C3C"/>
    <w:rsid w:val="001375AE"/>
    <w:rsid w:val="0014047A"/>
    <w:rsid w:val="00140DFB"/>
    <w:rsid w:val="001432FC"/>
    <w:rsid w:val="00145A42"/>
    <w:rsid w:val="00145B91"/>
    <w:rsid w:val="001464C4"/>
    <w:rsid w:val="0015071D"/>
    <w:rsid w:val="00150766"/>
    <w:rsid w:val="001544B9"/>
    <w:rsid w:val="001578F2"/>
    <w:rsid w:val="0015F373"/>
    <w:rsid w:val="0016044E"/>
    <w:rsid w:val="00160C6D"/>
    <w:rsid w:val="00160F92"/>
    <w:rsid w:val="00162947"/>
    <w:rsid w:val="00162EC7"/>
    <w:rsid w:val="00163EEF"/>
    <w:rsid w:val="00164A65"/>
    <w:rsid w:val="001666D0"/>
    <w:rsid w:val="00167C7A"/>
    <w:rsid w:val="001711BA"/>
    <w:rsid w:val="00171503"/>
    <w:rsid w:val="001715A5"/>
    <w:rsid w:val="00171E5C"/>
    <w:rsid w:val="00172312"/>
    <w:rsid w:val="0017255B"/>
    <w:rsid w:val="0017442B"/>
    <w:rsid w:val="00174818"/>
    <w:rsid w:val="00175C07"/>
    <w:rsid w:val="00175F53"/>
    <w:rsid w:val="00176DA2"/>
    <w:rsid w:val="00180313"/>
    <w:rsid w:val="0018070A"/>
    <w:rsid w:val="00181318"/>
    <w:rsid w:val="00182413"/>
    <w:rsid w:val="00182B19"/>
    <w:rsid w:val="00182E2C"/>
    <w:rsid w:val="0018343E"/>
    <w:rsid w:val="00184773"/>
    <w:rsid w:val="001865EB"/>
    <w:rsid w:val="00186746"/>
    <w:rsid w:val="00186E33"/>
    <w:rsid w:val="001874BD"/>
    <w:rsid w:val="00187530"/>
    <w:rsid w:val="00190B95"/>
    <w:rsid w:val="00190F33"/>
    <w:rsid w:val="00192885"/>
    <w:rsid w:val="001944DA"/>
    <w:rsid w:val="0019570F"/>
    <w:rsid w:val="001969CD"/>
    <w:rsid w:val="001979E1"/>
    <w:rsid w:val="001A02E2"/>
    <w:rsid w:val="001A1343"/>
    <w:rsid w:val="001A2982"/>
    <w:rsid w:val="001A3030"/>
    <w:rsid w:val="001A3338"/>
    <w:rsid w:val="001A407E"/>
    <w:rsid w:val="001A450E"/>
    <w:rsid w:val="001A48AF"/>
    <w:rsid w:val="001A532B"/>
    <w:rsid w:val="001A6081"/>
    <w:rsid w:val="001A73D5"/>
    <w:rsid w:val="001B014F"/>
    <w:rsid w:val="001B02BE"/>
    <w:rsid w:val="001B0950"/>
    <w:rsid w:val="001B16E4"/>
    <w:rsid w:val="001B282A"/>
    <w:rsid w:val="001B32B1"/>
    <w:rsid w:val="001B334B"/>
    <w:rsid w:val="001B3D3B"/>
    <w:rsid w:val="001B4D27"/>
    <w:rsid w:val="001B5071"/>
    <w:rsid w:val="001B524A"/>
    <w:rsid w:val="001C0CD6"/>
    <w:rsid w:val="001C4218"/>
    <w:rsid w:val="001C4CB2"/>
    <w:rsid w:val="001C6714"/>
    <w:rsid w:val="001C7010"/>
    <w:rsid w:val="001D07E2"/>
    <w:rsid w:val="001D14E9"/>
    <w:rsid w:val="001D2EB6"/>
    <w:rsid w:val="001D4390"/>
    <w:rsid w:val="001D5324"/>
    <w:rsid w:val="001D5C64"/>
    <w:rsid w:val="001E1276"/>
    <w:rsid w:val="001E1A37"/>
    <w:rsid w:val="001E2E51"/>
    <w:rsid w:val="001E48CD"/>
    <w:rsid w:val="001E4BD2"/>
    <w:rsid w:val="001E4DDF"/>
    <w:rsid w:val="001E524A"/>
    <w:rsid w:val="001E57E2"/>
    <w:rsid w:val="001E5930"/>
    <w:rsid w:val="001E5FB5"/>
    <w:rsid w:val="001E63DB"/>
    <w:rsid w:val="001E650B"/>
    <w:rsid w:val="001E664F"/>
    <w:rsid w:val="001E672A"/>
    <w:rsid w:val="001E6787"/>
    <w:rsid w:val="001E7061"/>
    <w:rsid w:val="001E7B54"/>
    <w:rsid w:val="001E7F51"/>
    <w:rsid w:val="001F1319"/>
    <w:rsid w:val="001F22AC"/>
    <w:rsid w:val="001F4CD7"/>
    <w:rsid w:val="001F5279"/>
    <w:rsid w:val="002000A1"/>
    <w:rsid w:val="002000D1"/>
    <w:rsid w:val="002013B9"/>
    <w:rsid w:val="002016D1"/>
    <w:rsid w:val="00201E4A"/>
    <w:rsid w:val="00202339"/>
    <w:rsid w:val="00202446"/>
    <w:rsid w:val="00202538"/>
    <w:rsid w:val="002025DF"/>
    <w:rsid w:val="002047C7"/>
    <w:rsid w:val="002054B3"/>
    <w:rsid w:val="00207282"/>
    <w:rsid w:val="00207ACB"/>
    <w:rsid w:val="002102F3"/>
    <w:rsid w:val="00210ED9"/>
    <w:rsid w:val="002130A5"/>
    <w:rsid w:val="00214043"/>
    <w:rsid w:val="00214CE0"/>
    <w:rsid w:val="00214FDA"/>
    <w:rsid w:val="002152A5"/>
    <w:rsid w:val="002163F7"/>
    <w:rsid w:val="002164DE"/>
    <w:rsid w:val="002165DF"/>
    <w:rsid w:val="00221D0A"/>
    <w:rsid w:val="00222BA2"/>
    <w:rsid w:val="00222EEE"/>
    <w:rsid w:val="0022319C"/>
    <w:rsid w:val="00223E13"/>
    <w:rsid w:val="0022488B"/>
    <w:rsid w:val="00227430"/>
    <w:rsid w:val="00227916"/>
    <w:rsid w:val="00230CCB"/>
    <w:rsid w:val="00231C1B"/>
    <w:rsid w:val="002328E3"/>
    <w:rsid w:val="002338AC"/>
    <w:rsid w:val="00234D4C"/>
    <w:rsid w:val="00234F7D"/>
    <w:rsid w:val="00235D8D"/>
    <w:rsid w:val="00235EE7"/>
    <w:rsid w:val="002366D9"/>
    <w:rsid w:val="00237EBD"/>
    <w:rsid w:val="002433F8"/>
    <w:rsid w:val="00243B6B"/>
    <w:rsid w:val="002441DF"/>
    <w:rsid w:val="00244BB5"/>
    <w:rsid w:val="002455BD"/>
    <w:rsid w:val="002458F5"/>
    <w:rsid w:val="00246857"/>
    <w:rsid w:val="00246964"/>
    <w:rsid w:val="00247554"/>
    <w:rsid w:val="002479EE"/>
    <w:rsid w:val="0025128B"/>
    <w:rsid w:val="00252B43"/>
    <w:rsid w:val="00252B78"/>
    <w:rsid w:val="00253BB3"/>
    <w:rsid w:val="002540F9"/>
    <w:rsid w:val="002546FD"/>
    <w:rsid w:val="00254E44"/>
    <w:rsid w:val="00255692"/>
    <w:rsid w:val="002557FB"/>
    <w:rsid w:val="0025681E"/>
    <w:rsid w:val="00263806"/>
    <w:rsid w:val="00263AD1"/>
    <w:rsid w:val="0026514C"/>
    <w:rsid w:val="00271603"/>
    <w:rsid w:val="002720CD"/>
    <w:rsid w:val="00273133"/>
    <w:rsid w:val="002738C4"/>
    <w:rsid w:val="00275F35"/>
    <w:rsid w:val="0027660A"/>
    <w:rsid w:val="00276C1B"/>
    <w:rsid w:val="00277FCF"/>
    <w:rsid w:val="00280543"/>
    <w:rsid w:val="00280B7B"/>
    <w:rsid w:val="00281006"/>
    <w:rsid w:val="002811A1"/>
    <w:rsid w:val="002812C3"/>
    <w:rsid w:val="00281983"/>
    <w:rsid w:val="00281E8E"/>
    <w:rsid w:val="00284B8E"/>
    <w:rsid w:val="00284C8C"/>
    <w:rsid w:val="00285354"/>
    <w:rsid w:val="00286B71"/>
    <w:rsid w:val="00286F55"/>
    <w:rsid w:val="002917C1"/>
    <w:rsid w:val="002940C8"/>
    <w:rsid w:val="002962B8"/>
    <w:rsid w:val="00297157"/>
    <w:rsid w:val="002A11F4"/>
    <w:rsid w:val="002A28FE"/>
    <w:rsid w:val="002A32D6"/>
    <w:rsid w:val="002A36BE"/>
    <w:rsid w:val="002A4352"/>
    <w:rsid w:val="002A67F1"/>
    <w:rsid w:val="002A6B23"/>
    <w:rsid w:val="002A70E6"/>
    <w:rsid w:val="002B0A60"/>
    <w:rsid w:val="002B14E4"/>
    <w:rsid w:val="002B1735"/>
    <w:rsid w:val="002B2A2A"/>
    <w:rsid w:val="002B37FF"/>
    <w:rsid w:val="002B4691"/>
    <w:rsid w:val="002B6968"/>
    <w:rsid w:val="002C0711"/>
    <w:rsid w:val="002C1AFC"/>
    <w:rsid w:val="002C26F4"/>
    <w:rsid w:val="002C4EEE"/>
    <w:rsid w:val="002C7984"/>
    <w:rsid w:val="002D0230"/>
    <w:rsid w:val="002D09D9"/>
    <w:rsid w:val="002D0ACA"/>
    <w:rsid w:val="002D15DD"/>
    <w:rsid w:val="002D311E"/>
    <w:rsid w:val="002D31AA"/>
    <w:rsid w:val="002D43AB"/>
    <w:rsid w:val="002D61C2"/>
    <w:rsid w:val="002D6854"/>
    <w:rsid w:val="002E0035"/>
    <w:rsid w:val="002E1638"/>
    <w:rsid w:val="002E6496"/>
    <w:rsid w:val="002E76F6"/>
    <w:rsid w:val="002E7A0C"/>
    <w:rsid w:val="002E7E5A"/>
    <w:rsid w:val="002F11B6"/>
    <w:rsid w:val="002F2A0B"/>
    <w:rsid w:val="002F36C1"/>
    <w:rsid w:val="002F414B"/>
    <w:rsid w:val="002F4403"/>
    <w:rsid w:val="002F4679"/>
    <w:rsid w:val="002F66DA"/>
    <w:rsid w:val="002F6F22"/>
    <w:rsid w:val="002F78E0"/>
    <w:rsid w:val="00300729"/>
    <w:rsid w:val="003013C8"/>
    <w:rsid w:val="00301851"/>
    <w:rsid w:val="0030212C"/>
    <w:rsid w:val="00302451"/>
    <w:rsid w:val="00304D2B"/>
    <w:rsid w:val="003061EB"/>
    <w:rsid w:val="0030759C"/>
    <w:rsid w:val="00307FC5"/>
    <w:rsid w:val="00311914"/>
    <w:rsid w:val="00311E59"/>
    <w:rsid w:val="00313961"/>
    <w:rsid w:val="00316041"/>
    <w:rsid w:val="00322AE0"/>
    <w:rsid w:val="00325658"/>
    <w:rsid w:val="00326417"/>
    <w:rsid w:val="0032652C"/>
    <w:rsid w:val="00326D22"/>
    <w:rsid w:val="0033037E"/>
    <w:rsid w:val="00330469"/>
    <w:rsid w:val="003310ED"/>
    <w:rsid w:val="003326CA"/>
    <w:rsid w:val="0033274E"/>
    <w:rsid w:val="00332FC6"/>
    <w:rsid w:val="0033354C"/>
    <w:rsid w:val="003341A5"/>
    <w:rsid w:val="00334346"/>
    <w:rsid w:val="00334532"/>
    <w:rsid w:val="0033610A"/>
    <w:rsid w:val="00336E60"/>
    <w:rsid w:val="0034190E"/>
    <w:rsid w:val="00341CB9"/>
    <w:rsid w:val="00343A6D"/>
    <w:rsid w:val="00343EAE"/>
    <w:rsid w:val="0034475A"/>
    <w:rsid w:val="00344BF2"/>
    <w:rsid w:val="003501A5"/>
    <w:rsid w:val="003517A0"/>
    <w:rsid w:val="00352593"/>
    <w:rsid w:val="00353318"/>
    <w:rsid w:val="00354A14"/>
    <w:rsid w:val="00355E5C"/>
    <w:rsid w:val="00363D04"/>
    <w:rsid w:val="00365CD4"/>
    <w:rsid w:val="00367937"/>
    <w:rsid w:val="00367B4D"/>
    <w:rsid w:val="00367D28"/>
    <w:rsid w:val="0037126C"/>
    <w:rsid w:val="003723C4"/>
    <w:rsid w:val="00373E3A"/>
    <w:rsid w:val="0037434B"/>
    <w:rsid w:val="00374D30"/>
    <w:rsid w:val="00374F7C"/>
    <w:rsid w:val="00375149"/>
    <w:rsid w:val="003758E4"/>
    <w:rsid w:val="00376BD5"/>
    <w:rsid w:val="00377A41"/>
    <w:rsid w:val="003802DD"/>
    <w:rsid w:val="0038109A"/>
    <w:rsid w:val="003820EC"/>
    <w:rsid w:val="0038256C"/>
    <w:rsid w:val="00382A8D"/>
    <w:rsid w:val="003845B1"/>
    <w:rsid w:val="00385A0A"/>
    <w:rsid w:val="0038722E"/>
    <w:rsid w:val="00387724"/>
    <w:rsid w:val="003914C5"/>
    <w:rsid w:val="00392F1B"/>
    <w:rsid w:val="00395137"/>
    <w:rsid w:val="0039537D"/>
    <w:rsid w:val="003967CC"/>
    <w:rsid w:val="00397BFC"/>
    <w:rsid w:val="003A09E6"/>
    <w:rsid w:val="003A0E51"/>
    <w:rsid w:val="003A27C3"/>
    <w:rsid w:val="003A2CC6"/>
    <w:rsid w:val="003A3B2B"/>
    <w:rsid w:val="003A4116"/>
    <w:rsid w:val="003A6EA4"/>
    <w:rsid w:val="003A7074"/>
    <w:rsid w:val="003A72B9"/>
    <w:rsid w:val="003B0C08"/>
    <w:rsid w:val="003B1231"/>
    <w:rsid w:val="003B24C7"/>
    <w:rsid w:val="003B2BC0"/>
    <w:rsid w:val="003B32E8"/>
    <w:rsid w:val="003B3331"/>
    <w:rsid w:val="003B3B6A"/>
    <w:rsid w:val="003B52C1"/>
    <w:rsid w:val="003B5A40"/>
    <w:rsid w:val="003B77FA"/>
    <w:rsid w:val="003B7B57"/>
    <w:rsid w:val="003C2C0A"/>
    <w:rsid w:val="003C3060"/>
    <w:rsid w:val="003C39D8"/>
    <w:rsid w:val="003C4911"/>
    <w:rsid w:val="003C4E8A"/>
    <w:rsid w:val="003C4FD5"/>
    <w:rsid w:val="003C58A0"/>
    <w:rsid w:val="003D0980"/>
    <w:rsid w:val="003D1974"/>
    <w:rsid w:val="003D5BBB"/>
    <w:rsid w:val="003D7E7C"/>
    <w:rsid w:val="003E526C"/>
    <w:rsid w:val="003E6B80"/>
    <w:rsid w:val="003F1827"/>
    <w:rsid w:val="003F3134"/>
    <w:rsid w:val="003F3B39"/>
    <w:rsid w:val="003F6B30"/>
    <w:rsid w:val="003F6C82"/>
    <w:rsid w:val="003F7571"/>
    <w:rsid w:val="00402F1F"/>
    <w:rsid w:val="004058E7"/>
    <w:rsid w:val="004078E0"/>
    <w:rsid w:val="00410228"/>
    <w:rsid w:val="00410307"/>
    <w:rsid w:val="00410947"/>
    <w:rsid w:val="004137F1"/>
    <w:rsid w:val="00413CCE"/>
    <w:rsid w:val="00414EB2"/>
    <w:rsid w:val="00414FFC"/>
    <w:rsid w:val="00415938"/>
    <w:rsid w:val="00417D55"/>
    <w:rsid w:val="00420A20"/>
    <w:rsid w:val="00421776"/>
    <w:rsid w:val="00422399"/>
    <w:rsid w:val="004233B7"/>
    <w:rsid w:val="00424059"/>
    <w:rsid w:val="00425BED"/>
    <w:rsid w:val="004301AA"/>
    <w:rsid w:val="00430416"/>
    <w:rsid w:val="004306BF"/>
    <w:rsid w:val="00430E42"/>
    <w:rsid w:val="0043394C"/>
    <w:rsid w:val="0043658C"/>
    <w:rsid w:val="00436689"/>
    <w:rsid w:val="00437923"/>
    <w:rsid w:val="00437CB3"/>
    <w:rsid w:val="00443E86"/>
    <w:rsid w:val="00444074"/>
    <w:rsid w:val="004443C2"/>
    <w:rsid w:val="00445000"/>
    <w:rsid w:val="00446E6E"/>
    <w:rsid w:val="00447DB2"/>
    <w:rsid w:val="004515D7"/>
    <w:rsid w:val="00452E38"/>
    <w:rsid w:val="00454076"/>
    <w:rsid w:val="0045492B"/>
    <w:rsid w:val="00454E28"/>
    <w:rsid w:val="0045592E"/>
    <w:rsid w:val="004567F8"/>
    <w:rsid w:val="0045752D"/>
    <w:rsid w:val="004579AF"/>
    <w:rsid w:val="00457C0D"/>
    <w:rsid w:val="00460C02"/>
    <w:rsid w:val="00460D1B"/>
    <w:rsid w:val="00461336"/>
    <w:rsid w:val="00461A2D"/>
    <w:rsid w:val="00461E0F"/>
    <w:rsid w:val="0046297E"/>
    <w:rsid w:val="00462FCE"/>
    <w:rsid w:val="00463A88"/>
    <w:rsid w:val="0046442A"/>
    <w:rsid w:val="00465EE9"/>
    <w:rsid w:val="00466832"/>
    <w:rsid w:val="00466980"/>
    <w:rsid w:val="00467A08"/>
    <w:rsid w:val="00470393"/>
    <w:rsid w:val="00470E30"/>
    <w:rsid w:val="004712DE"/>
    <w:rsid w:val="004731C1"/>
    <w:rsid w:val="00473CF9"/>
    <w:rsid w:val="00475B17"/>
    <w:rsid w:val="0047617C"/>
    <w:rsid w:val="00476879"/>
    <w:rsid w:val="00477127"/>
    <w:rsid w:val="00477733"/>
    <w:rsid w:val="00477A11"/>
    <w:rsid w:val="0048043F"/>
    <w:rsid w:val="0048044A"/>
    <w:rsid w:val="004838DF"/>
    <w:rsid w:val="00485506"/>
    <w:rsid w:val="00485D41"/>
    <w:rsid w:val="004860E4"/>
    <w:rsid w:val="004907B8"/>
    <w:rsid w:val="004908CE"/>
    <w:rsid w:val="00491A3B"/>
    <w:rsid w:val="00492EF2"/>
    <w:rsid w:val="004936ED"/>
    <w:rsid w:val="00495A9D"/>
    <w:rsid w:val="00497289"/>
    <w:rsid w:val="00497DEB"/>
    <w:rsid w:val="004A09A5"/>
    <w:rsid w:val="004A21C0"/>
    <w:rsid w:val="004A29EA"/>
    <w:rsid w:val="004A3314"/>
    <w:rsid w:val="004A41E9"/>
    <w:rsid w:val="004A58A1"/>
    <w:rsid w:val="004A63C7"/>
    <w:rsid w:val="004A672E"/>
    <w:rsid w:val="004B006D"/>
    <w:rsid w:val="004B0659"/>
    <w:rsid w:val="004B0BAA"/>
    <w:rsid w:val="004B1415"/>
    <w:rsid w:val="004B3EAE"/>
    <w:rsid w:val="004B4845"/>
    <w:rsid w:val="004B6E48"/>
    <w:rsid w:val="004B7A4A"/>
    <w:rsid w:val="004C2E72"/>
    <w:rsid w:val="004C4FD8"/>
    <w:rsid w:val="004C528A"/>
    <w:rsid w:val="004C6473"/>
    <w:rsid w:val="004C733E"/>
    <w:rsid w:val="004C7B6E"/>
    <w:rsid w:val="004D0161"/>
    <w:rsid w:val="004D19E5"/>
    <w:rsid w:val="004D203B"/>
    <w:rsid w:val="004D2A55"/>
    <w:rsid w:val="004D3A8B"/>
    <w:rsid w:val="004D3C00"/>
    <w:rsid w:val="004D3DDE"/>
    <w:rsid w:val="004D3F23"/>
    <w:rsid w:val="004D4E44"/>
    <w:rsid w:val="004D582E"/>
    <w:rsid w:val="004D728A"/>
    <w:rsid w:val="004D7D4C"/>
    <w:rsid w:val="004E0A64"/>
    <w:rsid w:val="004E0E74"/>
    <w:rsid w:val="004E1AF1"/>
    <w:rsid w:val="004E2391"/>
    <w:rsid w:val="004E2E95"/>
    <w:rsid w:val="004E2F31"/>
    <w:rsid w:val="004E3A0E"/>
    <w:rsid w:val="004E6D85"/>
    <w:rsid w:val="004E6E4E"/>
    <w:rsid w:val="004F01BB"/>
    <w:rsid w:val="004F0DE6"/>
    <w:rsid w:val="004F15AF"/>
    <w:rsid w:val="004F260E"/>
    <w:rsid w:val="004F2841"/>
    <w:rsid w:val="004F37B6"/>
    <w:rsid w:val="004F3EEB"/>
    <w:rsid w:val="004F7247"/>
    <w:rsid w:val="005002B1"/>
    <w:rsid w:val="00500953"/>
    <w:rsid w:val="00505E5E"/>
    <w:rsid w:val="00506818"/>
    <w:rsid w:val="00506B86"/>
    <w:rsid w:val="00513473"/>
    <w:rsid w:val="005134ED"/>
    <w:rsid w:val="00514254"/>
    <w:rsid w:val="00515CC0"/>
    <w:rsid w:val="00516D1B"/>
    <w:rsid w:val="00520D36"/>
    <w:rsid w:val="00520F6A"/>
    <w:rsid w:val="00521E16"/>
    <w:rsid w:val="00521F11"/>
    <w:rsid w:val="0052244F"/>
    <w:rsid w:val="00522539"/>
    <w:rsid w:val="005232F6"/>
    <w:rsid w:val="0052362E"/>
    <w:rsid w:val="0052382C"/>
    <w:rsid w:val="005279A2"/>
    <w:rsid w:val="00530395"/>
    <w:rsid w:val="00531E10"/>
    <w:rsid w:val="00533C72"/>
    <w:rsid w:val="00533E60"/>
    <w:rsid w:val="00534982"/>
    <w:rsid w:val="00535D90"/>
    <w:rsid w:val="005361F3"/>
    <w:rsid w:val="00536220"/>
    <w:rsid w:val="00537E88"/>
    <w:rsid w:val="00537F05"/>
    <w:rsid w:val="00541DF3"/>
    <w:rsid w:val="00541F46"/>
    <w:rsid w:val="00542091"/>
    <w:rsid w:val="00544BBF"/>
    <w:rsid w:val="00547EBC"/>
    <w:rsid w:val="00547EEA"/>
    <w:rsid w:val="0055374D"/>
    <w:rsid w:val="0055443C"/>
    <w:rsid w:val="00554AC5"/>
    <w:rsid w:val="00554BAD"/>
    <w:rsid w:val="00554EF0"/>
    <w:rsid w:val="00555ABA"/>
    <w:rsid w:val="005562EE"/>
    <w:rsid w:val="00557023"/>
    <w:rsid w:val="00557122"/>
    <w:rsid w:val="00557EC9"/>
    <w:rsid w:val="00561346"/>
    <w:rsid w:val="00562068"/>
    <w:rsid w:val="00562977"/>
    <w:rsid w:val="00564AAB"/>
    <w:rsid w:val="00565382"/>
    <w:rsid w:val="00565B59"/>
    <w:rsid w:val="00565DE1"/>
    <w:rsid w:val="005661A9"/>
    <w:rsid w:val="00566B31"/>
    <w:rsid w:val="00566CC8"/>
    <w:rsid w:val="00567072"/>
    <w:rsid w:val="00567543"/>
    <w:rsid w:val="00570635"/>
    <w:rsid w:val="00570F87"/>
    <w:rsid w:val="005713D6"/>
    <w:rsid w:val="0057283E"/>
    <w:rsid w:val="005753CE"/>
    <w:rsid w:val="005777E8"/>
    <w:rsid w:val="00577B8D"/>
    <w:rsid w:val="005802C6"/>
    <w:rsid w:val="005814B5"/>
    <w:rsid w:val="00583458"/>
    <w:rsid w:val="00583DA9"/>
    <w:rsid w:val="00583F0D"/>
    <w:rsid w:val="00586C06"/>
    <w:rsid w:val="00590D33"/>
    <w:rsid w:val="005928FA"/>
    <w:rsid w:val="00592BBF"/>
    <w:rsid w:val="00592F25"/>
    <w:rsid w:val="00593787"/>
    <w:rsid w:val="00593A11"/>
    <w:rsid w:val="005964F1"/>
    <w:rsid w:val="00597BF5"/>
    <w:rsid w:val="005A08AF"/>
    <w:rsid w:val="005A3C97"/>
    <w:rsid w:val="005A3C99"/>
    <w:rsid w:val="005A4ABF"/>
    <w:rsid w:val="005A5976"/>
    <w:rsid w:val="005A5F68"/>
    <w:rsid w:val="005A62EF"/>
    <w:rsid w:val="005A68C0"/>
    <w:rsid w:val="005B0110"/>
    <w:rsid w:val="005B0145"/>
    <w:rsid w:val="005B075A"/>
    <w:rsid w:val="005B104D"/>
    <w:rsid w:val="005B1807"/>
    <w:rsid w:val="005B3343"/>
    <w:rsid w:val="005B40F1"/>
    <w:rsid w:val="005B530E"/>
    <w:rsid w:val="005B569E"/>
    <w:rsid w:val="005B6649"/>
    <w:rsid w:val="005B6B9A"/>
    <w:rsid w:val="005C0479"/>
    <w:rsid w:val="005C43A7"/>
    <w:rsid w:val="005C4C7B"/>
    <w:rsid w:val="005C5757"/>
    <w:rsid w:val="005C7CC9"/>
    <w:rsid w:val="005C7F39"/>
    <w:rsid w:val="005D0FA2"/>
    <w:rsid w:val="005D2561"/>
    <w:rsid w:val="005D2D25"/>
    <w:rsid w:val="005D3F0E"/>
    <w:rsid w:val="005D6A55"/>
    <w:rsid w:val="005D7354"/>
    <w:rsid w:val="005E1556"/>
    <w:rsid w:val="005E431E"/>
    <w:rsid w:val="005E6CB0"/>
    <w:rsid w:val="005F4263"/>
    <w:rsid w:val="005F4B7D"/>
    <w:rsid w:val="005F53FF"/>
    <w:rsid w:val="005F58E3"/>
    <w:rsid w:val="005F6B31"/>
    <w:rsid w:val="005F6DB9"/>
    <w:rsid w:val="005F7A7F"/>
    <w:rsid w:val="00601BC4"/>
    <w:rsid w:val="0060275A"/>
    <w:rsid w:val="00602BED"/>
    <w:rsid w:val="00605008"/>
    <w:rsid w:val="00605173"/>
    <w:rsid w:val="00610BFC"/>
    <w:rsid w:val="00611DC5"/>
    <w:rsid w:val="006126AD"/>
    <w:rsid w:val="00614873"/>
    <w:rsid w:val="00615CFC"/>
    <w:rsid w:val="006162DD"/>
    <w:rsid w:val="00620443"/>
    <w:rsid w:val="0062134F"/>
    <w:rsid w:val="00621393"/>
    <w:rsid w:val="00622094"/>
    <w:rsid w:val="006230FB"/>
    <w:rsid w:val="00624863"/>
    <w:rsid w:val="006250AA"/>
    <w:rsid w:val="00630333"/>
    <w:rsid w:val="00631819"/>
    <w:rsid w:val="00631B15"/>
    <w:rsid w:val="006334AC"/>
    <w:rsid w:val="00633BC3"/>
    <w:rsid w:val="006341CE"/>
    <w:rsid w:val="0063541F"/>
    <w:rsid w:val="006365B8"/>
    <w:rsid w:val="00640377"/>
    <w:rsid w:val="006405DB"/>
    <w:rsid w:val="0064069A"/>
    <w:rsid w:val="006407B5"/>
    <w:rsid w:val="006409F9"/>
    <w:rsid w:val="00642864"/>
    <w:rsid w:val="00642F38"/>
    <w:rsid w:val="00642FEC"/>
    <w:rsid w:val="0064342F"/>
    <w:rsid w:val="00646113"/>
    <w:rsid w:val="0064638B"/>
    <w:rsid w:val="00646642"/>
    <w:rsid w:val="0064672F"/>
    <w:rsid w:val="00646EBD"/>
    <w:rsid w:val="00647702"/>
    <w:rsid w:val="00650B93"/>
    <w:rsid w:val="006519AD"/>
    <w:rsid w:val="00652488"/>
    <w:rsid w:val="0065427C"/>
    <w:rsid w:val="006542F9"/>
    <w:rsid w:val="00654E53"/>
    <w:rsid w:val="0065593C"/>
    <w:rsid w:val="006559FF"/>
    <w:rsid w:val="00657B01"/>
    <w:rsid w:val="00660549"/>
    <w:rsid w:val="00660C9B"/>
    <w:rsid w:val="0066116B"/>
    <w:rsid w:val="0066127C"/>
    <w:rsid w:val="00662086"/>
    <w:rsid w:val="00662CB9"/>
    <w:rsid w:val="006652D7"/>
    <w:rsid w:val="006659A9"/>
    <w:rsid w:val="00665CBC"/>
    <w:rsid w:val="006669CF"/>
    <w:rsid w:val="006673BC"/>
    <w:rsid w:val="00667E10"/>
    <w:rsid w:val="00671595"/>
    <w:rsid w:val="0067172B"/>
    <w:rsid w:val="00671835"/>
    <w:rsid w:val="00671C2C"/>
    <w:rsid w:val="00673302"/>
    <w:rsid w:val="00674E11"/>
    <w:rsid w:val="006752AC"/>
    <w:rsid w:val="00676C1F"/>
    <w:rsid w:val="00680209"/>
    <w:rsid w:val="00680380"/>
    <w:rsid w:val="00680B6D"/>
    <w:rsid w:val="006856E1"/>
    <w:rsid w:val="0068599A"/>
    <w:rsid w:val="006867B8"/>
    <w:rsid w:val="00686A18"/>
    <w:rsid w:val="0069233C"/>
    <w:rsid w:val="00693C6B"/>
    <w:rsid w:val="00693FBC"/>
    <w:rsid w:val="00696CAA"/>
    <w:rsid w:val="00696E16"/>
    <w:rsid w:val="006A0559"/>
    <w:rsid w:val="006A0EDE"/>
    <w:rsid w:val="006A11CC"/>
    <w:rsid w:val="006A2291"/>
    <w:rsid w:val="006A2F46"/>
    <w:rsid w:val="006A37D3"/>
    <w:rsid w:val="006A4187"/>
    <w:rsid w:val="006A4AF6"/>
    <w:rsid w:val="006A586B"/>
    <w:rsid w:val="006A630E"/>
    <w:rsid w:val="006A76F6"/>
    <w:rsid w:val="006A7801"/>
    <w:rsid w:val="006B01D8"/>
    <w:rsid w:val="006B06A2"/>
    <w:rsid w:val="006B4042"/>
    <w:rsid w:val="006B5718"/>
    <w:rsid w:val="006B6886"/>
    <w:rsid w:val="006B6E46"/>
    <w:rsid w:val="006B72FF"/>
    <w:rsid w:val="006B788D"/>
    <w:rsid w:val="006B7E5F"/>
    <w:rsid w:val="006C0BBB"/>
    <w:rsid w:val="006C2CED"/>
    <w:rsid w:val="006C31EA"/>
    <w:rsid w:val="006C4D9A"/>
    <w:rsid w:val="006C6191"/>
    <w:rsid w:val="006C6DF6"/>
    <w:rsid w:val="006D0ED4"/>
    <w:rsid w:val="006D2BA9"/>
    <w:rsid w:val="006D3408"/>
    <w:rsid w:val="006D39E6"/>
    <w:rsid w:val="006D428A"/>
    <w:rsid w:val="006D46B2"/>
    <w:rsid w:val="006D4C46"/>
    <w:rsid w:val="006D4C60"/>
    <w:rsid w:val="006D5DC0"/>
    <w:rsid w:val="006D5FA7"/>
    <w:rsid w:val="006D5FDA"/>
    <w:rsid w:val="006E07D9"/>
    <w:rsid w:val="006E08B3"/>
    <w:rsid w:val="006E0F98"/>
    <w:rsid w:val="006E26E7"/>
    <w:rsid w:val="006E2EC6"/>
    <w:rsid w:val="006E3695"/>
    <w:rsid w:val="006E3B0F"/>
    <w:rsid w:val="006E3DD2"/>
    <w:rsid w:val="006E3DF8"/>
    <w:rsid w:val="006E43D2"/>
    <w:rsid w:val="006E499A"/>
    <w:rsid w:val="006E6252"/>
    <w:rsid w:val="006E6F56"/>
    <w:rsid w:val="006E7847"/>
    <w:rsid w:val="006F155E"/>
    <w:rsid w:val="006F1CC1"/>
    <w:rsid w:val="006F1D39"/>
    <w:rsid w:val="006F4CAA"/>
    <w:rsid w:val="006F5B32"/>
    <w:rsid w:val="0070095D"/>
    <w:rsid w:val="007019C9"/>
    <w:rsid w:val="00702058"/>
    <w:rsid w:val="007033BA"/>
    <w:rsid w:val="007046F6"/>
    <w:rsid w:val="007050B0"/>
    <w:rsid w:val="0070531A"/>
    <w:rsid w:val="00705899"/>
    <w:rsid w:val="0070604C"/>
    <w:rsid w:val="007060FF"/>
    <w:rsid w:val="00706A56"/>
    <w:rsid w:val="00706FAC"/>
    <w:rsid w:val="00707117"/>
    <w:rsid w:val="007079C6"/>
    <w:rsid w:val="00710E92"/>
    <w:rsid w:val="00711A94"/>
    <w:rsid w:val="007124FE"/>
    <w:rsid w:val="00712F11"/>
    <w:rsid w:val="00714252"/>
    <w:rsid w:val="007217F4"/>
    <w:rsid w:val="00722579"/>
    <w:rsid w:val="007247C9"/>
    <w:rsid w:val="007300FE"/>
    <w:rsid w:val="00732465"/>
    <w:rsid w:val="007326D7"/>
    <w:rsid w:val="0073363A"/>
    <w:rsid w:val="0073386C"/>
    <w:rsid w:val="00734BA3"/>
    <w:rsid w:val="00734D36"/>
    <w:rsid w:val="0073541E"/>
    <w:rsid w:val="00735E2D"/>
    <w:rsid w:val="00737665"/>
    <w:rsid w:val="00740474"/>
    <w:rsid w:val="00740C78"/>
    <w:rsid w:val="00740F8C"/>
    <w:rsid w:val="0074144A"/>
    <w:rsid w:val="00741841"/>
    <w:rsid w:val="00750C7A"/>
    <w:rsid w:val="00751345"/>
    <w:rsid w:val="00752125"/>
    <w:rsid w:val="00752399"/>
    <w:rsid w:val="00752795"/>
    <w:rsid w:val="00752B5C"/>
    <w:rsid w:val="007535D1"/>
    <w:rsid w:val="007537BC"/>
    <w:rsid w:val="007547A2"/>
    <w:rsid w:val="007556F1"/>
    <w:rsid w:val="0075574F"/>
    <w:rsid w:val="00756AAD"/>
    <w:rsid w:val="00756B50"/>
    <w:rsid w:val="00760072"/>
    <w:rsid w:val="00760A49"/>
    <w:rsid w:val="007612EC"/>
    <w:rsid w:val="00763198"/>
    <w:rsid w:val="00764BAA"/>
    <w:rsid w:val="00765F13"/>
    <w:rsid w:val="00766266"/>
    <w:rsid w:val="007677BA"/>
    <w:rsid w:val="00767DD1"/>
    <w:rsid w:val="0077064A"/>
    <w:rsid w:val="00772985"/>
    <w:rsid w:val="00774F8A"/>
    <w:rsid w:val="00776A16"/>
    <w:rsid w:val="00777330"/>
    <w:rsid w:val="00782D51"/>
    <w:rsid w:val="0078333F"/>
    <w:rsid w:val="0078463C"/>
    <w:rsid w:val="00784941"/>
    <w:rsid w:val="00784CB0"/>
    <w:rsid w:val="007854A3"/>
    <w:rsid w:val="00786836"/>
    <w:rsid w:val="00786ADC"/>
    <w:rsid w:val="00786FB5"/>
    <w:rsid w:val="007915B0"/>
    <w:rsid w:val="00791FC7"/>
    <w:rsid w:val="00792988"/>
    <w:rsid w:val="0079305B"/>
    <w:rsid w:val="00794905"/>
    <w:rsid w:val="00796BF2"/>
    <w:rsid w:val="0079795D"/>
    <w:rsid w:val="007A1765"/>
    <w:rsid w:val="007A1DDD"/>
    <w:rsid w:val="007A1F14"/>
    <w:rsid w:val="007A21D1"/>
    <w:rsid w:val="007A55B9"/>
    <w:rsid w:val="007A7283"/>
    <w:rsid w:val="007A775F"/>
    <w:rsid w:val="007B0B68"/>
    <w:rsid w:val="007B189E"/>
    <w:rsid w:val="007B1B07"/>
    <w:rsid w:val="007B2863"/>
    <w:rsid w:val="007B2D49"/>
    <w:rsid w:val="007B4C48"/>
    <w:rsid w:val="007B5A98"/>
    <w:rsid w:val="007B75D7"/>
    <w:rsid w:val="007B7E44"/>
    <w:rsid w:val="007C025D"/>
    <w:rsid w:val="007C0260"/>
    <w:rsid w:val="007C026D"/>
    <w:rsid w:val="007C05C0"/>
    <w:rsid w:val="007C11D1"/>
    <w:rsid w:val="007C1A1F"/>
    <w:rsid w:val="007C5DE8"/>
    <w:rsid w:val="007C604F"/>
    <w:rsid w:val="007C79EB"/>
    <w:rsid w:val="007C7D26"/>
    <w:rsid w:val="007D1209"/>
    <w:rsid w:val="007D24F5"/>
    <w:rsid w:val="007D35D8"/>
    <w:rsid w:val="007D4C27"/>
    <w:rsid w:val="007D6743"/>
    <w:rsid w:val="007D69B3"/>
    <w:rsid w:val="007D788F"/>
    <w:rsid w:val="007E059F"/>
    <w:rsid w:val="007E4357"/>
    <w:rsid w:val="007E4379"/>
    <w:rsid w:val="007E4AFA"/>
    <w:rsid w:val="007E5194"/>
    <w:rsid w:val="007E7459"/>
    <w:rsid w:val="007E7641"/>
    <w:rsid w:val="007E7711"/>
    <w:rsid w:val="007F0B3C"/>
    <w:rsid w:val="007F0CE5"/>
    <w:rsid w:val="007F0E14"/>
    <w:rsid w:val="007F5F73"/>
    <w:rsid w:val="008031E3"/>
    <w:rsid w:val="0080399F"/>
    <w:rsid w:val="00803B35"/>
    <w:rsid w:val="00804292"/>
    <w:rsid w:val="00804A5A"/>
    <w:rsid w:val="008050CB"/>
    <w:rsid w:val="00805250"/>
    <w:rsid w:val="008072CF"/>
    <w:rsid w:val="00807712"/>
    <w:rsid w:val="00810C4C"/>
    <w:rsid w:val="00810CE3"/>
    <w:rsid w:val="008118E4"/>
    <w:rsid w:val="00811BAB"/>
    <w:rsid w:val="0081488B"/>
    <w:rsid w:val="00814E6C"/>
    <w:rsid w:val="00814E95"/>
    <w:rsid w:val="00820A92"/>
    <w:rsid w:val="008216D8"/>
    <w:rsid w:val="00822851"/>
    <w:rsid w:val="00825CAF"/>
    <w:rsid w:val="00827173"/>
    <w:rsid w:val="00833813"/>
    <w:rsid w:val="00833F91"/>
    <w:rsid w:val="00834C98"/>
    <w:rsid w:val="0083524E"/>
    <w:rsid w:val="00835806"/>
    <w:rsid w:val="00836388"/>
    <w:rsid w:val="00837852"/>
    <w:rsid w:val="00840D9F"/>
    <w:rsid w:val="00843697"/>
    <w:rsid w:val="00845563"/>
    <w:rsid w:val="0084755E"/>
    <w:rsid w:val="008478AC"/>
    <w:rsid w:val="008526B5"/>
    <w:rsid w:val="008535CA"/>
    <w:rsid w:val="008604DD"/>
    <w:rsid w:val="00862251"/>
    <w:rsid w:val="00862A31"/>
    <w:rsid w:val="00863005"/>
    <w:rsid w:val="008644AA"/>
    <w:rsid w:val="00867056"/>
    <w:rsid w:val="008708F6"/>
    <w:rsid w:val="00870CDC"/>
    <w:rsid w:val="00873E73"/>
    <w:rsid w:val="00875CFA"/>
    <w:rsid w:val="0087788B"/>
    <w:rsid w:val="0088025F"/>
    <w:rsid w:val="00880995"/>
    <w:rsid w:val="00880B6D"/>
    <w:rsid w:val="0088150A"/>
    <w:rsid w:val="0088159A"/>
    <w:rsid w:val="00885979"/>
    <w:rsid w:val="00885C2B"/>
    <w:rsid w:val="008868BF"/>
    <w:rsid w:val="00891CF9"/>
    <w:rsid w:val="0089330D"/>
    <w:rsid w:val="008937D2"/>
    <w:rsid w:val="0089507F"/>
    <w:rsid w:val="00895903"/>
    <w:rsid w:val="008A0295"/>
    <w:rsid w:val="008A0796"/>
    <w:rsid w:val="008A1330"/>
    <w:rsid w:val="008A1E90"/>
    <w:rsid w:val="008A34F3"/>
    <w:rsid w:val="008A504C"/>
    <w:rsid w:val="008A5CF5"/>
    <w:rsid w:val="008A5DD7"/>
    <w:rsid w:val="008A6675"/>
    <w:rsid w:val="008A7A17"/>
    <w:rsid w:val="008B23EF"/>
    <w:rsid w:val="008B2D28"/>
    <w:rsid w:val="008B4640"/>
    <w:rsid w:val="008B47A3"/>
    <w:rsid w:val="008B7ADA"/>
    <w:rsid w:val="008C1D93"/>
    <w:rsid w:val="008C262A"/>
    <w:rsid w:val="008C3860"/>
    <w:rsid w:val="008C4008"/>
    <w:rsid w:val="008C43B6"/>
    <w:rsid w:val="008C656E"/>
    <w:rsid w:val="008C7049"/>
    <w:rsid w:val="008C70F0"/>
    <w:rsid w:val="008D102B"/>
    <w:rsid w:val="008D4378"/>
    <w:rsid w:val="008D4A9F"/>
    <w:rsid w:val="008D5138"/>
    <w:rsid w:val="008D5726"/>
    <w:rsid w:val="008D6928"/>
    <w:rsid w:val="008D78B1"/>
    <w:rsid w:val="008E1444"/>
    <w:rsid w:val="008E3BBF"/>
    <w:rsid w:val="008E4E70"/>
    <w:rsid w:val="008E5FFB"/>
    <w:rsid w:val="008E61F5"/>
    <w:rsid w:val="008F057F"/>
    <w:rsid w:val="008F1671"/>
    <w:rsid w:val="008F23C5"/>
    <w:rsid w:val="008F2E56"/>
    <w:rsid w:val="008F3276"/>
    <w:rsid w:val="008F3B1E"/>
    <w:rsid w:val="008F4957"/>
    <w:rsid w:val="008F4E6A"/>
    <w:rsid w:val="008F4EF2"/>
    <w:rsid w:val="009002C5"/>
    <w:rsid w:val="00903049"/>
    <w:rsid w:val="00903CE9"/>
    <w:rsid w:val="00904103"/>
    <w:rsid w:val="009042BF"/>
    <w:rsid w:val="0090705A"/>
    <w:rsid w:val="009119B9"/>
    <w:rsid w:val="00911A18"/>
    <w:rsid w:val="00911C46"/>
    <w:rsid w:val="00914151"/>
    <w:rsid w:val="00914595"/>
    <w:rsid w:val="00915A50"/>
    <w:rsid w:val="00915C44"/>
    <w:rsid w:val="00916F8D"/>
    <w:rsid w:val="009226E6"/>
    <w:rsid w:val="0092349B"/>
    <w:rsid w:val="009235E4"/>
    <w:rsid w:val="00923758"/>
    <w:rsid w:val="00925202"/>
    <w:rsid w:val="00926893"/>
    <w:rsid w:val="00926B1F"/>
    <w:rsid w:val="00926D95"/>
    <w:rsid w:val="0093117F"/>
    <w:rsid w:val="0093147A"/>
    <w:rsid w:val="00932996"/>
    <w:rsid w:val="00932C73"/>
    <w:rsid w:val="00932D69"/>
    <w:rsid w:val="00936611"/>
    <w:rsid w:val="00940C5D"/>
    <w:rsid w:val="00940DE8"/>
    <w:rsid w:val="00940F33"/>
    <w:rsid w:val="0094174B"/>
    <w:rsid w:val="00943A1A"/>
    <w:rsid w:val="00943B5C"/>
    <w:rsid w:val="009443AB"/>
    <w:rsid w:val="0094585F"/>
    <w:rsid w:val="009473EB"/>
    <w:rsid w:val="00947A25"/>
    <w:rsid w:val="00953019"/>
    <w:rsid w:val="00956001"/>
    <w:rsid w:val="009601A3"/>
    <w:rsid w:val="00963D36"/>
    <w:rsid w:val="009642D6"/>
    <w:rsid w:val="00966225"/>
    <w:rsid w:val="00966C14"/>
    <w:rsid w:val="009674ED"/>
    <w:rsid w:val="00970388"/>
    <w:rsid w:val="00973242"/>
    <w:rsid w:val="00973739"/>
    <w:rsid w:val="00974B8F"/>
    <w:rsid w:val="009756FD"/>
    <w:rsid w:val="0097717D"/>
    <w:rsid w:val="009806A9"/>
    <w:rsid w:val="0098158E"/>
    <w:rsid w:val="00981677"/>
    <w:rsid w:val="0098168F"/>
    <w:rsid w:val="00982F39"/>
    <w:rsid w:val="009830B5"/>
    <w:rsid w:val="00983823"/>
    <w:rsid w:val="00984C6F"/>
    <w:rsid w:val="00986709"/>
    <w:rsid w:val="00986C15"/>
    <w:rsid w:val="00987EE6"/>
    <w:rsid w:val="0099011A"/>
    <w:rsid w:val="0099034D"/>
    <w:rsid w:val="009912D9"/>
    <w:rsid w:val="00991687"/>
    <w:rsid w:val="0099249F"/>
    <w:rsid w:val="0099322B"/>
    <w:rsid w:val="009933D6"/>
    <w:rsid w:val="0099586D"/>
    <w:rsid w:val="009960E1"/>
    <w:rsid w:val="009A0F46"/>
    <w:rsid w:val="009A0FBA"/>
    <w:rsid w:val="009A15F7"/>
    <w:rsid w:val="009A1607"/>
    <w:rsid w:val="009A28AC"/>
    <w:rsid w:val="009A3FBC"/>
    <w:rsid w:val="009A553D"/>
    <w:rsid w:val="009B3040"/>
    <w:rsid w:val="009B36D4"/>
    <w:rsid w:val="009B4D31"/>
    <w:rsid w:val="009B5065"/>
    <w:rsid w:val="009B6BC9"/>
    <w:rsid w:val="009B7B8F"/>
    <w:rsid w:val="009C079D"/>
    <w:rsid w:val="009C0B9D"/>
    <w:rsid w:val="009C33EF"/>
    <w:rsid w:val="009C5C49"/>
    <w:rsid w:val="009D0900"/>
    <w:rsid w:val="009D1E3C"/>
    <w:rsid w:val="009D37BF"/>
    <w:rsid w:val="009D422F"/>
    <w:rsid w:val="009D6227"/>
    <w:rsid w:val="009D652F"/>
    <w:rsid w:val="009E03DD"/>
    <w:rsid w:val="009E05C0"/>
    <w:rsid w:val="009E13DA"/>
    <w:rsid w:val="009E1C7A"/>
    <w:rsid w:val="009E1F85"/>
    <w:rsid w:val="009E522F"/>
    <w:rsid w:val="009E68B7"/>
    <w:rsid w:val="009E7FE3"/>
    <w:rsid w:val="009F18FC"/>
    <w:rsid w:val="009F1C9C"/>
    <w:rsid w:val="009F2274"/>
    <w:rsid w:val="009F2295"/>
    <w:rsid w:val="009F3AA3"/>
    <w:rsid w:val="009F4171"/>
    <w:rsid w:val="009F4E8C"/>
    <w:rsid w:val="009F5743"/>
    <w:rsid w:val="009F62DE"/>
    <w:rsid w:val="009F6C94"/>
    <w:rsid w:val="00A00B95"/>
    <w:rsid w:val="00A02181"/>
    <w:rsid w:val="00A0504F"/>
    <w:rsid w:val="00A106EC"/>
    <w:rsid w:val="00A13547"/>
    <w:rsid w:val="00A1532E"/>
    <w:rsid w:val="00A16244"/>
    <w:rsid w:val="00A173AB"/>
    <w:rsid w:val="00A17C3C"/>
    <w:rsid w:val="00A17F35"/>
    <w:rsid w:val="00A23412"/>
    <w:rsid w:val="00A23FE5"/>
    <w:rsid w:val="00A24C20"/>
    <w:rsid w:val="00A25615"/>
    <w:rsid w:val="00A30B3E"/>
    <w:rsid w:val="00A30BCC"/>
    <w:rsid w:val="00A33258"/>
    <w:rsid w:val="00A34D49"/>
    <w:rsid w:val="00A35063"/>
    <w:rsid w:val="00A37AF8"/>
    <w:rsid w:val="00A37F32"/>
    <w:rsid w:val="00A4107D"/>
    <w:rsid w:val="00A41A07"/>
    <w:rsid w:val="00A42467"/>
    <w:rsid w:val="00A43385"/>
    <w:rsid w:val="00A4352E"/>
    <w:rsid w:val="00A435F0"/>
    <w:rsid w:val="00A45107"/>
    <w:rsid w:val="00A46804"/>
    <w:rsid w:val="00A46F36"/>
    <w:rsid w:val="00A508D4"/>
    <w:rsid w:val="00A51FC9"/>
    <w:rsid w:val="00A532E2"/>
    <w:rsid w:val="00A538EB"/>
    <w:rsid w:val="00A54127"/>
    <w:rsid w:val="00A54868"/>
    <w:rsid w:val="00A5631B"/>
    <w:rsid w:val="00A56EC5"/>
    <w:rsid w:val="00A575AB"/>
    <w:rsid w:val="00A6018D"/>
    <w:rsid w:val="00A61100"/>
    <w:rsid w:val="00A61B98"/>
    <w:rsid w:val="00A62784"/>
    <w:rsid w:val="00A62989"/>
    <w:rsid w:val="00A634B6"/>
    <w:rsid w:val="00A638E7"/>
    <w:rsid w:val="00A63A48"/>
    <w:rsid w:val="00A64098"/>
    <w:rsid w:val="00A64ABE"/>
    <w:rsid w:val="00A64B8D"/>
    <w:rsid w:val="00A65E02"/>
    <w:rsid w:val="00A66786"/>
    <w:rsid w:val="00A66EED"/>
    <w:rsid w:val="00A6749A"/>
    <w:rsid w:val="00A703DA"/>
    <w:rsid w:val="00A7566E"/>
    <w:rsid w:val="00A7632E"/>
    <w:rsid w:val="00A76E28"/>
    <w:rsid w:val="00A76EC9"/>
    <w:rsid w:val="00A7722B"/>
    <w:rsid w:val="00A80A20"/>
    <w:rsid w:val="00A81282"/>
    <w:rsid w:val="00A8179E"/>
    <w:rsid w:val="00A81A06"/>
    <w:rsid w:val="00A82DAA"/>
    <w:rsid w:val="00A83A19"/>
    <w:rsid w:val="00A85FB2"/>
    <w:rsid w:val="00A8622D"/>
    <w:rsid w:val="00A86E95"/>
    <w:rsid w:val="00A8708C"/>
    <w:rsid w:val="00A9048E"/>
    <w:rsid w:val="00A9091E"/>
    <w:rsid w:val="00A90B31"/>
    <w:rsid w:val="00A90D3A"/>
    <w:rsid w:val="00A90E5F"/>
    <w:rsid w:val="00A9163C"/>
    <w:rsid w:val="00A938A6"/>
    <w:rsid w:val="00A94016"/>
    <w:rsid w:val="00A9444E"/>
    <w:rsid w:val="00A94884"/>
    <w:rsid w:val="00A95182"/>
    <w:rsid w:val="00AA06AC"/>
    <w:rsid w:val="00AA17C4"/>
    <w:rsid w:val="00AA183C"/>
    <w:rsid w:val="00AA1B67"/>
    <w:rsid w:val="00AA1D89"/>
    <w:rsid w:val="00AA34D5"/>
    <w:rsid w:val="00AA351A"/>
    <w:rsid w:val="00AA5A17"/>
    <w:rsid w:val="00AB0B9C"/>
    <w:rsid w:val="00AB11B0"/>
    <w:rsid w:val="00AB158B"/>
    <w:rsid w:val="00AB24CD"/>
    <w:rsid w:val="00AB3ACD"/>
    <w:rsid w:val="00AB4163"/>
    <w:rsid w:val="00AB4B0A"/>
    <w:rsid w:val="00AB6300"/>
    <w:rsid w:val="00AB69BC"/>
    <w:rsid w:val="00AC07A9"/>
    <w:rsid w:val="00AC1812"/>
    <w:rsid w:val="00AC3427"/>
    <w:rsid w:val="00AC3707"/>
    <w:rsid w:val="00AC590E"/>
    <w:rsid w:val="00AC5BDB"/>
    <w:rsid w:val="00AC60F2"/>
    <w:rsid w:val="00AD0037"/>
    <w:rsid w:val="00AD2297"/>
    <w:rsid w:val="00AD3524"/>
    <w:rsid w:val="00AD3AA2"/>
    <w:rsid w:val="00AD60E6"/>
    <w:rsid w:val="00AD7C33"/>
    <w:rsid w:val="00AE0EE8"/>
    <w:rsid w:val="00AE2971"/>
    <w:rsid w:val="00AE2DF1"/>
    <w:rsid w:val="00AE3737"/>
    <w:rsid w:val="00AE39C1"/>
    <w:rsid w:val="00AE3C1C"/>
    <w:rsid w:val="00AE4A44"/>
    <w:rsid w:val="00AE6F64"/>
    <w:rsid w:val="00AE75A1"/>
    <w:rsid w:val="00AF24A3"/>
    <w:rsid w:val="00AF264C"/>
    <w:rsid w:val="00AF2B09"/>
    <w:rsid w:val="00AF2DE1"/>
    <w:rsid w:val="00AF4068"/>
    <w:rsid w:val="00AF55DF"/>
    <w:rsid w:val="00AF5839"/>
    <w:rsid w:val="00AF5B21"/>
    <w:rsid w:val="00AF5D9C"/>
    <w:rsid w:val="00AF625D"/>
    <w:rsid w:val="00AF6583"/>
    <w:rsid w:val="00AF749F"/>
    <w:rsid w:val="00B02B1A"/>
    <w:rsid w:val="00B051AA"/>
    <w:rsid w:val="00B05CE0"/>
    <w:rsid w:val="00B05E2A"/>
    <w:rsid w:val="00B067A3"/>
    <w:rsid w:val="00B06DD4"/>
    <w:rsid w:val="00B11189"/>
    <w:rsid w:val="00B131A5"/>
    <w:rsid w:val="00B13354"/>
    <w:rsid w:val="00B1394B"/>
    <w:rsid w:val="00B17155"/>
    <w:rsid w:val="00B17194"/>
    <w:rsid w:val="00B171F3"/>
    <w:rsid w:val="00B17BEC"/>
    <w:rsid w:val="00B200D7"/>
    <w:rsid w:val="00B20B62"/>
    <w:rsid w:val="00B214A0"/>
    <w:rsid w:val="00B22034"/>
    <w:rsid w:val="00B225A9"/>
    <w:rsid w:val="00B2324A"/>
    <w:rsid w:val="00B242A0"/>
    <w:rsid w:val="00B24739"/>
    <w:rsid w:val="00B25104"/>
    <w:rsid w:val="00B26A1E"/>
    <w:rsid w:val="00B27385"/>
    <w:rsid w:val="00B32A5B"/>
    <w:rsid w:val="00B35692"/>
    <w:rsid w:val="00B36551"/>
    <w:rsid w:val="00B377D0"/>
    <w:rsid w:val="00B40E42"/>
    <w:rsid w:val="00B414CC"/>
    <w:rsid w:val="00B42C02"/>
    <w:rsid w:val="00B44CD8"/>
    <w:rsid w:val="00B45733"/>
    <w:rsid w:val="00B47BE3"/>
    <w:rsid w:val="00B47DC1"/>
    <w:rsid w:val="00B47F83"/>
    <w:rsid w:val="00B500BE"/>
    <w:rsid w:val="00B50781"/>
    <w:rsid w:val="00B51AFD"/>
    <w:rsid w:val="00B53189"/>
    <w:rsid w:val="00B53251"/>
    <w:rsid w:val="00B547CB"/>
    <w:rsid w:val="00B60C87"/>
    <w:rsid w:val="00B61509"/>
    <w:rsid w:val="00B61D8B"/>
    <w:rsid w:val="00B6219E"/>
    <w:rsid w:val="00B647B6"/>
    <w:rsid w:val="00B64867"/>
    <w:rsid w:val="00B649B3"/>
    <w:rsid w:val="00B64B93"/>
    <w:rsid w:val="00B65159"/>
    <w:rsid w:val="00B6516B"/>
    <w:rsid w:val="00B670B3"/>
    <w:rsid w:val="00B6790C"/>
    <w:rsid w:val="00B7020A"/>
    <w:rsid w:val="00B70B6B"/>
    <w:rsid w:val="00B71554"/>
    <w:rsid w:val="00B71C40"/>
    <w:rsid w:val="00B73CB4"/>
    <w:rsid w:val="00B75266"/>
    <w:rsid w:val="00B754AD"/>
    <w:rsid w:val="00B76788"/>
    <w:rsid w:val="00B7695F"/>
    <w:rsid w:val="00B77100"/>
    <w:rsid w:val="00B802F7"/>
    <w:rsid w:val="00B82317"/>
    <w:rsid w:val="00B8279C"/>
    <w:rsid w:val="00B83CD4"/>
    <w:rsid w:val="00B849CE"/>
    <w:rsid w:val="00B84DC9"/>
    <w:rsid w:val="00B86AE5"/>
    <w:rsid w:val="00B87CA0"/>
    <w:rsid w:val="00B90250"/>
    <w:rsid w:val="00B90FFA"/>
    <w:rsid w:val="00B913EA"/>
    <w:rsid w:val="00B92BF2"/>
    <w:rsid w:val="00B92ED6"/>
    <w:rsid w:val="00B94207"/>
    <w:rsid w:val="00B95583"/>
    <w:rsid w:val="00B961AF"/>
    <w:rsid w:val="00B966ED"/>
    <w:rsid w:val="00BA0C78"/>
    <w:rsid w:val="00BA3A3D"/>
    <w:rsid w:val="00BA4F47"/>
    <w:rsid w:val="00BA68C9"/>
    <w:rsid w:val="00BA6A08"/>
    <w:rsid w:val="00BA6CA3"/>
    <w:rsid w:val="00BA751E"/>
    <w:rsid w:val="00BA7728"/>
    <w:rsid w:val="00BB094F"/>
    <w:rsid w:val="00BB1B4B"/>
    <w:rsid w:val="00BB1C97"/>
    <w:rsid w:val="00BB2E1F"/>
    <w:rsid w:val="00BB48F8"/>
    <w:rsid w:val="00BB7437"/>
    <w:rsid w:val="00BB7F25"/>
    <w:rsid w:val="00BC13BC"/>
    <w:rsid w:val="00BC1B83"/>
    <w:rsid w:val="00BC6F8D"/>
    <w:rsid w:val="00BC7861"/>
    <w:rsid w:val="00BD329A"/>
    <w:rsid w:val="00BD32F4"/>
    <w:rsid w:val="00BD6252"/>
    <w:rsid w:val="00BD75F7"/>
    <w:rsid w:val="00BE1891"/>
    <w:rsid w:val="00BE2C6F"/>
    <w:rsid w:val="00BE2D18"/>
    <w:rsid w:val="00BE3100"/>
    <w:rsid w:val="00BE3EB9"/>
    <w:rsid w:val="00BE4C35"/>
    <w:rsid w:val="00BE54EF"/>
    <w:rsid w:val="00BE7516"/>
    <w:rsid w:val="00BE7C3B"/>
    <w:rsid w:val="00BF1F1F"/>
    <w:rsid w:val="00BF5D44"/>
    <w:rsid w:val="00BF68EA"/>
    <w:rsid w:val="00C02E43"/>
    <w:rsid w:val="00C0309E"/>
    <w:rsid w:val="00C04B83"/>
    <w:rsid w:val="00C04BA8"/>
    <w:rsid w:val="00C054DC"/>
    <w:rsid w:val="00C06790"/>
    <w:rsid w:val="00C07CBB"/>
    <w:rsid w:val="00C10323"/>
    <w:rsid w:val="00C11B8E"/>
    <w:rsid w:val="00C12321"/>
    <w:rsid w:val="00C128CB"/>
    <w:rsid w:val="00C135BF"/>
    <w:rsid w:val="00C14139"/>
    <w:rsid w:val="00C14B89"/>
    <w:rsid w:val="00C15DB2"/>
    <w:rsid w:val="00C167A5"/>
    <w:rsid w:val="00C21DEF"/>
    <w:rsid w:val="00C25449"/>
    <w:rsid w:val="00C271AB"/>
    <w:rsid w:val="00C275C4"/>
    <w:rsid w:val="00C30926"/>
    <w:rsid w:val="00C31236"/>
    <w:rsid w:val="00C3175E"/>
    <w:rsid w:val="00C3180A"/>
    <w:rsid w:val="00C32513"/>
    <w:rsid w:val="00C32CB8"/>
    <w:rsid w:val="00C341AA"/>
    <w:rsid w:val="00C345A5"/>
    <w:rsid w:val="00C345C6"/>
    <w:rsid w:val="00C34632"/>
    <w:rsid w:val="00C3557E"/>
    <w:rsid w:val="00C36EC3"/>
    <w:rsid w:val="00C4056C"/>
    <w:rsid w:val="00C40570"/>
    <w:rsid w:val="00C42B46"/>
    <w:rsid w:val="00C4434F"/>
    <w:rsid w:val="00C44D60"/>
    <w:rsid w:val="00C44FC3"/>
    <w:rsid w:val="00C46696"/>
    <w:rsid w:val="00C47DF2"/>
    <w:rsid w:val="00C47F9C"/>
    <w:rsid w:val="00C521DB"/>
    <w:rsid w:val="00C52AA2"/>
    <w:rsid w:val="00C54BB3"/>
    <w:rsid w:val="00C55043"/>
    <w:rsid w:val="00C5547E"/>
    <w:rsid w:val="00C56A69"/>
    <w:rsid w:val="00C57094"/>
    <w:rsid w:val="00C570A3"/>
    <w:rsid w:val="00C57FFD"/>
    <w:rsid w:val="00C6118B"/>
    <w:rsid w:val="00C618F2"/>
    <w:rsid w:val="00C63B94"/>
    <w:rsid w:val="00C6412E"/>
    <w:rsid w:val="00C656FB"/>
    <w:rsid w:val="00C65C0B"/>
    <w:rsid w:val="00C66200"/>
    <w:rsid w:val="00C672AC"/>
    <w:rsid w:val="00C67F37"/>
    <w:rsid w:val="00C70E31"/>
    <w:rsid w:val="00C70F17"/>
    <w:rsid w:val="00C72C4B"/>
    <w:rsid w:val="00C74E3A"/>
    <w:rsid w:val="00C761AA"/>
    <w:rsid w:val="00C77420"/>
    <w:rsid w:val="00C805B4"/>
    <w:rsid w:val="00C81135"/>
    <w:rsid w:val="00C8267C"/>
    <w:rsid w:val="00C83C45"/>
    <w:rsid w:val="00C83FD3"/>
    <w:rsid w:val="00C84006"/>
    <w:rsid w:val="00C8456B"/>
    <w:rsid w:val="00C847FA"/>
    <w:rsid w:val="00C85FA0"/>
    <w:rsid w:val="00C874BB"/>
    <w:rsid w:val="00C902AE"/>
    <w:rsid w:val="00C90901"/>
    <w:rsid w:val="00C93974"/>
    <w:rsid w:val="00C94964"/>
    <w:rsid w:val="00C94F10"/>
    <w:rsid w:val="00C9577E"/>
    <w:rsid w:val="00C9586C"/>
    <w:rsid w:val="00C96D4B"/>
    <w:rsid w:val="00C977DC"/>
    <w:rsid w:val="00CA1522"/>
    <w:rsid w:val="00CA1A5A"/>
    <w:rsid w:val="00CA32D3"/>
    <w:rsid w:val="00CA3D96"/>
    <w:rsid w:val="00CA3ED8"/>
    <w:rsid w:val="00CA4262"/>
    <w:rsid w:val="00CA44DC"/>
    <w:rsid w:val="00CA44E5"/>
    <w:rsid w:val="00CA5452"/>
    <w:rsid w:val="00CA5A9F"/>
    <w:rsid w:val="00CA76F9"/>
    <w:rsid w:val="00CB101D"/>
    <w:rsid w:val="00CB198B"/>
    <w:rsid w:val="00CB6773"/>
    <w:rsid w:val="00CB71BA"/>
    <w:rsid w:val="00CB7F94"/>
    <w:rsid w:val="00CC00D4"/>
    <w:rsid w:val="00CC1C29"/>
    <w:rsid w:val="00CC3355"/>
    <w:rsid w:val="00CC5780"/>
    <w:rsid w:val="00CC68C4"/>
    <w:rsid w:val="00CD0B23"/>
    <w:rsid w:val="00CD18D7"/>
    <w:rsid w:val="00CD2DA2"/>
    <w:rsid w:val="00CD3864"/>
    <w:rsid w:val="00CD4577"/>
    <w:rsid w:val="00CD626D"/>
    <w:rsid w:val="00CD7BC5"/>
    <w:rsid w:val="00CD7D40"/>
    <w:rsid w:val="00CE1205"/>
    <w:rsid w:val="00CE1C33"/>
    <w:rsid w:val="00CE21D5"/>
    <w:rsid w:val="00CE2425"/>
    <w:rsid w:val="00CE580E"/>
    <w:rsid w:val="00CE6304"/>
    <w:rsid w:val="00CE64F0"/>
    <w:rsid w:val="00CE7B6F"/>
    <w:rsid w:val="00CF064C"/>
    <w:rsid w:val="00CF07EB"/>
    <w:rsid w:val="00CF0B3C"/>
    <w:rsid w:val="00CF2D3E"/>
    <w:rsid w:val="00CF4408"/>
    <w:rsid w:val="00CF4C05"/>
    <w:rsid w:val="00CF567B"/>
    <w:rsid w:val="00CF6930"/>
    <w:rsid w:val="00CF6F7D"/>
    <w:rsid w:val="00CF7F67"/>
    <w:rsid w:val="00D005CF"/>
    <w:rsid w:val="00D00A18"/>
    <w:rsid w:val="00D01928"/>
    <w:rsid w:val="00D01D38"/>
    <w:rsid w:val="00D02B42"/>
    <w:rsid w:val="00D030B1"/>
    <w:rsid w:val="00D055B5"/>
    <w:rsid w:val="00D06251"/>
    <w:rsid w:val="00D06F99"/>
    <w:rsid w:val="00D103C6"/>
    <w:rsid w:val="00D104CC"/>
    <w:rsid w:val="00D13231"/>
    <w:rsid w:val="00D133F1"/>
    <w:rsid w:val="00D13537"/>
    <w:rsid w:val="00D1439C"/>
    <w:rsid w:val="00D14BFF"/>
    <w:rsid w:val="00D14F1B"/>
    <w:rsid w:val="00D15A5A"/>
    <w:rsid w:val="00D16B90"/>
    <w:rsid w:val="00D20BE8"/>
    <w:rsid w:val="00D22162"/>
    <w:rsid w:val="00D24290"/>
    <w:rsid w:val="00D24316"/>
    <w:rsid w:val="00D2484E"/>
    <w:rsid w:val="00D320B6"/>
    <w:rsid w:val="00D32C61"/>
    <w:rsid w:val="00D35FDB"/>
    <w:rsid w:val="00D36B1E"/>
    <w:rsid w:val="00D3770A"/>
    <w:rsid w:val="00D4278C"/>
    <w:rsid w:val="00D428C2"/>
    <w:rsid w:val="00D44CF2"/>
    <w:rsid w:val="00D45F67"/>
    <w:rsid w:val="00D46B5F"/>
    <w:rsid w:val="00D50063"/>
    <w:rsid w:val="00D51F3A"/>
    <w:rsid w:val="00D520AE"/>
    <w:rsid w:val="00D5488E"/>
    <w:rsid w:val="00D600A6"/>
    <w:rsid w:val="00D6078F"/>
    <w:rsid w:val="00D61702"/>
    <w:rsid w:val="00D63BB4"/>
    <w:rsid w:val="00D6548A"/>
    <w:rsid w:val="00D658FF"/>
    <w:rsid w:val="00D66527"/>
    <w:rsid w:val="00D67C05"/>
    <w:rsid w:val="00D70E95"/>
    <w:rsid w:val="00D713F1"/>
    <w:rsid w:val="00D725AD"/>
    <w:rsid w:val="00D73092"/>
    <w:rsid w:val="00D73C76"/>
    <w:rsid w:val="00D7488B"/>
    <w:rsid w:val="00D74B1B"/>
    <w:rsid w:val="00D7537A"/>
    <w:rsid w:val="00D762C5"/>
    <w:rsid w:val="00D76ACD"/>
    <w:rsid w:val="00D77CEE"/>
    <w:rsid w:val="00D82555"/>
    <w:rsid w:val="00D84EC4"/>
    <w:rsid w:val="00D87E92"/>
    <w:rsid w:val="00D9253F"/>
    <w:rsid w:val="00D92A9D"/>
    <w:rsid w:val="00D9334E"/>
    <w:rsid w:val="00D93B55"/>
    <w:rsid w:val="00D94A45"/>
    <w:rsid w:val="00D96C09"/>
    <w:rsid w:val="00D97450"/>
    <w:rsid w:val="00DA09A8"/>
    <w:rsid w:val="00DA17B7"/>
    <w:rsid w:val="00DA3B89"/>
    <w:rsid w:val="00DA45DB"/>
    <w:rsid w:val="00DA5070"/>
    <w:rsid w:val="00DA5657"/>
    <w:rsid w:val="00DA565D"/>
    <w:rsid w:val="00DB181E"/>
    <w:rsid w:val="00DB391F"/>
    <w:rsid w:val="00DB3E32"/>
    <w:rsid w:val="00DC3632"/>
    <w:rsid w:val="00DD0E83"/>
    <w:rsid w:val="00DD13B7"/>
    <w:rsid w:val="00DD1851"/>
    <w:rsid w:val="00DD38FE"/>
    <w:rsid w:val="00DD39F0"/>
    <w:rsid w:val="00DD4CBE"/>
    <w:rsid w:val="00DD68D4"/>
    <w:rsid w:val="00DD7794"/>
    <w:rsid w:val="00DDE9FB"/>
    <w:rsid w:val="00DE06CD"/>
    <w:rsid w:val="00DE093F"/>
    <w:rsid w:val="00DE3B2A"/>
    <w:rsid w:val="00DE570F"/>
    <w:rsid w:val="00DE61EA"/>
    <w:rsid w:val="00DE6959"/>
    <w:rsid w:val="00DE72B0"/>
    <w:rsid w:val="00DF00E7"/>
    <w:rsid w:val="00DF097A"/>
    <w:rsid w:val="00DF46A9"/>
    <w:rsid w:val="00DF4726"/>
    <w:rsid w:val="00DF5585"/>
    <w:rsid w:val="00DF69A8"/>
    <w:rsid w:val="00E004DA"/>
    <w:rsid w:val="00E02D2C"/>
    <w:rsid w:val="00E02FBB"/>
    <w:rsid w:val="00E06596"/>
    <w:rsid w:val="00E07052"/>
    <w:rsid w:val="00E10D39"/>
    <w:rsid w:val="00E16469"/>
    <w:rsid w:val="00E17D1D"/>
    <w:rsid w:val="00E20ACA"/>
    <w:rsid w:val="00E2170E"/>
    <w:rsid w:val="00E22E7F"/>
    <w:rsid w:val="00E23040"/>
    <w:rsid w:val="00E25A7C"/>
    <w:rsid w:val="00E25ECB"/>
    <w:rsid w:val="00E27DD8"/>
    <w:rsid w:val="00E30846"/>
    <w:rsid w:val="00E30BDC"/>
    <w:rsid w:val="00E3172F"/>
    <w:rsid w:val="00E32D36"/>
    <w:rsid w:val="00E34509"/>
    <w:rsid w:val="00E36C73"/>
    <w:rsid w:val="00E36E01"/>
    <w:rsid w:val="00E3714F"/>
    <w:rsid w:val="00E37E77"/>
    <w:rsid w:val="00E38C3C"/>
    <w:rsid w:val="00E4007E"/>
    <w:rsid w:val="00E40912"/>
    <w:rsid w:val="00E418AA"/>
    <w:rsid w:val="00E44A5E"/>
    <w:rsid w:val="00E45428"/>
    <w:rsid w:val="00E45477"/>
    <w:rsid w:val="00E459D3"/>
    <w:rsid w:val="00E45CA4"/>
    <w:rsid w:val="00E462DC"/>
    <w:rsid w:val="00E46420"/>
    <w:rsid w:val="00E465B9"/>
    <w:rsid w:val="00E47F07"/>
    <w:rsid w:val="00E50481"/>
    <w:rsid w:val="00E51B74"/>
    <w:rsid w:val="00E51FAF"/>
    <w:rsid w:val="00E5370B"/>
    <w:rsid w:val="00E53E0C"/>
    <w:rsid w:val="00E5520C"/>
    <w:rsid w:val="00E563E8"/>
    <w:rsid w:val="00E56CFC"/>
    <w:rsid w:val="00E57452"/>
    <w:rsid w:val="00E606AC"/>
    <w:rsid w:val="00E607B9"/>
    <w:rsid w:val="00E617B6"/>
    <w:rsid w:val="00E61E07"/>
    <w:rsid w:val="00E62F83"/>
    <w:rsid w:val="00E64262"/>
    <w:rsid w:val="00E64476"/>
    <w:rsid w:val="00E67AC3"/>
    <w:rsid w:val="00E67D9F"/>
    <w:rsid w:val="00E70559"/>
    <w:rsid w:val="00E71852"/>
    <w:rsid w:val="00E71D53"/>
    <w:rsid w:val="00E74FC8"/>
    <w:rsid w:val="00E75497"/>
    <w:rsid w:val="00E76890"/>
    <w:rsid w:val="00E80C62"/>
    <w:rsid w:val="00E80E32"/>
    <w:rsid w:val="00E80F9D"/>
    <w:rsid w:val="00E81023"/>
    <w:rsid w:val="00E81756"/>
    <w:rsid w:val="00E81BAC"/>
    <w:rsid w:val="00E831A2"/>
    <w:rsid w:val="00E846F4"/>
    <w:rsid w:val="00E85F2F"/>
    <w:rsid w:val="00E86EB7"/>
    <w:rsid w:val="00E938BC"/>
    <w:rsid w:val="00E93E12"/>
    <w:rsid w:val="00E94C29"/>
    <w:rsid w:val="00E95283"/>
    <w:rsid w:val="00E95C4F"/>
    <w:rsid w:val="00E966BA"/>
    <w:rsid w:val="00EA022A"/>
    <w:rsid w:val="00EA1F7D"/>
    <w:rsid w:val="00EA2D47"/>
    <w:rsid w:val="00EA51B2"/>
    <w:rsid w:val="00EA640C"/>
    <w:rsid w:val="00EA67F8"/>
    <w:rsid w:val="00EA68BA"/>
    <w:rsid w:val="00EA6FA0"/>
    <w:rsid w:val="00EB0B6E"/>
    <w:rsid w:val="00EB1E0E"/>
    <w:rsid w:val="00EB26CD"/>
    <w:rsid w:val="00EB4A1E"/>
    <w:rsid w:val="00EB62DE"/>
    <w:rsid w:val="00EB64B2"/>
    <w:rsid w:val="00EB6706"/>
    <w:rsid w:val="00EB7372"/>
    <w:rsid w:val="00EB7DDF"/>
    <w:rsid w:val="00EC1D17"/>
    <w:rsid w:val="00EC22C3"/>
    <w:rsid w:val="00EC34E5"/>
    <w:rsid w:val="00EC3B17"/>
    <w:rsid w:val="00EC5087"/>
    <w:rsid w:val="00EC568A"/>
    <w:rsid w:val="00ED0189"/>
    <w:rsid w:val="00ED134B"/>
    <w:rsid w:val="00ED1887"/>
    <w:rsid w:val="00ED1AFC"/>
    <w:rsid w:val="00ED24E2"/>
    <w:rsid w:val="00ED41B2"/>
    <w:rsid w:val="00ED42D1"/>
    <w:rsid w:val="00ED6BBF"/>
    <w:rsid w:val="00ED6FB4"/>
    <w:rsid w:val="00ED7779"/>
    <w:rsid w:val="00EE35E5"/>
    <w:rsid w:val="00EE4075"/>
    <w:rsid w:val="00EE4D85"/>
    <w:rsid w:val="00EE53B2"/>
    <w:rsid w:val="00EE56A1"/>
    <w:rsid w:val="00EE7651"/>
    <w:rsid w:val="00EE7F0F"/>
    <w:rsid w:val="00EF10F2"/>
    <w:rsid w:val="00EF2C1C"/>
    <w:rsid w:val="00EF565E"/>
    <w:rsid w:val="00EF79CA"/>
    <w:rsid w:val="00F03394"/>
    <w:rsid w:val="00F03DA5"/>
    <w:rsid w:val="00F03E87"/>
    <w:rsid w:val="00F05381"/>
    <w:rsid w:val="00F06170"/>
    <w:rsid w:val="00F069E1"/>
    <w:rsid w:val="00F0726A"/>
    <w:rsid w:val="00F072F0"/>
    <w:rsid w:val="00F10AFD"/>
    <w:rsid w:val="00F1532A"/>
    <w:rsid w:val="00F1727C"/>
    <w:rsid w:val="00F174A4"/>
    <w:rsid w:val="00F2035E"/>
    <w:rsid w:val="00F20F4E"/>
    <w:rsid w:val="00F21912"/>
    <w:rsid w:val="00F22E33"/>
    <w:rsid w:val="00F23161"/>
    <w:rsid w:val="00F24E81"/>
    <w:rsid w:val="00F25751"/>
    <w:rsid w:val="00F27992"/>
    <w:rsid w:val="00F27997"/>
    <w:rsid w:val="00F3075E"/>
    <w:rsid w:val="00F30CEF"/>
    <w:rsid w:val="00F31B58"/>
    <w:rsid w:val="00F31E1C"/>
    <w:rsid w:val="00F36E79"/>
    <w:rsid w:val="00F40EEA"/>
    <w:rsid w:val="00F45BE1"/>
    <w:rsid w:val="00F45F4C"/>
    <w:rsid w:val="00F46486"/>
    <w:rsid w:val="00F46E0B"/>
    <w:rsid w:val="00F5207D"/>
    <w:rsid w:val="00F53FD4"/>
    <w:rsid w:val="00F5667B"/>
    <w:rsid w:val="00F62EE6"/>
    <w:rsid w:val="00F634E0"/>
    <w:rsid w:val="00F63B25"/>
    <w:rsid w:val="00F65134"/>
    <w:rsid w:val="00F665C7"/>
    <w:rsid w:val="00F6678F"/>
    <w:rsid w:val="00F677D1"/>
    <w:rsid w:val="00F71D89"/>
    <w:rsid w:val="00F7213E"/>
    <w:rsid w:val="00F727B3"/>
    <w:rsid w:val="00F72F75"/>
    <w:rsid w:val="00F74422"/>
    <w:rsid w:val="00F74B22"/>
    <w:rsid w:val="00F759BF"/>
    <w:rsid w:val="00F80582"/>
    <w:rsid w:val="00F81AC9"/>
    <w:rsid w:val="00F81CFB"/>
    <w:rsid w:val="00F8349C"/>
    <w:rsid w:val="00F8412F"/>
    <w:rsid w:val="00F845E2"/>
    <w:rsid w:val="00F86574"/>
    <w:rsid w:val="00F90574"/>
    <w:rsid w:val="00F90B3A"/>
    <w:rsid w:val="00F918F5"/>
    <w:rsid w:val="00F9213F"/>
    <w:rsid w:val="00F94F0A"/>
    <w:rsid w:val="00F954C1"/>
    <w:rsid w:val="00F95773"/>
    <w:rsid w:val="00F96634"/>
    <w:rsid w:val="00F971F8"/>
    <w:rsid w:val="00F97375"/>
    <w:rsid w:val="00FA2723"/>
    <w:rsid w:val="00FA3419"/>
    <w:rsid w:val="00FA3866"/>
    <w:rsid w:val="00FA3870"/>
    <w:rsid w:val="00FA602B"/>
    <w:rsid w:val="00FA6096"/>
    <w:rsid w:val="00FA6905"/>
    <w:rsid w:val="00FB0D2F"/>
    <w:rsid w:val="00FB2EC4"/>
    <w:rsid w:val="00FB32B4"/>
    <w:rsid w:val="00FB3606"/>
    <w:rsid w:val="00FB379E"/>
    <w:rsid w:val="00FB4E52"/>
    <w:rsid w:val="00FB53C5"/>
    <w:rsid w:val="00FB59CE"/>
    <w:rsid w:val="00FC0444"/>
    <w:rsid w:val="00FC12F2"/>
    <w:rsid w:val="00FC27C5"/>
    <w:rsid w:val="00FC3BE1"/>
    <w:rsid w:val="00FC3F95"/>
    <w:rsid w:val="00FC6338"/>
    <w:rsid w:val="00FC6591"/>
    <w:rsid w:val="00FC7FD6"/>
    <w:rsid w:val="00FD1808"/>
    <w:rsid w:val="00FD28EC"/>
    <w:rsid w:val="00FD3D1E"/>
    <w:rsid w:val="00FD66DC"/>
    <w:rsid w:val="00FE15BF"/>
    <w:rsid w:val="00FE2336"/>
    <w:rsid w:val="00FE4147"/>
    <w:rsid w:val="00FE582B"/>
    <w:rsid w:val="00FE640D"/>
    <w:rsid w:val="00FE68B6"/>
    <w:rsid w:val="00FF0A35"/>
    <w:rsid w:val="00FF4F29"/>
    <w:rsid w:val="00FF68CB"/>
    <w:rsid w:val="00FF7FDF"/>
    <w:rsid w:val="011A2E65"/>
    <w:rsid w:val="0129C958"/>
    <w:rsid w:val="01357796"/>
    <w:rsid w:val="014BD9A4"/>
    <w:rsid w:val="01866D33"/>
    <w:rsid w:val="01A87F0B"/>
    <w:rsid w:val="01EE4B5A"/>
    <w:rsid w:val="020F5252"/>
    <w:rsid w:val="0212362D"/>
    <w:rsid w:val="025F123C"/>
    <w:rsid w:val="026EABBD"/>
    <w:rsid w:val="0275DF2E"/>
    <w:rsid w:val="027A235F"/>
    <w:rsid w:val="02A5458F"/>
    <w:rsid w:val="02B758ED"/>
    <w:rsid w:val="02EAAFCE"/>
    <w:rsid w:val="032C5F14"/>
    <w:rsid w:val="037088C7"/>
    <w:rsid w:val="03822426"/>
    <w:rsid w:val="03DBF513"/>
    <w:rsid w:val="0458994A"/>
    <w:rsid w:val="04944173"/>
    <w:rsid w:val="05101503"/>
    <w:rsid w:val="0519B5CD"/>
    <w:rsid w:val="05E5AD1A"/>
    <w:rsid w:val="0603B106"/>
    <w:rsid w:val="06942334"/>
    <w:rsid w:val="06BC6488"/>
    <w:rsid w:val="06E49442"/>
    <w:rsid w:val="06F8F574"/>
    <w:rsid w:val="07026CE7"/>
    <w:rsid w:val="071B3D0B"/>
    <w:rsid w:val="07691D07"/>
    <w:rsid w:val="07CD62AA"/>
    <w:rsid w:val="08651916"/>
    <w:rsid w:val="0886E024"/>
    <w:rsid w:val="0887FA43"/>
    <w:rsid w:val="0889511F"/>
    <w:rsid w:val="089C59E7"/>
    <w:rsid w:val="08B2693F"/>
    <w:rsid w:val="08CF4622"/>
    <w:rsid w:val="08E4526E"/>
    <w:rsid w:val="094B8324"/>
    <w:rsid w:val="0977433D"/>
    <w:rsid w:val="099CE10B"/>
    <w:rsid w:val="09D1B48D"/>
    <w:rsid w:val="09F664E7"/>
    <w:rsid w:val="09FCFBE8"/>
    <w:rsid w:val="0A2D261B"/>
    <w:rsid w:val="0A2D3987"/>
    <w:rsid w:val="0A9A0688"/>
    <w:rsid w:val="0AB6F0F6"/>
    <w:rsid w:val="0B0145E5"/>
    <w:rsid w:val="0B21C8E8"/>
    <w:rsid w:val="0B2CF504"/>
    <w:rsid w:val="0B34C0C0"/>
    <w:rsid w:val="0BA52098"/>
    <w:rsid w:val="0C024151"/>
    <w:rsid w:val="0C1690B7"/>
    <w:rsid w:val="0C336B1A"/>
    <w:rsid w:val="0C60FF1F"/>
    <w:rsid w:val="0CCC21FF"/>
    <w:rsid w:val="0CDD261F"/>
    <w:rsid w:val="0CF8FD20"/>
    <w:rsid w:val="0CFC9583"/>
    <w:rsid w:val="0D11EEA6"/>
    <w:rsid w:val="0D281C0D"/>
    <w:rsid w:val="0D6BC8B4"/>
    <w:rsid w:val="0D7118EC"/>
    <w:rsid w:val="0DD52763"/>
    <w:rsid w:val="0E3402ED"/>
    <w:rsid w:val="0EAC84C0"/>
    <w:rsid w:val="0F40563C"/>
    <w:rsid w:val="0F969AF8"/>
    <w:rsid w:val="0FA78709"/>
    <w:rsid w:val="0FBB9D26"/>
    <w:rsid w:val="0FC99AAE"/>
    <w:rsid w:val="108535ED"/>
    <w:rsid w:val="112135D9"/>
    <w:rsid w:val="11632185"/>
    <w:rsid w:val="11801983"/>
    <w:rsid w:val="121E3555"/>
    <w:rsid w:val="127DB359"/>
    <w:rsid w:val="12EBB96D"/>
    <w:rsid w:val="133CAC0A"/>
    <w:rsid w:val="134F99CB"/>
    <w:rsid w:val="13794CC9"/>
    <w:rsid w:val="13B673E3"/>
    <w:rsid w:val="13F3C0FE"/>
    <w:rsid w:val="1460592A"/>
    <w:rsid w:val="148970A3"/>
    <w:rsid w:val="14F3F0B4"/>
    <w:rsid w:val="150E794F"/>
    <w:rsid w:val="1547C110"/>
    <w:rsid w:val="162D0438"/>
    <w:rsid w:val="16A83B73"/>
    <w:rsid w:val="16EE2323"/>
    <w:rsid w:val="1700BAC5"/>
    <w:rsid w:val="175E83A8"/>
    <w:rsid w:val="177C662B"/>
    <w:rsid w:val="185367A4"/>
    <w:rsid w:val="187551DE"/>
    <w:rsid w:val="18A27292"/>
    <w:rsid w:val="18C11996"/>
    <w:rsid w:val="18EF3646"/>
    <w:rsid w:val="1934B9A1"/>
    <w:rsid w:val="19686E83"/>
    <w:rsid w:val="1A0CB6D5"/>
    <w:rsid w:val="1AF635AF"/>
    <w:rsid w:val="1B18D3E1"/>
    <w:rsid w:val="1B5B78ED"/>
    <w:rsid w:val="1BA1D124"/>
    <w:rsid w:val="1BC4ED67"/>
    <w:rsid w:val="1BF3302E"/>
    <w:rsid w:val="1C07E924"/>
    <w:rsid w:val="1C0C5528"/>
    <w:rsid w:val="1C0DEA91"/>
    <w:rsid w:val="1C6FA967"/>
    <w:rsid w:val="1C887100"/>
    <w:rsid w:val="1CBCECE8"/>
    <w:rsid w:val="1D5FB8B2"/>
    <w:rsid w:val="1D7DDD39"/>
    <w:rsid w:val="1D8C5689"/>
    <w:rsid w:val="1DACEE0F"/>
    <w:rsid w:val="1DF19016"/>
    <w:rsid w:val="1E0B3461"/>
    <w:rsid w:val="1EF3F906"/>
    <w:rsid w:val="1F105525"/>
    <w:rsid w:val="1F8EE6CD"/>
    <w:rsid w:val="1F8F90B1"/>
    <w:rsid w:val="1FA2A068"/>
    <w:rsid w:val="1FC8187C"/>
    <w:rsid w:val="1FEAA9A0"/>
    <w:rsid w:val="20014CE3"/>
    <w:rsid w:val="20026322"/>
    <w:rsid w:val="20C41628"/>
    <w:rsid w:val="20C98B02"/>
    <w:rsid w:val="212D1DB7"/>
    <w:rsid w:val="213DCDAC"/>
    <w:rsid w:val="2165A312"/>
    <w:rsid w:val="2170A378"/>
    <w:rsid w:val="2174CAE3"/>
    <w:rsid w:val="2194A94F"/>
    <w:rsid w:val="21A0B878"/>
    <w:rsid w:val="21B11594"/>
    <w:rsid w:val="2213E9E2"/>
    <w:rsid w:val="22460074"/>
    <w:rsid w:val="224E49A7"/>
    <w:rsid w:val="22B07B5A"/>
    <w:rsid w:val="22B0D08F"/>
    <w:rsid w:val="22D0C6F2"/>
    <w:rsid w:val="22E53AC9"/>
    <w:rsid w:val="22FFE26F"/>
    <w:rsid w:val="23561910"/>
    <w:rsid w:val="23573155"/>
    <w:rsid w:val="23718867"/>
    <w:rsid w:val="23923AC5"/>
    <w:rsid w:val="23A0A1EF"/>
    <w:rsid w:val="23C1FE30"/>
    <w:rsid w:val="23D5AF42"/>
    <w:rsid w:val="23DB3F59"/>
    <w:rsid w:val="23DEEF58"/>
    <w:rsid w:val="2410A242"/>
    <w:rsid w:val="250CF12E"/>
    <w:rsid w:val="253EB959"/>
    <w:rsid w:val="2543AA36"/>
    <w:rsid w:val="2553B6F3"/>
    <w:rsid w:val="2580145A"/>
    <w:rsid w:val="2628063A"/>
    <w:rsid w:val="264E8376"/>
    <w:rsid w:val="26579457"/>
    <w:rsid w:val="27069C2E"/>
    <w:rsid w:val="272E8916"/>
    <w:rsid w:val="2819560F"/>
    <w:rsid w:val="29207AB0"/>
    <w:rsid w:val="297C6A3F"/>
    <w:rsid w:val="29D5D6AF"/>
    <w:rsid w:val="29EAF4C2"/>
    <w:rsid w:val="29F93B99"/>
    <w:rsid w:val="2AA5E985"/>
    <w:rsid w:val="2AB259F4"/>
    <w:rsid w:val="2AB6F7DA"/>
    <w:rsid w:val="2AE6F186"/>
    <w:rsid w:val="2B15E7E9"/>
    <w:rsid w:val="2B3CAB76"/>
    <w:rsid w:val="2B97F793"/>
    <w:rsid w:val="2BEF45E9"/>
    <w:rsid w:val="2C3AEE93"/>
    <w:rsid w:val="2C3C74C6"/>
    <w:rsid w:val="2C8A7BD3"/>
    <w:rsid w:val="2CD34D40"/>
    <w:rsid w:val="2D13E7EC"/>
    <w:rsid w:val="2D299E27"/>
    <w:rsid w:val="2D66FAAF"/>
    <w:rsid w:val="2DE4B800"/>
    <w:rsid w:val="2DF86CCD"/>
    <w:rsid w:val="2E0183AD"/>
    <w:rsid w:val="2E26C165"/>
    <w:rsid w:val="2EE9E9AA"/>
    <w:rsid w:val="2FE72380"/>
    <w:rsid w:val="305A8A0A"/>
    <w:rsid w:val="3072EA39"/>
    <w:rsid w:val="30A306F1"/>
    <w:rsid w:val="30D3D5C9"/>
    <w:rsid w:val="30E469C5"/>
    <w:rsid w:val="30F031CE"/>
    <w:rsid w:val="319A1575"/>
    <w:rsid w:val="31BD48D8"/>
    <w:rsid w:val="3230BDE4"/>
    <w:rsid w:val="3253572E"/>
    <w:rsid w:val="32CCC45A"/>
    <w:rsid w:val="32D9850F"/>
    <w:rsid w:val="33294AD1"/>
    <w:rsid w:val="333814C7"/>
    <w:rsid w:val="33C61207"/>
    <w:rsid w:val="345E7448"/>
    <w:rsid w:val="3470CAB5"/>
    <w:rsid w:val="348D00AC"/>
    <w:rsid w:val="34CBB0E2"/>
    <w:rsid w:val="3608BE8F"/>
    <w:rsid w:val="366DF25F"/>
    <w:rsid w:val="3684E668"/>
    <w:rsid w:val="36CECED8"/>
    <w:rsid w:val="36E0AEF6"/>
    <w:rsid w:val="370D5DAE"/>
    <w:rsid w:val="37D9D428"/>
    <w:rsid w:val="38F64C4E"/>
    <w:rsid w:val="392DBE18"/>
    <w:rsid w:val="395C956D"/>
    <w:rsid w:val="3969CFC1"/>
    <w:rsid w:val="39AE2BE1"/>
    <w:rsid w:val="39D07839"/>
    <w:rsid w:val="3A42F3D9"/>
    <w:rsid w:val="3AD1CADC"/>
    <w:rsid w:val="3B02276D"/>
    <w:rsid w:val="3B124F90"/>
    <w:rsid w:val="3B5C828B"/>
    <w:rsid w:val="3B682E2A"/>
    <w:rsid w:val="3BD05B8C"/>
    <w:rsid w:val="3BE27DB2"/>
    <w:rsid w:val="3C0AF216"/>
    <w:rsid w:val="3DA63CAF"/>
    <w:rsid w:val="3DAB647D"/>
    <w:rsid w:val="3E600DE0"/>
    <w:rsid w:val="3EA9B04B"/>
    <w:rsid w:val="3EAC5C11"/>
    <w:rsid w:val="3F38B1FC"/>
    <w:rsid w:val="3F52655F"/>
    <w:rsid w:val="3F5463E5"/>
    <w:rsid w:val="3F6AED8D"/>
    <w:rsid w:val="3FB0ABAE"/>
    <w:rsid w:val="4005E625"/>
    <w:rsid w:val="4048436F"/>
    <w:rsid w:val="407B025C"/>
    <w:rsid w:val="4097FC7C"/>
    <w:rsid w:val="40F13E9A"/>
    <w:rsid w:val="417F4225"/>
    <w:rsid w:val="4193AE37"/>
    <w:rsid w:val="420EA512"/>
    <w:rsid w:val="4232E63F"/>
    <w:rsid w:val="426865A0"/>
    <w:rsid w:val="429B3A18"/>
    <w:rsid w:val="42A864CD"/>
    <w:rsid w:val="4313322F"/>
    <w:rsid w:val="435BADF2"/>
    <w:rsid w:val="437E6676"/>
    <w:rsid w:val="43A3F79A"/>
    <w:rsid w:val="43B21AF1"/>
    <w:rsid w:val="43CFE029"/>
    <w:rsid w:val="43EDA0F3"/>
    <w:rsid w:val="442F2672"/>
    <w:rsid w:val="4493B884"/>
    <w:rsid w:val="44A8DCF6"/>
    <w:rsid w:val="44B0C935"/>
    <w:rsid w:val="44F031FA"/>
    <w:rsid w:val="4527D50F"/>
    <w:rsid w:val="45282C29"/>
    <w:rsid w:val="456C40D4"/>
    <w:rsid w:val="45C155F3"/>
    <w:rsid w:val="45F5FC28"/>
    <w:rsid w:val="46150F69"/>
    <w:rsid w:val="46420CCB"/>
    <w:rsid w:val="4650D7BC"/>
    <w:rsid w:val="46536B5E"/>
    <w:rsid w:val="465FD80C"/>
    <w:rsid w:val="466FD752"/>
    <w:rsid w:val="46F0FF20"/>
    <w:rsid w:val="47C19C32"/>
    <w:rsid w:val="47D4C5A8"/>
    <w:rsid w:val="48061D6C"/>
    <w:rsid w:val="486DFA42"/>
    <w:rsid w:val="4903CCB5"/>
    <w:rsid w:val="4938E6DA"/>
    <w:rsid w:val="4951A762"/>
    <w:rsid w:val="495DCB83"/>
    <w:rsid w:val="49E8767A"/>
    <w:rsid w:val="4A0B09A7"/>
    <w:rsid w:val="4A1247ED"/>
    <w:rsid w:val="4A56A04A"/>
    <w:rsid w:val="4A739B70"/>
    <w:rsid w:val="4A792EB6"/>
    <w:rsid w:val="4ADA124B"/>
    <w:rsid w:val="4B430518"/>
    <w:rsid w:val="4BB9BCA5"/>
    <w:rsid w:val="4BED6E4F"/>
    <w:rsid w:val="4BFB585B"/>
    <w:rsid w:val="4C87FEE6"/>
    <w:rsid w:val="4C937311"/>
    <w:rsid w:val="4CB3ABE3"/>
    <w:rsid w:val="4CF47626"/>
    <w:rsid w:val="4D6003A7"/>
    <w:rsid w:val="4D63F5AE"/>
    <w:rsid w:val="4D70E82C"/>
    <w:rsid w:val="4D874FE3"/>
    <w:rsid w:val="4D938B33"/>
    <w:rsid w:val="4D9D39DB"/>
    <w:rsid w:val="4E182CCC"/>
    <w:rsid w:val="4E55C26E"/>
    <w:rsid w:val="4ECF5FF8"/>
    <w:rsid w:val="4F3558C9"/>
    <w:rsid w:val="4F424FAE"/>
    <w:rsid w:val="4F74C87C"/>
    <w:rsid w:val="4F8DE16A"/>
    <w:rsid w:val="4FB4ADBE"/>
    <w:rsid w:val="4FF54032"/>
    <w:rsid w:val="50172B4A"/>
    <w:rsid w:val="5057A5C4"/>
    <w:rsid w:val="50BCE587"/>
    <w:rsid w:val="50F02810"/>
    <w:rsid w:val="517D7804"/>
    <w:rsid w:val="51CA0991"/>
    <w:rsid w:val="524E9078"/>
    <w:rsid w:val="52A447BA"/>
    <w:rsid w:val="52B773D3"/>
    <w:rsid w:val="52BDC85A"/>
    <w:rsid w:val="53EEF69B"/>
    <w:rsid w:val="53F56186"/>
    <w:rsid w:val="540D8762"/>
    <w:rsid w:val="5420D473"/>
    <w:rsid w:val="542340E3"/>
    <w:rsid w:val="54C2167B"/>
    <w:rsid w:val="54D8A846"/>
    <w:rsid w:val="5521C532"/>
    <w:rsid w:val="5549E8C9"/>
    <w:rsid w:val="5554795A"/>
    <w:rsid w:val="56130F7B"/>
    <w:rsid w:val="563B4956"/>
    <w:rsid w:val="5650DCE6"/>
    <w:rsid w:val="56EBA350"/>
    <w:rsid w:val="56F7C7DD"/>
    <w:rsid w:val="57197942"/>
    <w:rsid w:val="57BBC658"/>
    <w:rsid w:val="57BE5910"/>
    <w:rsid w:val="58099890"/>
    <w:rsid w:val="582064C6"/>
    <w:rsid w:val="58CB81B6"/>
    <w:rsid w:val="592C5823"/>
    <w:rsid w:val="592EDEF2"/>
    <w:rsid w:val="595EBA30"/>
    <w:rsid w:val="596622EE"/>
    <w:rsid w:val="5974239E"/>
    <w:rsid w:val="598D5220"/>
    <w:rsid w:val="59E97D3E"/>
    <w:rsid w:val="5A35650E"/>
    <w:rsid w:val="5A378014"/>
    <w:rsid w:val="5AFD3B47"/>
    <w:rsid w:val="5B6C777D"/>
    <w:rsid w:val="5B923393"/>
    <w:rsid w:val="5BE63935"/>
    <w:rsid w:val="5C3F8EF0"/>
    <w:rsid w:val="5C49E1B8"/>
    <w:rsid w:val="5C50A42F"/>
    <w:rsid w:val="5CAABA28"/>
    <w:rsid w:val="5CB7AA4B"/>
    <w:rsid w:val="5D2AD633"/>
    <w:rsid w:val="5D5523D4"/>
    <w:rsid w:val="5DA7718F"/>
    <w:rsid w:val="5E2F84D6"/>
    <w:rsid w:val="5E3773A1"/>
    <w:rsid w:val="5E668371"/>
    <w:rsid w:val="5ECCA355"/>
    <w:rsid w:val="5ED66334"/>
    <w:rsid w:val="5F21722A"/>
    <w:rsid w:val="5F3C71CF"/>
    <w:rsid w:val="5F7F42BF"/>
    <w:rsid w:val="5FAB47A5"/>
    <w:rsid w:val="5FB1F9A8"/>
    <w:rsid w:val="5FDA4771"/>
    <w:rsid w:val="5FDD7A75"/>
    <w:rsid w:val="5FEA11A4"/>
    <w:rsid w:val="5FF9AE70"/>
    <w:rsid w:val="6043262E"/>
    <w:rsid w:val="60605CBB"/>
    <w:rsid w:val="60E2C611"/>
    <w:rsid w:val="61305879"/>
    <w:rsid w:val="616CE5B5"/>
    <w:rsid w:val="6172E554"/>
    <w:rsid w:val="62272B83"/>
    <w:rsid w:val="626897F4"/>
    <w:rsid w:val="628DC523"/>
    <w:rsid w:val="62A65BFC"/>
    <w:rsid w:val="62BA0FD5"/>
    <w:rsid w:val="62C25586"/>
    <w:rsid w:val="62C97476"/>
    <w:rsid w:val="631B80E2"/>
    <w:rsid w:val="63908957"/>
    <w:rsid w:val="6396C749"/>
    <w:rsid w:val="63BFF332"/>
    <w:rsid w:val="63C324F9"/>
    <w:rsid w:val="63D213DE"/>
    <w:rsid w:val="63D90CB0"/>
    <w:rsid w:val="6406FD43"/>
    <w:rsid w:val="64246FD3"/>
    <w:rsid w:val="64362FC6"/>
    <w:rsid w:val="64451D6E"/>
    <w:rsid w:val="64BAEE90"/>
    <w:rsid w:val="64DA843C"/>
    <w:rsid w:val="653A8A82"/>
    <w:rsid w:val="658A28F9"/>
    <w:rsid w:val="65991B37"/>
    <w:rsid w:val="65D51DE3"/>
    <w:rsid w:val="66079A82"/>
    <w:rsid w:val="6643B616"/>
    <w:rsid w:val="664FEB0E"/>
    <w:rsid w:val="66758AF4"/>
    <w:rsid w:val="66905D6E"/>
    <w:rsid w:val="66BBA679"/>
    <w:rsid w:val="66BC4956"/>
    <w:rsid w:val="673C995E"/>
    <w:rsid w:val="6768D170"/>
    <w:rsid w:val="678FC96E"/>
    <w:rsid w:val="67A59E79"/>
    <w:rsid w:val="68140EF7"/>
    <w:rsid w:val="682F8556"/>
    <w:rsid w:val="68738FFE"/>
    <w:rsid w:val="688564EB"/>
    <w:rsid w:val="68A472D0"/>
    <w:rsid w:val="68B4EFC6"/>
    <w:rsid w:val="692E9D74"/>
    <w:rsid w:val="697A3E63"/>
    <w:rsid w:val="698894A5"/>
    <w:rsid w:val="69EC91D3"/>
    <w:rsid w:val="6A236BDB"/>
    <w:rsid w:val="6A337772"/>
    <w:rsid w:val="6A5BF3A7"/>
    <w:rsid w:val="6A6F9638"/>
    <w:rsid w:val="6A905DAF"/>
    <w:rsid w:val="6AEBB82A"/>
    <w:rsid w:val="6AEFDE92"/>
    <w:rsid w:val="6B0D1FFA"/>
    <w:rsid w:val="6B6A3F7F"/>
    <w:rsid w:val="6BAEEDDA"/>
    <w:rsid w:val="6BF0C914"/>
    <w:rsid w:val="6BF67B06"/>
    <w:rsid w:val="6C128951"/>
    <w:rsid w:val="6C35A419"/>
    <w:rsid w:val="6C45E71E"/>
    <w:rsid w:val="6C487E85"/>
    <w:rsid w:val="6C812F43"/>
    <w:rsid w:val="6CCD9318"/>
    <w:rsid w:val="6CD8EB2A"/>
    <w:rsid w:val="6D1FC887"/>
    <w:rsid w:val="6D2CB456"/>
    <w:rsid w:val="6DFEA70D"/>
    <w:rsid w:val="6E52D796"/>
    <w:rsid w:val="6E8FBE44"/>
    <w:rsid w:val="6ED10F9A"/>
    <w:rsid w:val="6EEBD045"/>
    <w:rsid w:val="6F009B9F"/>
    <w:rsid w:val="6F91CCE7"/>
    <w:rsid w:val="6FAF9840"/>
    <w:rsid w:val="6FEA902D"/>
    <w:rsid w:val="6FF7D7B4"/>
    <w:rsid w:val="7019CEE1"/>
    <w:rsid w:val="70AB5C8E"/>
    <w:rsid w:val="70EAE956"/>
    <w:rsid w:val="720FE02F"/>
    <w:rsid w:val="721F5FCE"/>
    <w:rsid w:val="72318AD0"/>
    <w:rsid w:val="72664B7F"/>
    <w:rsid w:val="72A39A54"/>
    <w:rsid w:val="730CF0E8"/>
    <w:rsid w:val="73816E45"/>
    <w:rsid w:val="73F35F43"/>
    <w:rsid w:val="74E2FD9A"/>
    <w:rsid w:val="7507A2A4"/>
    <w:rsid w:val="751A92D9"/>
    <w:rsid w:val="7538A6C4"/>
    <w:rsid w:val="754B667E"/>
    <w:rsid w:val="7551EC8F"/>
    <w:rsid w:val="75D8C4B0"/>
    <w:rsid w:val="75DD9CF9"/>
    <w:rsid w:val="760617F0"/>
    <w:rsid w:val="765B2A62"/>
    <w:rsid w:val="7662CFDA"/>
    <w:rsid w:val="7689AFDD"/>
    <w:rsid w:val="76A0EC92"/>
    <w:rsid w:val="76A65063"/>
    <w:rsid w:val="76CC63C3"/>
    <w:rsid w:val="774B0001"/>
    <w:rsid w:val="7763EF43"/>
    <w:rsid w:val="7783BBB2"/>
    <w:rsid w:val="77B7AE80"/>
    <w:rsid w:val="77CB668F"/>
    <w:rsid w:val="77FEECF8"/>
    <w:rsid w:val="7801284E"/>
    <w:rsid w:val="7805F0DB"/>
    <w:rsid w:val="785A5FF5"/>
    <w:rsid w:val="786A0FA4"/>
    <w:rsid w:val="7938CB9D"/>
    <w:rsid w:val="79420A09"/>
    <w:rsid w:val="79B471C7"/>
    <w:rsid w:val="79B72DC5"/>
    <w:rsid w:val="79D660FB"/>
    <w:rsid w:val="7A69615C"/>
    <w:rsid w:val="7AA42066"/>
    <w:rsid w:val="7B0C1D0B"/>
    <w:rsid w:val="7B454687"/>
    <w:rsid w:val="7BE794F6"/>
    <w:rsid w:val="7BE88D0E"/>
    <w:rsid w:val="7BECE6EB"/>
    <w:rsid w:val="7CB83267"/>
    <w:rsid w:val="7CB99801"/>
    <w:rsid w:val="7D13906B"/>
    <w:rsid w:val="7D8C4414"/>
    <w:rsid w:val="7D904AA5"/>
    <w:rsid w:val="7DB5BB6F"/>
    <w:rsid w:val="7DF988DE"/>
    <w:rsid w:val="7E08E805"/>
    <w:rsid w:val="7E31D711"/>
    <w:rsid w:val="7E3CC870"/>
    <w:rsid w:val="7E5B072A"/>
    <w:rsid w:val="7E5F13A7"/>
    <w:rsid w:val="7E72E356"/>
    <w:rsid w:val="7EAFA7CF"/>
    <w:rsid w:val="7EC81FB2"/>
    <w:rsid w:val="7ECFBF1F"/>
    <w:rsid w:val="7EFD62BE"/>
    <w:rsid w:val="7F1624A9"/>
    <w:rsid w:val="7F286F75"/>
    <w:rsid w:val="7F323AAC"/>
    <w:rsid w:val="7F32DFC0"/>
    <w:rsid w:val="7FBD6D73"/>
    <w:rsid w:val="7FCDE49C"/>
    <w:rsid w:val="7FDAB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AED2E7"/>
  <w15:chartTrackingRefBased/>
  <w15:docId w15:val="{BFD7A5C2-35D1-4160-B164-FC04F0AAE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138"/>
    <w:pPr>
      <w:spacing w:after="200" w:line="276" w:lineRule="auto"/>
    </w:pPr>
    <w:rPr>
      <w:kern w:val="0"/>
      <w14:ligatures w14:val="none"/>
    </w:rPr>
  </w:style>
  <w:style w:type="paragraph" w:styleId="Heading1">
    <w:name w:val="heading 1"/>
    <w:basedOn w:val="Normal"/>
    <w:next w:val="Normal"/>
    <w:link w:val="Heading1Char"/>
    <w:autoRedefine/>
    <w:uiPriority w:val="9"/>
    <w:qFormat/>
    <w:rsid w:val="008D5138"/>
    <w:pPr>
      <w:keepNext/>
      <w:keepLines/>
      <w:spacing w:before="48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8D5138"/>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8D5138"/>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D5138"/>
    <w:pPr>
      <w:keepNext/>
      <w:keepLines/>
      <w:spacing w:before="200" w:after="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8D5138"/>
    <w:pPr>
      <w:keepNext/>
      <w:keepLines/>
      <w:spacing w:before="200" w:after="0"/>
      <w:outlineLvl w:val="4"/>
    </w:pPr>
    <w:rPr>
      <w:rFonts w:asciiTheme="majorHAnsi" w:eastAsiaTheme="majorEastAsia" w:hAnsiTheme="majorHAnsi" w:cstheme="majorBidi"/>
      <w:b/>
      <w:sz w:val="20"/>
    </w:rPr>
  </w:style>
  <w:style w:type="paragraph" w:styleId="Heading6">
    <w:name w:val="heading 6"/>
    <w:basedOn w:val="Normal"/>
    <w:next w:val="Normal"/>
    <w:link w:val="Heading6Char"/>
    <w:unhideWhenUsed/>
    <w:qFormat/>
    <w:rsid w:val="008D5138"/>
    <w:pPr>
      <w:keepNext/>
      <w:numPr>
        <w:ilvl w:val="5"/>
        <w:numId w:val="21"/>
      </w:numPr>
      <w:spacing w:before="240" w:after="240"/>
      <w:outlineLvl w:val="5"/>
    </w:pPr>
    <w:rPr>
      <w:rFonts w:eastAsia="Times New Roman"/>
      <w:bCs/>
      <w:sz w:val="24"/>
      <w:lang w:val="en-GB" w:bidi="ar-DZ"/>
    </w:rPr>
  </w:style>
  <w:style w:type="paragraph" w:styleId="Heading7">
    <w:name w:val="heading 7"/>
    <w:basedOn w:val="Normal"/>
    <w:next w:val="Normal"/>
    <w:link w:val="Heading7Char"/>
    <w:unhideWhenUsed/>
    <w:qFormat/>
    <w:rsid w:val="008D5138"/>
    <w:pPr>
      <w:keepNext/>
      <w:numPr>
        <w:ilvl w:val="6"/>
        <w:numId w:val="21"/>
      </w:numPr>
      <w:spacing w:before="240" w:after="240"/>
      <w:outlineLvl w:val="6"/>
    </w:pPr>
    <w:rPr>
      <w:rFonts w:eastAsia="Times New Roman"/>
      <w:b/>
      <w:sz w:val="24"/>
      <w:szCs w:val="24"/>
      <w:lang w:val="en-GB" w:bidi="ar-DZ"/>
    </w:rPr>
  </w:style>
  <w:style w:type="paragraph" w:styleId="Heading8">
    <w:name w:val="heading 8"/>
    <w:basedOn w:val="Normal"/>
    <w:next w:val="Normal"/>
    <w:link w:val="Heading8Char"/>
    <w:unhideWhenUsed/>
    <w:qFormat/>
    <w:rsid w:val="008D5138"/>
    <w:pPr>
      <w:keepNext/>
      <w:numPr>
        <w:ilvl w:val="7"/>
        <w:numId w:val="21"/>
      </w:numPr>
      <w:spacing w:before="240" w:after="240"/>
      <w:outlineLvl w:val="7"/>
    </w:pPr>
    <w:rPr>
      <w:rFonts w:eastAsia="Times New Roman"/>
      <w:b/>
      <w:i/>
      <w:iCs/>
      <w:sz w:val="24"/>
      <w:szCs w:val="24"/>
      <w:lang w:val="en-GB" w:bidi="ar-DZ"/>
    </w:rPr>
  </w:style>
  <w:style w:type="paragraph" w:styleId="Heading9">
    <w:name w:val="heading 9"/>
    <w:basedOn w:val="Normal"/>
    <w:next w:val="Normal"/>
    <w:link w:val="Heading9Char"/>
    <w:unhideWhenUsed/>
    <w:qFormat/>
    <w:rsid w:val="008D5138"/>
    <w:pPr>
      <w:keepNext/>
      <w:numPr>
        <w:ilvl w:val="8"/>
        <w:numId w:val="21"/>
      </w:numPr>
      <w:spacing w:before="240" w:after="240"/>
      <w:outlineLvl w:val="8"/>
    </w:pPr>
    <w:rPr>
      <w:rFonts w:eastAsia="Times New Roman" w:cs="Arial"/>
      <w:i/>
      <w:sz w:val="24"/>
      <w:lang w:val="en-GB" w:bidi="ar-DZ"/>
    </w:rPr>
  </w:style>
  <w:style w:type="character" w:default="1" w:styleId="DefaultParagraphFont">
    <w:name w:val="Default Paragraph Font"/>
    <w:uiPriority w:val="1"/>
    <w:unhideWhenUsed/>
    <w:rsid w:val="008D513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D5138"/>
  </w:style>
  <w:style w:type="character" w:customStyle="1" w:styleId="Heading1Char">
    <w:name w:val="Heading 1 Char"/>
    <w:basedOn w:val="DefaultParagraphFont"/>
    <w:link w:val="Heading1"/>
    <w:uiPriority w:val="9"/>
    <w:rsid w:val="008D5138"/>
    <w:rPr>
      <w:rFonts w:asciiTheme="majorHAnsi" w:eastAsiaTheme="majorEastAsia" w:hAnsiTheme="majorHAnsi" w:cstheme="majorBidi"/>
      <w:b/>
      <w:bCs/>
      <w:kern w:val="0"/>
      <w:sz w:val="28"/>
      <w:szCs w:val="28"/>
      <w14:ligatures w14:val="none"/>
    </w:rPr>
  </w:style>
  <w:style w:type="paragraph" w:customStyle="1" w:styleId="EndNoteBibliographyTitle">
    <w:name w:val="EndNote Bibliography Title"/>
    <w:basedOn w:val="Normal"/>
    <w:link w:val="EndNoteBibliographyTitleChar"/>
    <w:rsid w:val="00376BD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76BD5"/>
    <w:rPr>
      <w:rFonts w:ascii="Calibri" w:hAnsi="Calibri" w:cs="Calibri"/>
      <w:noProof/>
    </w:rPr>
  </w:style>
  <w:style w:type="paragraph" w:customStyle="1" w:styleId="EndNoteBibliography">
    <w:name w:val="EndNote Bibliography"/>
    <w:basedOn w:val="Normal"/>
    <w:link w:val="EndNoteBibliographyChar"/>
    <w:rsid w:val="00376BD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76BD5"/>
    <w:rPr>
      <w:rFonts w:ascii="Calibri" w:hAnsi="Calibri" w:cs="Calibri"/>
      <w:noProof/>
    </w:rPr>
  </w:style>
  <w:style w:type="character" w:customStyle="1" w:styleId="Heading2Char">
    <w:name w:val="Heading 2 Char"/>
    <w:basedOn w:val="DefaultParagraphFont"/>
    <w:link w:val="Heading2"/>
    <w:uiPriority w:val="9"/>
    <w:rsid w:val="008D5138"/>
    <w:rPr>
      <w:rFonts w:asciiTheme="majorHAnsi" w:eastAsiaTheme="majorEastAsia" w:hAnsiTheme="majorHAnsi" w:cstheme="majorBidi"/>
      <w:b/>
      <w:bCs/>
      <w:kern w:val="0"/>
      <w:sz w:val="26"/>
      <w:szCs w:val="26"/>
      <w14:ligatures w14:val="none"/>
    </w:rPr>
  </w:style>
  <w:style w:type="character" w:customStyle="1" w:styleId="Heading3Char">
    <w:name w:val="Heading 3 Char"/>
    <w:basedOn w:val="DefaultParagraphFont"/>
    <w:link w:val="Heading3"/>
    <w:uiPriority w:val="9"/>
    <w:rsid w:val="008D5138"/>
    <w:rPr>
      <w:rFonts w:asciiTheme="majorHAnsi" w:eastAsiaTheme="majorEastAsia" w:hAnsiTheme="majorHAnsi" w:cstheme="majorBidi"/>
      <w:b/>
      <w:bCs/>
      <w:kern w:val="0"/>
      <w14:ligatures w14:val="none"/>
    </w:rPr>
  </w:style>
  <w:style w:type="character" w:styleId="CommentReference">
    <w:name w:val="annotation reference"/>
    <w:basedOn w:val="DefaultParagraphFont"/>
    <w:semiHidden/>
    <w:rsid w:val="008D5138"/>
    <w:rPr>
      <w:sz w:val="16"/>
      <w:szCs w:val="16"/>
    </w:rPr>
  </w:style>
  <w:style w:type="paragraph" w:styleId="CommentText">
    <w:name w:val="annotation text"/>
    <w:basedOn w:val="Normal"/>
    <w:link w:val="CommentTextChar"/>
    <w:uiPriority w:val="99"/>
    <w:unhideWhenUsed/>
    <w:rsid w:val="00BB7F25"/>
    <w:pPr>
      <w:spacing w:line="240" w:lineRule="auto"/>
    </w:pPr>
    <w:rPr>
      <w:sz w:val="20"/>
      <w:szCs w:val="20"/>
    </w:rPr>
  </w:style>
  <w:style w:type="character" w:customStyle="1" w:styleId="CommentTextChar">
    <w:name w:val="Comment Text Char"/>
    <w:basedOn w:val="DefaultParagraphFont"/>
    <w:link w:val="CommentText"/>
    <w:uiPriority w:val="99"/>
    <w:rsid w:val="00BB7F25"/>
    <w:rPr>
      <w:sz w:val="20"/>
      <w:szCs w:val="20"/>
    </w:rPr>
  </w:style>
  <w:style w:type="paragraph" w:styleId="CommentSubject">
    <w:name w:val="annotation subject"/>
    <w:basedOn w:val="CommentText"/>
    <w:next w:val="CommentText"/>
    <w:link w:val="CommentSubjectChar"/>
    <w:uiPriority w:val="99"/>
    <w:semiHidden/>
    <w:unhideWhenUsed/>
    <w:rsid w:val="00BB7F25"/>
    <w:rPr>
      <w:b/>
      <w:bCs/>
    </w:rPr>
  </w:style>
  <w:style w:type="character" w:customStyle="1" w:styleId="CommentSubjectChar">
    <w:name w:val="Comment Subject Char"/>
    <w:basedOn w:val="CommentTextChar"/>
    <w:link w:val="CommentSubject"/>
    <w:uiPriority w:val="99"/>
    <w:semiHidden/>
    <w:rsid w:val="00BB7F25"/>
    <w:rPr>
      <w:b/>
      <w:bCs/>
      <w:sz w:val="20"/>
      <w:szCs w:val="20"/>
    </w:rPr>
  </w:style>
  <w:style w:type="table" w:styleId="TableGrid">
    <w:name w:val="Table Grid"/>
    <w:basedOn w:val="TableNormal"/>
    <w:uiPriority w:val="59"/>
    <w:rsid w:val="008D513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uiPriority w:val="34"/>
    <w:qFormat/>
    <w:rsid w:val="008D5138"/>
    <w:pPr>
      <w:spacing w:after="200" w:line="276" w:lineRule="auto"/>
      <w:ind w:left="720"/>
      <w:contextualSpacing/>
    </w:pPr>
    <w:rPr>
      <w:kern w:val="0"/>
      <w14:ligatures w14:val="none"/>
    </w:rPr>
  </w:style>
  <w:style w:type="paragraph" w:styleId="Revision">
    <w:name w:val="Revision"/>
    <w:hidden/>
    <w:uiPriority w:val="99"/>
    <w:semiHidden/>
    <w:rsid w:val="00E53E0C"/>
    <w:pPr>
      <w:spacing w:after="0" w:line="240" w:lineRule="auto"/>
    </w:pPr>
  </w:style>
  <w:style w:type="character" w:styleId="Hyperlink">
    <w:name w:val="Hyperlink"/>
    <w:basedOn w:val="DefaultParagraphFont"/>
    <w:uiPriority w:val="99"/>
    <w:unhideWhenUsed/>
    <w:rsid w:val="008D5138"/>
    <w:rPr>
      <w:color w:val="0563C1" w:themeColor="hyperlink"/>
      <w:u w:val="single"/>
    </w:rPr>
  </w:style>
  <w:style w:type="character" w:customStyle="1" w:styleId="UnresolvedMention">
    <w:name w:val="Unresolved Mention"/>
    <w:basedOn w:val="DefaultParagraphFont"/>
    <w:uiPriority w:val="99"/>
    <w:semiHidden/>
    <w:unhideWhenUsed/>
    <w:rsid w:val="00E25A7C"/>
    <w:rPr>
      <w:color w:val="605E5C"/>
      <w:shd w:val="clear" w:color="auto" w:fill="E1DFDD"/>
    </w:rPr>
  </w:style>
  <w:style w:type="paragraph" w:styleId="BodyText">
    <w:name w:val="Body Text"/>
    <w:basedOn w:val="Normal"/>
    <w:link w:val="BodyTextChar"/>
    <w:autoRedefine/>
    <w:rsid w:val="00712F11"/>
    <w:pPr>
      <w:spacing w:before="180" w:after="180" w:line="240" w:lineRule="auto"/>
    </w:pPr>
    <w:rPr>
      <w:szCs w:val="24"/>
    </w:rPr>
  </w:style>
  <w:style w:type="character" w:customStyle="1" w:styleId="BodyTextChar">
    <w:name w:val="Body Text Char"/>
    <w:basedOn w:val="DefaultParagraphFont"/>
    <w:link w:val="BodyText"/>
    <w:rsid w:val="00712F11"/>
    <w:rPr>
      <w:kern w:val="0"/>
      <w:szCs w:val="24"/>
      <w14:ligatures w14:val="none"/>
    </w:rPr>
  </w:style>
  <w:style w:type="paragraph" w:customStyle="1" w:styleId="FirstParagraph">
    <w:name w:val="First Paragraph"/>
    <w:basedOn w:val="BodyText"/>
    <w:next w:val="BodyText"/>
    <w:qFormat/>
    <w:rsid w:val="00712F11"/>
  </w:style>
  <w:style w:type="paragraph" w:styleId="Header">
    <w:name w:val="header"/>
    <w:basedOn w:val="Normal"/>
    <w:link w:val="HeaderChar"/>
    <w:uiPriority w:val="99"/>
    <w:unhideWhenUsed/>
    <w:rsid w:val="00712F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2F11"/>
  </w:style>
  <w:style w:type="paragraph" w:styleId="Footer">
    <w:name w:val="footer"/>
    <w:basedOn w:val="Normal"/>
    <w:link w:val="FooterChar"/>
    <w:uiPriority w:val="99"/>
    <w:unhideWhenUsed/>
    <w:rsid w:val="00712F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2F11"/>
  </w:style>
  <w:style w:type="character" w:customStyle="1" w:styleId="Heading4Char">
    <w:name w:val="Heading 4 Char"/>
    <w:basedOn w:val="DefaultParagraphFont"/>
    <w:link w:val="Heading4"/>
    <w:uiPriority w:val="9"/>
    <w:rsid w:val="008D5138"/>
    <w:rPr>
      <w:rFonts w:asciiTheme="majorHAnsi" w:eastAsiaTheme="majorEastAsia" w:hAnsiTheme="majorHAnsi" w:cstheme="majorBidi"/>
      <w:bCs/>
      <w:iCs/>
      <w:kern w:val="0"/>
      <w14:ligatures w14:val="none"/>
    </w:rPr>
  </w:style>
  <w:style w:type="character" w:customStyle="1" w:styleId="Heading5Char">
    <w:name w:val="Heading 5 Char"/>
    <w:basedOn w:val="DefaultParagraphFont"/>
    <w:link w:val="Heading5"/>
    <w:uiPriority w:val="9"/>
    <w:rsid w:val="008D5138"/>
    <w:rPr>
      <w:rFonts w:asciiTheme="majorHAnsi" w:eastAsiaTheme="majorEastAsia" w:hAnsiTheme="majorHAnsi" w:cstheme="majorBidi"/>
      <w:b/>
      <w:kern w:val="0"/>
      <w:sz w:val="20"/>
      <w14:ligatures w14:val="none"/>
    </w:rPr>
  </w:style>
  <w:style w:type="character" w:customStyle="1" w:styleId="Heading6Char">
    <w:name w:val="Heading 6 Char"/>
    <w:basedOn w:val="DefaultParagraphFont"/>
    <w:link w:val="Heading6"/>
    <w:rsid w:val="008D5138"/>
    <w:rPr>
      <w:rFonts w:eastAsia="Times New Roman"/>
      <w:bCs/>
      <w:kern w:val="0"/>
      <w:sz w:val="24"/>
      <w:lang w:val="en-GB" w:bidi="ar-DZ"/>
      <w14:ligatures w14:val="none"/>
    </w:rPr>
  </w:style>
  <w:style w:type="character" w:customStyle="1" w:styleId="Heading7Char">
    <w:name w:val="Heading 7 Char"/>
    <w:basedOn w:val="DefaultParagraphFont"/>
    <w:link w:val="Heading7"/>
    <w:rsid w:val="008D5138"/>
    <w:rPr>
      <w:rFonts w:eastAsia="Times New Roman"/>
      <w:b/>
      <w:kern w:val="0"/>
      <w:sz w:val="24"/>
      <w:szCs w:val="24"/>
      <w:lang w:val="en-GB" w:bidi="ar-DZ"/>
      <w14:ligatures w14:val="none"/>
    </w:rPr>
  </w:style>
  <w:style w:type="character" w:customStyle="1" w:styleId="Heading8Char">
    <w:name w:val="Heading 8 Char"/>
    <w:basedOn w:val="DefaultParagraphFont"/>
    <w:link w:val="Heading8"/>
    <w:rsid w:val="008D5138"/>
    <w:rPr>
      <w:rFonts w:eastAsia="Times New Roman"/>
      <w:b/>
      <w:i/>
      <w:iCs/>
      <w:kern w:val="0"/>
      <w:sz w:val="24"/>
      <w:szCs w:val="24"/>
      <w:lang w:val="en-GB" w:bidi="ar-DZ"/>
      <w14:ligatures w14:val="none"/>
    </w:rPr>
  </w:style>
  <w:style w:type="character" w:customStyle="1" w:styleId="Heading9Char">
    <w:name w:val="Heading 9 Char"/>
    <w:basedOn w:val="DefaultParagraphFont"/>
    <w:link w:val="Heading9"/>
    <w:rsid w:val="008D5138"/>
    <w:rPr>
      <w:rFonts w:eastAsia="Times New Roman" w:cs="Arial"/>
      <w:i/>
      <w:kern w:val="0"/>
      <w:sz w:val="24"/>
      <w:lang w:val="en-GB" w:bidi="ar-DZ"/>
      <w14:ligatures w14:val="none"/>
    </w:rPr>
  </w:style>
  <w:style w:type="paragraph" w:customStyle="1" w:styleId="Abstract">
    <w:name w:val="Abstract"/>
    <w:qFormat/>
    <w:rsid w:val="008D5138"/>
    <w:pPr>
      <w:spacing w:after="200" w:line="276" w:lineRule="auto"/>
      <w:ind w:left="720"/>
      <w:jc w:val="both"/>
    </w:pPr>
    <w:rPr>
      <w:rFonts w:ascii="Times New Roman" w:hAnsi="Times New Roman"/>
      <w:kern w:val="0"/>
      <w:sz w:val="20"/>
      <w14:ligatures w14:val="none"/>
    </w:rPr>
  </w:style>
  <w:style w:type="paragraph" w:customStyle="1" w:styleId="Affiliation">
    <w:name w:val="Affiliation"/>
    <w:rsid w:val="008D5138"/>
    <w:pPr>
      <w:spacing w:after="0" w:line="360" w:lineRule="exact"/>
      <w:jc w:val="center"/>
    </w:pPr>
    <w:rPr>
      <w:rFonts w:ascii="Times New Roman" w:eastAsia="Times New Roman" w:hAnsi="Times New Roman" w:cs="Times New Roman"/>
      <w:color w:val="E88446"/>
      <w:kern w:val="0"/>
      <w:sz w:val="24"/>
      <w:szCs w:val="20"/>
      <w14:ligatures w14:val="none"/>
    </w:rPr>
  </w:style>
  <w:style w:type="paragraph" w:customStyle="1" w:styleId="Appendix">
    <w:name w:val="Appendix"/>
    <w:link w:val="AppendixChar"/>
    <w:qFormat/>
    <w:rsid w:val="008D5138"/>
    <w:pPr>
      <w:spacing w:before="480" w:after="200" w:line="276" w:lineRule="auto"/>
    </w:pPr>
    <w:rPr>
      <w:rFonts w:asciiTheme="majorHAnsi" w:hAnsiTheme="majorHAnsi"/>
      <w:color w:val="44546A" w:themeColor="text2"/>
      <w:kern w:val="0"/>
      <w:sz w:val="28"/>
      <w14:ligatures w14:val="none"/>
    </w:rPr>
  </w:style>
  <w:style w:type="character" w:customStyle="1" w:styleId="DOI">
    <w:name w:val="DOI"/>
    <w:basedOn w:val="DefaultParagraphFont"/>
    <w:uiPriority w:val="1"/>
    <w:qFormat/>
    <w:rsid w:val="008D5138"/>
    <w:rPr>
      <w:color w:val="auto"/>
      <w:bdr w:val="none" w:sz="0" w:space="0" w:color="auto"/>
      <w:shd w:val="clear" w:color="auto" w:fill="CFBFB1"/>
    </w:rPr>
  </w:style>
  <w:style w:type="character" w:styleId="EndnoteReference">
    <w:name w:val="endnote reference"/>
    <w:basedOn w:val="DefaultParagraphFont"/>
    <w:uiPriority w:val="99"/>
    <w:semiHidden/>
    <w:unhideWhenUsed/>
    <w:rsid w:val="008D5138"/>
    <w:rPr>
      <w:vertAlign w:val="superscript"/>
    </w:rPr>
  </w:style>
  <w:style w:type="paragraph" w:styleId="EndnoteText">
    <w:name w:val="endnote text"/>
    <w:basedOn w:val="Normal"/>
    <w:link w:val="EndnoteTextChar"/>
    <w:uiPriority w:val="99"/>
    <w:semiHidden/>
    <w:unhideWhenUsed/>
    <w:rsid w:val="008D51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D5138"/>
    <w:rPr>
      <w:kern w:val="0"/>
      <w:sz w:val="20"/>
      <w:szCs w:val="20"/>
      <w14:ligatures w14:val="none"/>
    </w:rPr>
  </w:style>
  <w:style w:type="character" w:styleId="FollowedHyperlink">
    <w:name w:val="FollowedHyperlink"/>
    <w:basedOn w:val="DefaultParagraphFont"/>
    <w:uiPriority w:val="99"/>
    <w:semiHidden/>
    <w:unhideWhenUsed/>
    <w:rsid w:val="008D5138"/>
    <w:rPr>
      <w:color w:val="954F72" w:themeColor="followedHyperlink"/>
      <w:u w:val="single"/>
    </w:rPr>
  </w:style>
  <w:style w:type="character" w:styleId="FootnoteReference">
    <w:name w:val="footnote reference"/>
    <w:basedOn w:val="DefaultParagraphFont"/>
    <w:uiPriority w:val="99"/>
    <w:semiHidden/>
    <w:unhideWhenUsed/>
    <w:rsid w:val="008D5138"/>
    <w:rPr>
      <w:vertAlign w:val="superscript"/>
    </w:rPr>
  </w:style>
  <w:style w:type="paragraph" w:customStyle="1" w:styleId="Head1">
    <w:name w:val="Head1"/>
    <w:rsid w:val="008D5138"/>
    <w:pPr>
      <w:spacing w:before="360" w:after="120" w:line="360" w:lineRule="auto"/>
    </w:pPr>
    <w:rPr>
      <w:rFonts w:ascii="Times New Roman" w:eastAsia="Times New Roman" w:hAnsi="Times New Roman" w:cs="Times New Roman"/>
      <w:color w:val="002060"/>
      <w:kern w:val="0"/>
      <w:sz w:val="32"/>
      <w:szCs w:val="20"/>
      <w14:ligatures w14:val="none"/>
    </w:rPr>
  </w:style>
  <w:style w:type="paragraph" w:customStyle="1" w:styleId="Head2">
    <w:name w:val="Head2"/>
    <w:autoRedefine/>
    <w:qFormat/>
    <w:rsid w:val="008D5138"/>
    <w:pPr>
      <w:spacing w:before="240" w:after="120" w:line="360" w:lineRule="auto"/>
    </w:pPr>
    <w:rPr>
      <w:rFonts w:ascii="Times New Roman" w:eastAsia="Times New Roman" w:hAnsi="Times New Roman" w:cs="Times New Roman"/>
      <w:color w:val="C45911" w:themeColor="accent2" w:themeShade="BF"/>
      <w:kern w:val="0"/>
      <w:sz w:val="30"/>
      <w:szCs w:val="20"/>
      <w14:ligatures w14:val="none"/>
    </w:rPr>
  </w:style>
  <w:style w:type="paragraph" w:customStyle="1" w:styleId="Head3">
    <w:name w:val="Head3"/>
    <w:autoRedefine/>
    <w:qFormat/>
    <w:rsid w:val="008D5138"/>
    <w:pPr>
      <w:spacing w:before="240" w:after="120" w:line="360" w:lineRule="auto"/>
    </w:pPr>
    <w:rPr>
      <w:rFonts w:ascii="Times New Roman" w:eastAsia="Times New Roman" w:hAnsi="Times New Roman" w:cs="Times New Roman"/>
      <w:color w:val="1F4E79" w:themeColor="accent5" w:themeShade="80"/>
      <w:kern w:val="0"/>
      <w:sz w:val="28"/>
      <w:szCs w:val="20"/>
      <w14:ligatures w14:val="none"/>
    </w:rPr>
  </w:style>
  <w:style w:type="paragraph" w:customStyle="1" w:styleId="Head4">
    <w:name w:val="Head4"/>
    <w:autoRedefine/>
    <w:qFormat/>
    <w:rsid w:val="008D5138"/>
    <w:pPr>
      <w:spacing w:before="240" w:after="120" w:line="360" w:lineRule="auto"/>
    </w:pPr>
    <w:rPr>
      <w:rFonts w:ascii="Times New Roman" w:eastAsia="Times New Roman" w:hAnsi="Times New Roman" w:cs="Times New Roman"/>
      <w:color w:val="0070C0"/>
      <w:kern w:val="0"/>
      <w:sz w:val="24"/>
      <w:szCs w:val="20"/>
      <w14:ligatures w14:val="none"/>
    </w:rPr>
  </w:style>
  <w:style w:type="paragraph" w:customStyle="1" w:styleId="Head5">
    <w:name w:val="Head5"/>
    <w:autoRedefine/>
    <w:qFormat/>
    <w:rsid w:val="008D5138"/>
    <w:pPr>
      <w:spacing w:before="240" w:after="120" w:line="360" w:lineRule="auto"/>
    </w:pPr>
    <w:rPr>
      <w:rFonts w:ascii="Times New Roman" w:eastAsia="Times New Roman" w:hAnsi="Times New Roman" w:cs="Times New Roman"/>
      <w:color w:val="385623" w:themeColor="accent6" w:themeShade="80"/>
      <w:kern w:val="0"/>
      <w:szCs w:val="20"/>
      <w14:ligatures w14:val="none"/>
    </w:rPr>
  </w:style>
  <w:style w:type="paragraph" w:customStyle="1" w:styleId="History">
    <w:name w:val="History"/>
    <w:basedOn w:val="Normal"/>
    <w:autoRedefine/>
    <w:qFormat/>
    <w:rsid w:val="008D5138"/>
    <w:rPr>
      <w:color w:val="ED7D31" w:themeColor="accent2"/>
    </w:rPr>
  </w:style>
  <w:style w:type="paragraph" w:customStyle="1" w:styleId="Titledocument">
    <w:name w:val="Title_document"/>
    <w:autoRedefine/>
    <w:qFormat/>
    <w:rsid w:val="008D5138"/>
    <w:pPr>
      <w:spacing w:before="480" w:after="480" w:line="240" w:lineRule="atLeast"/>
      <w:jc w:val="center"/>
    </w:pPr>
    <w:rPr>
      <w:rFonts w:ascii="Times New Roman" w:eastAsia="Times New Roman" w:hAnsi="Times New Roman" w:cs="Times New Roman"/>
      <w:kern w:val="0"/>
      <w:sz w:val="36"/>
      <w:szCs w:val="20"/>
      <w14:ligatures w14:val="none"/>
    </w:rPr>
  </w:style>
  <w:style w:type="paragraph" w:customStyle="1" w:styleId="programCodedisplay">
    <w:name w:val="programCode_display"/>
    <w:basedOn w:val="Normal"/>
    <w:rsid w:val="008D5138"/>
    <w:pPr>
      <w:spacing w:after="0" w:line="240" w:lineRule="auto"/>
    </w:pPr>
    <w:rPr>
      <w:rFonts w:ascii="Courier New" w:eastAsia="Arial Unicode MS" w:hAnsi="Courier New" w:cs="Times New Roman"/>
      <w:sz w:val="20"/>
      <w:szCs w:val="20"/>
    </w:rPr>
  </w:style>
  <w:style w:type="character" w:customStyle="1" w:styleId="Publisher">
    <w:name w:val="Publisher"/>
    <w:basedOn w:val="DefaultParagraphFont"/>
    <w:uiPriority w:val="1"/>
    <w:qFormat/>
    <w:rsid w:val="008D5138"/>
    <w:rPr>
      <w:color w:val="auto"/>
      <w:bdr w:val="none" w:sz="0" w:space="0" w:color="auto"/>
      <w:shd w:val="clear" w:color="auto" w:fill="FFFF49"/>
    </w:rPr>
  </w:style>
  <w:style w:type="paragraph" w:customStyle="1" w:styleId="RectoRRH">
    <w:name w:val="Recto_(RRH)"/>
    <w:autoRedefine/>
    <w:qFormat/>
    <w:rsid w:val="008D5138"/>
    <w:pPr>
      <w:spacing w:before="120" w:after="480" w:line="240" w:lineRule="auto"/>
      <w:jc w:val="right"/>
    </w:pPr>
    <w:rPr>
      <w:rFonts w:ascii="Times New Roman" w:eastAsia="Times New Roman" w:hAnsi="Times New Roman" w:cs="Times New Roman"/>
      <w:kern w:val="0"/>
      <w:sz w:val="20"/>
      <w:szCs w:val="20"/>
      <w14:ligatures w14:val="none"/>
    </w:rPr>
  </w:style>
  <w:style w:type="character" w:customStyle="1" w:styleId="URL">
    <w:name w:val="URL"/>
    <w:basedOn w:val="DefaultParagraphFont"/>
    <w:uiPriority w:val="1"/>
    <w:qFormat/>
    <w:rsid w:val="008D5138"/>
    <w:rPr>
      <w:color w:val="auto"/>
      <w:bdr w:val="none" w:sz="0" w:space="0" w:color="auto"/>
      <w:shd w:val="clear" w:color="auto" w:fill="FF3300"/>
    </w:rPr>
  </w:style>
  <w:style w:type="paragraph" w:customStyle="1" w:styleId="VersoLRH">
    <w:name w:val="Verso_(LRH)"/>
    <w:autoRedefine/>
    <w:qFormat/>
    <w:rsid w:val="008D5138"/>
    <w:pPr>
      <w:spacing w:before="120" w:after="480" w:line="240" w:lineRule="auto"/>
    </w:pPr>
    <w:rPr>
      <w:rFonts w:ascii="Times New Roman" w:eastAsia="Times New Roman" w:hAnsi="Times New Roman" w:cs="Times New Roman"/>
      <w:kern w:val="0"/>
      <w:sz w:val="20"/>
      <w:szCs w:val="20"/>
      <w14:ligatures w14:val="none"/>
    </w:rPr>
  </w:style>
  <w:style w:type="character" w:customStyle="1" w:styleId="Volume">
    <w:name w:val="Volume"/>
    <w:basedOn w:val="DefaultParagraphFont"/>
    <w:uiPriority w:val="1"/>
    <w:qFormat/>
    <w:rsid w:val="008D5138"/>
    <w:rPr>
      <w:color w:val="auto"/>
      <w:bdr w:val="none" w:sz="0" w:space="0" w:color="auto"/>
      <w:shd w:val="clear" w:color="auto" w:fill="FFCC66"/>
    </w:rPr>
  </w:style>
  <w:style w:type="character" w:customStyle="1" w:styleId="Pages">
    <w:name w:val="Pages"/>
    <w:basedOn w:val="DefaultParagraphFont"/>
    <w:uiPriority w:val="1"/>
    <w:qFormat/>
    <w:rsid w:val="008D5138"/>
    <w:rPr>
      <w:color w:val="auto"/>
      <w:bdr w:val="none" w:sz="0" w:space="0" w:color="auto"/>
      <w:shd w:val="clear" w:color="auto" w:fill="D279FF"/>
    </w:rPr>
  </w:style>
  <w:style w:type="character" w:customStyle="1" w:styleId="Degree">
    <w:name w:val="Degree"/>
    <w:basedOn w:val="DefaultParagraphFont"/>
    <w:uiPriority w:val="1"/>
    <w:qFormat/>
    <w:rsid w:val="008D5138"/>
    <w:rPr>
      <w:color w:val="auto"/>
      <w:bdr w:val="none" w:sz="0" w:space="0" w:color="auto"/>
      <w:shd w:val="clear" w:color="auto" w:fill="00C400"/>
    </w:rPr>
  </w:style>
  <w:style w:type="character" w:customStyle="1" w:styleId="Role">
    <w:name w:val="Role"/>
    <w:basedOn w:val="DefaultParagraphFont"/>
    <w:uiPriority w:val="1"/>
    <w:qFormat/>
    <w:rsid w:val="008D5138"/>
    <w:rPr>
      <w:color w:val="92D050"/>
    </w:rPr>
  </w:style>
  <w:style w:type="paragraph" w:customStyle="1" w:styleId="AbsHead">
    <w:name w:val="AbsHead"/>
    <w:link w:val="AbsHeadChar"/>
    <w:autoRedefine/>
    <w:qFormat/>
    <w:rsid w:val="008D5138"/>
    <w:pPr>
      <w:spacing w:before="240" w:after="200" w:line="276" w:lineRule="auto"/>
    </w:pPr>
    <w:rPr>
      <w:rFonts w:ascii="Times New Roman" w:hAnsi="Times New Roman"/>
      <w:color w:val="4472C4" w:themeColor="accent1"/>
      <w:kern w:val="0"/>
      <w:sz w:val="28"/>
      <w:lang w:val="fr-FR"/>
      <w14:ligatures w14:val="none"/>
    </w:rPr>
  </w:style>
  <w:style w:type="character" w:customStyle="1" w:styleId="AbsHeadChar">
    <w:name w:val="AbsHead Char"/>
    <w:basedOn w:val="DefaultParagraphFont"/>
    <w:link w:val="AbsHead"/>
    <w:rsid w:val="008D5138"/>
    <w:rPr>
      <w:rFonts w:ascii="Times New Roman" w:hAnsi="Times New Roman"/>
      <w:color w:val="4472C4" w:themeColor="accent1"/>
      <w:kern w:val="0"/>
      <w:sz w:val="28"/>
      <w:lang w:val="fr-FR"/>
      <w14:ligatures w14:val="none"/>
    </w:rPr>
  </w:style>
  <w:style w:type="character" w:customStyle="1" w:styleId="AcceptedDate">
    <w:name w:val="AcceptedDate"/>
    <w:basedOn w:val="DefaultParagraphFont"/>
    <w:uiPriority w:val="1"/>
    <w:qFormat/>
    <w:rsid w:val="008D5138"/>
    <w:rPr>
      <w:color w:val="FF0000"/>
    </w:rPr>
  </w:style>
  <w:style w:type="paragraph" w:customStyle="1" w:styleId="AckHead">
    <w:name w:val="AckHead"/>
    <w:link w:val="AckHeadChar"/>
    <w:autoRedefine/>
    <w:qFormat/>
    <w:rsid w:val="008D5138"/>
    <w:pPr>
      <w:spacing w:after="200" w:line="276" w:lineRule="auto"/>
    </w:pPr>
    <w:rPr>
      <w:rFonts w:ascii="Times New Roman" w:hAnsi="Times New Roman"/>
      <w:color w:val="44546A" w:themeColor="text2"/>
      <w:kern w:val="0"/>
      <w:sz w:val="28"/>
      <w14:ligatures w14:val="none"/>
    </w:rPr>
  </w:style>
  <w:style w:type="character" w:customStyle="1" w:styleId="AckHeadChar">
    <w:name w:val="AckHead Char"/>
    <w:basedOn w:val="DefaultParagraphFont"/>
    <w:link w:val="AckHead"/>
    <w:rsid w:val="008D5138"/>
    <w:rPr>
      <w:rFonts w:ascii="Times New Roman" w:hAnsi="Times New Roman"/>
      <w:color w:val="44546A" w:themeColor="text2"/>
      <w:kern w:val="0"/>
      <w:sz w:val="28"/>
      <w14:ligatures w14:val="none"/>
    </w:rPr>
  </w:style>
  <w:style w:type="paragraph" w:customStyle="1" w:styleId="AckPara">
    <w:name w:val="AckPara"/>
    <w:autoRedefine/>
    <w:qFormat/>
    <w:rsid w:val="008D5138"/>
    <w:pPr>
      <w:spacing w:after="200" w:line="276" w:lineRule="auto"/>
    </w:pPr>
    <w:rPr>
      <w:rFonts w:ascii="Times New Roman" w:hAnsi="Times New Roman"/>
      <w:color w:val="222A35" w:themeColor="text2" w:themeShade="80"/>
      <w:kern w:val="0"/>
      <w14:ligatures w14:val="none"/>
    </w:rPr>
  </w:style>
  <w:style w:type="character" w:customStyle="1" w:styleId="AppendixChar">
    <w:name w:val="Appendix Char"/>
    <w:basedOn w:val="DefaultParagraphFont"/>
    <w:link w:val="Appendix"/>
    <w:rsid w:val="008D5138"/>
    <w:rPr>
      <w:rFonts w:asciiTheme="majorHAnsi" w:hAnsiTheme="majorHAnsi"/>
      <w:color w:val="44546A" w:themeColor="text2"/>
      <w:kern w:val="0"/>
      <w:sz w:val="28"/>
      <w14:ligatures w14:val="none"/>
    </w:rPr>
  </w:style>
  <w:style w:type="paragraph" w:customStyle="1" w:styleId="AppendixH1">
    <w:name w:val="AppendixH1"/>
    <w:qFormat/>
    <w:rsid w:val="008D5138"/>
    <w:pPr>
      <w:spacing w:after="200" w:line="276" w:lineRule="auto"/>
    </w:pPr>
    <w:rPr>
      <w:rFonts w:ascii="Times New Roman" w:hAnsi="Times New Roman"/>
      <w:color w:val="4472C4" w:themeColor="accent1"/>
      <w:kern w:val="0"/>
      <w:sz w:val="32"/>
      <w14:ligatures w14:val="none"/>
    </w:rPr>
  </w:style>
  <w:style w:type="paragraph" w:customStyle="1" w:styleId="AppendixH2">
    <w:name w:val="AppendixH2"/>
    <w:qFormat/>
    <w:rsid w:val="008D5138"/>
    <w:pPr>
      <w:autoSpaceDE w:val="0"/>
      <w:autoSpaceDN w:val="0"/>
      <w:adjustRightInd w:val="0"/>
      <w:spacing w:after="0" w:line="240" w:lineRule="auto"/>
    </w:pPr>
    <w:rPr>
      <w:rFonts w:ascii="Times New Roman" w:hAnsi="Times New Roman" w:cs="Courier New"/>
      <w:color w:val="0070C0"/>
      <w:kern w:val="0"/>
      <w:sz w:val="24"/>
      <w:szCs w:val="24"/>
      <w14:ligatures w14:val="none"/>
    </w:rPr>
  </w:style>
  <w:style w:type="paragraph" w:customStyle="1" w:styleId="AppendixH3">
    <w:name w:val="AppendixH3"/>
    <w:qFormat/>
    <w:rsid w:val="008D5138"/>
    <w:pPr>
      <w:autoSpaceDE w:val="0"/>
      <w:autoSpaceDN w:val="0"/>
      <w:adjustRightInd w:val="0"/>
      <w:spacing w:after="0" w:line="240" w:lineRule="auto"/>
    </w:pPr>
    <w:rPr>
      <w:rFonts w:ascii="Times New Roman" w:hAnsi="Times New Roman" w:cs="Courier New"/>
      <w:color w:val="4472C4" w:themeColor="accent1"/>
      <w:kern w:val="0"/>
      <w:szCs w:val="24"/>
      <w14:ligatures w14:val="none"/>
    </w:rPr>
  </w:style>
  <w:style w:type="character" w:customStyle="1" w:styleId="ArticleTitle">
    <w:name w:val="ArticleTitle"/>
    <w:basedOn w:val="DefaultParagraphFont"/>
    <w:uiPriority w:val="1"/>
    <w:qFormat/>
    <w:rsid w:val="008D5138"/>
    <w:rPr>
      <w:color w:val="auto"/>
      <w:bdr w:val="none" w:sz="0" w:space="0" w:color="auto"/>
      <w:shd w:val="clear" w:color="auto" w:fill="CCCCFF"/>
    </w:rPr>
  </w:style>
  <w:style w:type="paragraph" w:customStyle="1" w:styleId="AuthNotes">
    <w:name w:val="AuthNotes"/>
    <w:qFormat/>
    <w:rsid w:val="008D5138"/>
    <w:pPr>
      <w:spacing w:after="200" w:line="276" w:lineRule="auto"/>
    </w:pPr>
    <w:rPr>
      <w:color w:val="525252" w:themeColor="accent3" w:themeShade="80"/>
      <w:kern w:val="0"/>
      <w14:ligatures w14:val="none"/>
    </w:rPr>
  </w:style>
  <w:style w:type="character" w:customStyle="1" w:styleId="author-comment">
    <w:name w:val="author-comment"/>
    <w:basedOn w:val="DefaultParagraphFont"/>
    <w:uiPriority w:val="1"/>
    <w:qFormat/>
    <w:rsid w:val="008D5138"/>
    <w:rPr>
      <w:color w:val="FFC000" w:themeColor="accent4"/>
    </w:rPr>
  </w:style>
  <w:style w:type="paragraph" w:customStyle="1" w:styleId="Authors">
    <w:name w:val="Authors"/>
    <w:link w:val="AuthorsChar"/>
    <w:autoRedefine/>
    <w:qFormat/>
    <w:rsid w:val="008D5138"/>
    <w:pPr>
      <w:spacing w:before="360" w:after="200" w:line="276" w:lineRule="auto"/>
    </w:pPr>
    <w:rPr>
      <w:color w:val="0070C0"/>
      <w:kern w:val="0"/>
      <w:sz w:val="24"/>
      <w14:ligatures w14:val="none"/>
    </w:rPr>
  </w:style>
  <w:style w:type="character" w:customStyle="1" w:styleId="AuthorsChar">
    <w:name w:val="Authors Char"/>
    <w:basedOn w:val="DefaultParagraphFont"/>
    <w:link w:val="Authors"/>
    <w:rsid w:val="008D5138"/>
    <w:rPr>
      <w:color w:val="0070C0"/>
      <w:kern w:val="0"/>
      <w:sz w:val="24"/>
      <w14:ligatures w14:val="none"/>
    </w:rPr>
  </w:style>
  <w:style w:type="character" w:customStyle="1" w:styleId="BookTitle">
    <w:name w:val="BookTitle"/>
    <w:basedOn w:val="DefaultParagraphFont"/>
    <w:uiPriority w:val="1"/>
    <w:qFormat/>
    <w:rsid w:val="008D5138"/>
    <w:rPr>
      <w:color w:val="auto"/>
      <w:bdr w:val="none" w:sz="0" w:space="0" w:color="auto"/>
      <w:shd w:val="clear" w:color="auto" w:fill="FFD9B3"/>
    </w:rPr>
  </w:style>
  <w:style w:type="paragraph" w:customStyle="1" w:styleId="BoxText">
    <w:name w:val="BoxText"/>
    <w:qFormat/>
    <w:rsid w:val="008D5138"/>
    <w:pPr>
      <w:spacing w:after="200" w:line="276" w:lineRule="auto"/>
    </w:pPr>
    <w:rPr>
      <w:kern w:val="0"/>
      <w:sz w:val="18"/>
      <w14:ligatures w14:val="none"/>
    </w:rPr>
  </w:style>
  <w:style w:type="paragraph" w:customStyle="1" w:styleId="BoxTitle">
    <w:name w:val="BoxTitle"/>
    <w:basedOn w:val="Normal"/>
    <w:qFormat/>
    <w:rsid w:val="008D5138"/>
    <w:rPr>
      <w:rFonts w:asciiTheme="majorHAnsi" w:hAnsiTheme="majorHAnsi" w:cs="Times New Roman"/>
      <w:sz w:val="24"/>
      <w:szCs w:val="24"/>
    </w:rPr>
  </w:style>
  <w:style w:type="character" w:customStyle="1" w:styleId="City">
    <w:name w:val="City"/>
    <w:basedOn w:val="DefaultParagraphFont"/>
    <w:uiPriority w:val="1"/>
    <w:qFormat/>
    <w:rsid w:val="008D5138"/>
    <w:rPr>
      <w:color w:val="auto"/>
      <w:bdr w:val="none" w:sz="0" w:space="0" w:color="auto"/>
      <w:shd w:val="clear" w:color="auto" w:fill="66FFFF"/>
    </w:rPr>
  </w:style>
  <w:style w:type="character" w:customStyle="1" w:styleId="Collab">
    <w:name w:val="Collab"/>
    <w:basedOn w:val="DefaultParagraphFont"/>
    <w:uiPriority w:val="1"/>
    <w:qFormat/>
    <w:rsid w:val="008D5138"/>
    <w:rPr>
      <w:color w:val="auto"/>
      <w:bdr w:val="none" w:sz="0" w:space="0" w:color="auto"/>
      <w:shd w:val="clear" w:color="auto" w:fill="5F5F5F"/>
    </w:rPr>
  </w:style>
  <w:style w:type="character" w:customStyle="1" w:styleId="ConfDate">
    <w:name w:val="ConfDate"/>
    <w:basedOn w:val="DefaultParagraphFont"/>
    <w:uiPriority w:val="1"/>
    <w:rsid w:val="008D5138"/>
    <w:rPr>
      <w:rFonts w:ascii="Times New Roman" w:hAnsi="Times New Roman"/>
      <w:color w:val="FF0066"/>
      <w:sz w:val="20"/>
    </w:rPr>
  </w:style>
  <w:style w:type="character" w:customStyle="1" w:styleId="ConfLoc">
    <w:name w:val="ConfLoc"/>
    <w:basedOn w:val="DefaultParagraphFont"/>
    <w:uiPriority w:val="1"/>
    <w:rsid w:val="008D5138"/>
    <w:rPr>
      <w:color w:val="003300"/>
      <w:bdr w:val="none" w:sz="0" w:space="0" w:color="auto"/>
      <w:shd w:val="clear" w:color="auto" w:fill="9999FF"/>
    </w:rPr>
  </w:style>
  <w:style w:type="character" w:customStyle="1" w:styleId="ConfName">
    <w:name w:val="ConfName"/>
    <w:basedOn w:val="DefaultParagraphFont"/>
    <w:uiPriority w:val="1"/>
    <w:qFormat/>
    <w:rsid w:val="008D5138"/>
    <w:rPr>
      <w:color w:val="15BDBD"/>
    </w:rPr>
  </w:style>
  <w:style w:type="paragraph" w:customStyle="1" w:styleId="Correspondence">
    <w:name w:val="Correspondence"/>
    <w:basedOn w:val="Normal"/>
    <w:link w:val="CorrespondenceChar"/>
    <w:autoRedefine/>
    <w:qFormat/>
    <w:rsid w:val="008D5138"/>
    <w:rPr>
      <w:color w:val="1F4E79" w:themeColor="accent5" w:themeShade="80"/>
    </w:rPr>
  </w:style>
  <w:style w:type="character" w:customStyle="1" w:styleId="CorrespondenceChar">
    <w:name w:val="Correspondence Char"/>
    <w:basedOn w:val="DefaultParagraphFont"/>
    <w:link w:val="Correspondence"/>
    <w:rsid w:val="008D5138"/>
    <w:rPr>
      <w:color w:val="1F4E79" w:themeColor="accent5" w:themeShade="80"/>
      <w:kern w:val="0"/>
      <w14:ligatures w14:val="none"/>
    </w:rPr>
  </w:style>
  <w:style w:type="character" w:customStyle="1" w:styleId="Country">
    <w:name w:val="Country"/>
    <w:basedOn w:val="DefaultParagraphFont"/>
    <w:uiPriority w:val="1"/>
    <w:qFormat/>
    <w:rsid w:val="008D5138"/>
    <w:rPr>
      <w:color w:val="auto"/>
      <w:bdr w:val="none" w:sz="0" w:space="0" w:color="auto"/>
      <w:shd w:val="clear" w:color="auto" w:fill="00A5E0"/>
    </w:rPr>
  </w:style>
  <w:style w:type="paragraph" w:customStyle="1" w:styleId="DefItem">
    <w:name w:val="DefItem"/>
    <w:basedOn w:val="Normal"/>
    <w:autoRedefine/>
    <w:qFormat/>
    <w:rsid w:val="008D5138"/>
    <w:pPr>
      <w:spacing w:after="80"/>
      <w:ind w:left="720"/>
    </w:pPr>
    <w:rPr>
      <w:color w:val="833C0B" w:themeColor="accent2" w:themeShade="80"/>
    </w:rPr>
  </w:style>
  <w:style w:type="paragraph" w:customStyle="1" w:styleId="DisplayFormula">
    <w:name w:val="DisplayFormula"/>
    <w:basedOn w:val="Normal"/>
    <w:link w:val="DisplayFormulaChar"/>
    <w:qFormat/>
    <w:rsid w:val="008D5138"/>
    <w:pPr>
      <w:ind w:left="720"/>
    </w:pPr>
    <w:rPr>
      <w:color w:val="833C0B" w:themeColor="accent2" w:themeShade="80"/>
    </w:rPr>
  </w:style>
  <w:style w:type="character" w:customStyle="1" w:styleId="DisplayFormulaChar">
    <w:name w:val="DisplayFormula Char"/>
    <w:basedOn w:val="DefaultParagraphFont"/>
    <w:link w:val="DisplayFormula"/>
    <w:rsid w:val="008D5138"/>
    <w:rPr>
      <w:color w:val="833C0B" w:themeColor="accent2" w:themeShade="80"/>
      <w:kern w:val="0"/>
      <w14:ligatures w14:val="none"/>
    </w:rPr>
  </w:style>
  <w:style w:type="character" w:customStyle="1" w:styleId="EdFirstName">
    <w:name w:val="EdFirstName"/>
    <w:basedOn w:val="DefaultParagraphFont"/>
    <w:uiPriority w:val="1"/>
    <w:qFormat/>
    <w:rsid w:val="008D5138"/>
    <w:rPr>
      <w:color w:val="auto"/>
      <w:bdr w:val="none" w:sz="0" w:space="0" w:color="auto"/>
      <w:shd w:val="clear" w:color="auto" w:fill="FFD1E8"/>
    </w:rPr>
  </w:style>
  <w:style w:type="character" w:customStyle="1" w:styleId="Edition">
    <w:name w:val="Edition"/>
    <w:basedOn w:val="DefaultParagraphFont"/>
    <w:uiPriority w:val="1"/>
    <w:qFormat/>
    <w:rsid w:val="008D5138"/>
    <w:rPr>
      <w:color w:val="auto"/>
      <w:bdr w:val="none" w:sz="0" w:space="0" w:color="auto"/>
      <w:shd w:val="clear" w:color="auto" w:fill="9999FF"/>
    </w:rPr>
  </w:style>
  <w:style w:type="character" w:customStyle="1" w:styleId="EdSurname">
    <w:name w:val="EdSurname"/>
    <w:basedOn w:val="DefaultParagraphFont"/>
    <w:uiPriority w:val="1"/>
    <w:qFormat/>
    <w:rsid w:val="008D5138"/>
    <w:rPr>
      <w:color w:val="auto"/>
      <w:bdr w:val="none" w:sz="0" w:space="0" w:color="auto"/>
      <w:shd w:val="clear" w:color="auto" w:fill="FF95CA"/>
    </w:rPr>
  </w:style>
  <w:style w:type="character" w:customStyle="1" w:styleId="Email">
    <w:name w:val="Email"/>
    <w:basedOn w:val="DefaultParagraphFont"/>
    <w:uiPriority w:val="1"/>
    <w:qFormat/>
    <w:rsid w:val="008D5138"/>
    <w:rPr>
      <w:color w:val="0808B8"/>
    </w:rPr>
  </w:style>
  <w:style w:type="character" w:customStyle="1" w:styleId="Fax">
    <w:name w:val="Fax"/>
    <w:basedOn w:val="DefaultParagraphFont"/>
    <w:uiPriority w:val="1"/>
    <w:qFormat/>
    <w:rsid w:val="008D5138"/>
    <w:rPr>
      <w:color w:val="C00000"/>
    </w:rPr>
  </w:style>
  <w:style w:type="paragraph" w:customStyle="1" w:styleId="FigNote">
    <w:name w:val="FigNote"/>
    <w:basedOn w:val="TableFootnote"/>
    <w:qFormat/>
    <w:rsid w:val="008D5138"/>
  </w:style>
  <w:style w:type="paragraph" w:customStyle="1" w:styleId="FigureCaption">
    <w:name w:val="FigureCaption"/>
    <w:link w:val="FigureCaptionChar"/>
    <w:autoRedefine/>
    <w:qFormat/>
    <w:rsid w:val="008D5138"/>
    <w:pPr>
      <w:spacing w:before="360" w:after="200" w:line="276" w:lineRule="auto"/>
    </w:pPr>
    <w:rPr>
      <w:rFonts w:ascii="Times New Roman" w:hAnsi="Times New Roman"/>
      <w:color w:val="0070C0"/>
      <w:kern w:val="0"/>
      <w:sz w:val="24"/>
      <w14:ligatures w14:val="none"/>
    </w:rPr>
  </w:style>
  <w:style w:type="character" w:customStyle="1" w:styleId="FigureCaptionChar">
    <w:name w:val="FigureCaption Char"/>
    <w:basedOn w:val="DefaultParagraphFont"/>
    <w:link w:val="FigureCaption"/>
    <w:rsid w:val="008D5138"/>
    <w:rPr>
      <w:rFonts w:ascii="Times New Roman" w:hAnsi="Times New Roman"/>
      <w:color w:val="0070C0"/>
      <w:kern w:val="0"/>
      <w:sz w:val="24"/>
      <w14:ligatures w14:val="none"/>
    </w:rPr>
  </w:style>
  <w:style w:type="character" w:customStyle="1" w:styleId="FirstName">
    <w:name w:val="FirstName"/>
    <w:basedOn w:val="DefaultParagraphFont"/>
    <w:uiPriority w:val="1"/>
    <w:qFormat/>
    <w:rsid w:val="008D5138"/>
    <w:rPr>
      <w:color w:val="auto"/>
      <w:bdr w:val="none" w:sz="0" w:space="0" w:color="auto"/>
      <w:shd w:val="clear" w:color="auto" w:fill="DDDDDD"/>
    </w:rPr>
  </w:style>
  <w:style w:type="character" w:customStyle="1" w:styleId="focus">
    <w:name w:val="focus"/>
    <w:basedOn w:val="DefaultParagraphFont"/>
    <w:rsid w:val="008D5138"/>
  </w:style>
  <w:style w:type="paragraph" w:customStyle="1" w:styleId="GlossaryHead">
    <w:name w:val="GlossaryHead"/>
    <w:basedOn w:val="Head1"/>
    <w:qFormat/>
    <w:rsid w:val="008D5138"/>
    <w:rPr>
      <w:rFonts w:asciiTheme="majorHAnsi" w:hAnsiTheme="majorHAnsi"/>
      <w:color w:val="C45911" w:themeColor="accent2" w:themeShade="BF"/>
      <w:sz w:val="28"/>
    </w:rPr>
  </w:style>
  <w:style w:type="character" w:customStyle="1" w:styleId="Issue">
    <w:name w:val="Issue"/>
    <w:basedOn w:val="DefaultParagraphFont"/>
    <w:uiPriority w:val="1"/>
    <w:qFormat/>
    <w:rsid w:val="008D5138"/>
    <w:rPr>
      <w:color w:val="auto"/>
      <w:bdr w:val="none" w:sz="0" w:space="0" w:color="auto"/>
      <w:shd w:val="clear" w:color="auto" w:fill="C8BE84"/>
    </w:rPr>
  </w:style>
  <w:style w:type="character" w:customStyle="1" w:styleId="JournalTitle">
    <w:name w:val="JournalTitle"/>
    <w:basedOn w:val="DefaultParagraphFont"/>
    <w:uiPriority w:val="1"/>
    <w:qFormat/>
    <w:rsid w:val="008D5138"/>
    <w:rPr>
      <w:color w:val="auto"/>
      <w:bdr w:val="none" w:sz="0" w:space="0" w:color="auto"/>
      <w:shd w:val="clear" w:color="auto" w:fill="CCFF99"/>
    </w:rPr>
  </w:style>
  <w:style w:type="paragraph" w:customStyle="1" w:styleId="KeyWordHead">
    <w:name w:val="KeyWordHead"/>
    <w:basedOn w:val="Normal"/>
    <w:autoRedefine/>
    <w:qFormat/>
    <w:rsid w:val="008D5138"/>
    <w:rPr>
      <w:color w:val="4472C4" w:themeColor="accent1"/>
      <w:sz w:val="28"/>
    </w:rPr>
  </w:style>
  <w:style w:type="paragraph" w:customStyle="1" w:styleId="KeyWords">
    <w:name w:val="KeyWords"/>
    <w:basedOn w:val="Normal"/>
    <w:qFormat/>
    <w:rsid w:val="008D5138"/>
    <w:pPr>
      <w:ind w:left="720"/>
    </w:pPr>
    <w:rPr>
      <w:color w:val="1F3864" w:themeColor="accent1" w:themeShade="80"/>
      <w:sz w:val="20"/>
    </w:rPr>
  </w:style>
  <w:style w:type="character" w:customStyle="1" w:styleId="Label">
    <w:name w:val="Label"/>
    <w:basedOn w:val="DefaultParagraphFont"/>
    <w:uiPriority w:val="1"/>
    <w:qFormat/>
    <w:rsid w:val="008D5138"/>
    <w:rPr>
      <w:b w:val="0"/>
      <w:color w:val="0070C0"/>
    </w:rPr>
  </w:style>
  <w:style w:type="character" w:customStyle="1" w:styleId="MiscDate">
    <w:name w:val="MiscDate"/>
    <w:basedOn w:val="DefaultParagraphFont"/>
    <w:uiPriority w:val="1"/>
    <w:qFormat/>
    <w:rsid w:val="008D5138"/>
    <w:rPr>
      <w:color w:val="7030A0"/>
    </w:rPr>
  </w:style>
  <w:style w:type="character" w:customStyle="1" w:styleId="name-alternative">
    <w:name w:val="name-alternative"/>
    <w:basedOn w:val="DefaultParagraphFont"/>
    <w:uiPriority w:val="1"/>
    <w:qFormat/>
    <w:rsid w:val="008D5138"/>
    <w:rPr>
      <w:color w:val="0D0D0D" w:themeColor="text1" w:themeTint="F2"/>
    </w:rPr>
  </w:style>
  <w:style w:type="paragraph" w:customStyle="1" w:styleId="NomenclatureHead">
    <w:name w:val="NomenclatureHead"/>
    <w:basedOn w:val="Normal"/>
    <w:qFormat/>
    <w:rsid w:val="008D5138"/>
    <w:rPr>
      <w:rFonts w:asciiTheme="majorHAnsi" w:hAnsiTheme="majorHAnsi"/>
      <w:color w:val="C45911" w:themeColor="accent2" w:themeShade="BF"/>
      <w:sz w:val="28"/>
    </w:rPr>
  </w:style>
  <w:style w:type="character" w:customStyle="1" w:styleId="OrgDiv">
    <w:name w:val="OrgDiv"/>
    <w:basedOn w:val="DefaultParagraphFont"/>
    <w:uiPriority w:val="1"/>
    <w:qFormat/>
    <w:rsid w:val="008D5138"/>
    <w:rPr>
      <w:color w:val="8496B0" w:themeColor="text2" w:themeTint="99"/>
    </w:rPr>
  </w:style>
  <w:style w:type="character" w:customStyle="1" w:styleId="OrgName">
    <w:name w:val="OrgName"/>
    <w:basedOn w:val="DefaultParagraphFont"/>
    <w:uiPriority w:val="1"/>
    <w:qFormat/>
    <w:rsid w:val="008D5138"/>
    <w:rPr>
      <w:color w:val="323E4F" w:themeColor="text2" w:themeShade="BF"/>
    </w:rPr>
  </w:style>
  <w:style w:type="paragraph" w:customStyle="1" w:styleId="Para">
    <w:name w:val="Para"/>
    <w:rsid w:val="008D5138"/>
    <w:pPr>
      <w:spacing w:after="200" w:line="276" w:lineRule="auto"/>
      <w:ind w:firstLine="567"/>
    </w:pPr>
    <w:rPr>
      <w:rFonts w:ascii="Times New Roman" w:hAnsi="Times New Roman"/>
      <w:kern w:val="0"/>
      <w:sz w:val="20"/>
      <w14:ligatures w14:val="none"/>
    </w:rPr>
  </w:style>
  <w:style w:type="character" w:customStyle="1" w:styleId="PatentNum">
    <w:name w:val="PatentNum"/>
    <w:basedOn w:val="DefaultParagraphFont"/>
    <w:uiPriority w:val="1"/>
    <w:qFormat/>
    <w:rsid w:val="008D5138"/>
    <w:rPr>
      <w:color w:val="0000FF"/>
    </w:rPr>
  </w:style>
  <w:style w:type="character" w:customStyle="1" w:styleId="Phone">
    <w:name w:val="Phone"/>
    <w:basedOn w:val="DefaultParagraphFont"/>
    <w:uiPriority w:val="1"/>
    <w:qFormat/>
    <w:rsid w:val="008D5138"/>
    <w:rPr>
      <w:color w:val="A0502C"/>
    </w:rPr>
  </w:style>
  <w:style w:type="character" w:customStyle="1" w:styleId="PinCode">
    <w:name w:val="PinCode"/>
    <w:basedOn w:val="DefaultParagraphFont"/>
    <w:uiPriority w:val="1"/>
    <w:qFormat/>
    <w:rsid w:val="008D5138"/>
    <w:rPr>
      <w:color w:val="808000"/>
    </w:rPr>
  </w:style>
  <w:style w:type="character" w:styleId="PlaceholderText">
    <w:name w:val="Placeholder Text"/>
    <w:basedOn w:val="DefaultParagraphFont"/>
    <w:uiPriority w:val="99"/>
    <w:semiHidden/>
    <w:rsid w:val="008D5138"/>
    <w:rPr>
      <w:color w:val="808080"/>
    </w:rPr>
  </w:style>
  <w:style w:type="paragraph" w:customStyle="1" w:styleId="Poem">
    <w:name w:val="Poem"/>
    <w:basedOn w:val="Normal"/>
    <w:qFormat/>
    <w:rsid w:val="008D5138"/>
    <w:pPr>
      <w:spacing w:after="0"/>
      <w:ind w:left="1440"/>
    </w:pPr>
    <w:rPr>
      <w:color w:val="525252" w:themeColor="accent3" w:themeShade="80"/>
    </w:rPr>
  </w:style>
  <w:style w:type="paragraph" w:customStyle="1" w:styleId="PoemSource">
    <w:name w:val="PoemSource"/>
    <w:basedOn w:val="Normal"/>
    <w:qFormat/>
    <w:rsid w:val="008D5138"/>
    <w:pPr>
      <w:jc w:val="right"/>
    </w:pPr>
    <w:rPr>
      <w:color w:val="525252" w:themeColor="accent3" w:themeShade="80"/>
    </w:rPr>
  </w:style>
  <w:style w:type="character" w:customStyle="1" w:styleId="Prefix">
    <w:name w:val="Prefix"/>
    <w:basedOn w:val="DefaultParagraphFont"/>
    <w:uiPriority w:val="1"/>
    <w:qFormat/>
    <w:rsid w:val="008D5138"/>
    <w:rPr>
      <w:color w:val="auto"/>
      <w:bdr w:val="none" w:sz="0" w:space="0" w:color="auto"/>
      <w:shd w:val="clear" w:color="auto" w:fill="FF8633"/>
    </w:rPr>
  </w:style>
  <w:style w:type="paragraph" w:customStyle="1" w:styleId="Source">
    <w:name w:val="Source"/>
    <w:basedOn w:val="Normal"/>
    <w:qFormat/>
    <w:rsid w:val="008D5138"/>
    <w:pPr>
      <w:ind w:left="720"/>
      <w:jc w:val="right"/>
    </w:pPr>
  </w:style>
  <w:style w:type="character" w:customStyle="1" w:styleId="ReceivedDate">
    <w:name w:val="ReceivedDate"/>
    <w:basedOn w:val="DefaultParagraphFont"/>
    <w:uiPriority w:val="1"/>
    <w:qFormat/>
    <w:rsid w:val="008D5138"/>
    <w:rPr>
      <w:color w:val="00B050"/>
    </w:rPr>
  </w:style>
  <w:style w:type="paragraph" w:customStyle="1" w:styleId="ReferenceHead">
    <w:name w:val="ReferenceHead"/>
    <w:basedOn w:val="Normal"/>
    <w:autoRedefine/>
    <w:qFormat/>
    <w:rsid w:val="008D5138"/>
    <w:rPr>
      <w:color w:val="002060"/>
      <w:sz w:val="28"/>
    </w:rPr>
  </w:style>
  <w:style w:type="character" w:customStyle="1" w:styleId="RefMisc">
    <w:name w:val="RefMisc"/>
    <w:basedOn w:val="DefaultParagraphFont"/>
    <w:uiPriority w:val="1"/>
    <w:qFormat/>
    <w:rsid w:val="008D5138"/>
    <w:rPr>
      <w:color w:val="auto"/>
      <w:bdr w:val="none" w:sz="0" w:space="0" w:color="auto"/>
      <w:shd w:val="clear" w:color="auto" w:fill="FF9933"/>
    </w:rPr>
  </w:style>
  <w:style w:type="character" w:customStyle="1" w:styleId="RevisedDate">
    <w:name w:val="RevisedDate"/>
    <w:basedOn w:val="DefaultParagraphFont"/>
    <w:uiPriority w:val="1"/>
    <w:qFormat/>
    <w:rsid w:val="008D5138"/>
    <w:rPr>
      <w:color w:val="0070C0"/>
    </w:rPr>
  </w:style>
  <w:style w:type="paragraph" w:customStyle="1" w:styleId="SignatureAff">
    <w:name w:val="SignatureAff"/>
    <w:basedOn w:val="Normal"/>
    <w:qFormat/>
    <w:rsid w:val="008D5138"/>
    <w:pPr>
      <w:jc w:val="right"/>
    </w:pPr>
  </w:style>
  <w:style w:type="paragraph" w:customStyle="1" w:styleId="SignatureBlock">
    <w:name w:val="SignatureBlock"/>
    <w:basedOn w:val="Normal"/>
    <w:qFormat/>
    <w:rsid w:val="008D5138"/>
    <w:pPr>
      <w:jc w:val="right"/>
    </w:pPr>
    <w:rPr>
      <w:bdr w:val="dotted" w:sz="4" w:space="0" w:color="auto"/>
    </w:rPr>
  </w:style>
  <w:style w:type="character" w:customStyle="1" w:styleId="State">
    <w:name w:val="State"/>
    <w:basedOn w:val="DefaultParagraphFont"/>
    <w:uiPriority w:val="1"/>
    <w:qFormat/>
    <w:rsid w:val="008D5138"/>
    <w:rPr>
      <w:color w:val="A70B38"/>
    </w:rPr>
  </w:style>
  <w:style w:type="paragraph" w:customStyle="1" w:styleId="StatementItalic">
    <w:name w:val="StatementItalic"/>
    <w:basedOn w:val="Normal"/>
    <w:autoRedefine/>
    <w:qFormat/>
    <w:rsid w:val="008D5138"/>
    <w:pPr>
      <w:ind w:left="720"/>
    </w:pPr>
    <w:rPr>
      <w:i/>
      <w:sz w:val="20"/>
    </w:rPr>
  </w:style>
  <w:style w:type="paragraph" w:customStyle="1" w:styleId="Statements">
    <w:name w:val="Statements"/>
    <w:basedOn w:val="Normal"/>
    <w:qFormat/>
    <w:rsid w:val="008D5138"/>
    <w:pPr>
      <w:ind w:left="720"/>
    </w:pPr>
    <w:rPr>
      <w:sz w:val="20"/>
    </w:rPr>
  </w:style>
  <w:style w:type="character" w:customStyle="1" w:styleId="Street">
    <w:name w:val="Street"/>
    <w:basedOn w:val="DefaultParagraphFont"/>
    <w:uiPriority w:val="1"/>
    <w:qFormat/>
    <w:rsid w:val="008D5138"/>
    <w:rPr>
      <w:color w:val="auto"/>
      <w:bdr w:val="none" w:sz="0" w:space="0" w:color="auto"/>
      <w:shd w:val="clear" w:color="auto" w:fill="00CC99"/>
    </w:rPr>
  </w:style>
  <w:style w:type="character" w:styleId="Strong">
    <w:name w:val="Strong"/>
    <w:basedOn w:val="DefaultParagraphFont"/>
    <w:uiPriority w:val="22"/>
    <w:qFormat/>
    <w:rsid w:val="008D5138"/>
    <w:rPr>
      <w:b/>
      <w:bCs/>
    </w:rPr>
  </w:style>
  <w:style w:type="character" w:customStyle="1" w:styleId="Suffix">
    <w:name w:val="Suffix"/>
    <w:basedOn w:val="DefaultParagraphFont"/>
    <w:uiPriority w:val="1"/>
    <w:qFormat/>
    <w:rsid w:val="008D5138"/>
    <w:rPr>
      <w:color w:val="auto"/>
      <w:bdr w:val="none" w:sz="0" w:space="0" w:color="auto"/>
      <w:shd w:val="clear" w:color="auto" w:fill="FFA86D"/>
    </w:rPr>
  </w:style>
  <w:style w:type="character" w:customStyle="1" w:styleId="Surname">
    <w:name w:val="Surname"/>
    <w:basedOn w:val="DefaultParagraphFont"/>
    <w:uiPriority w:val="1"/>
    <w:qFormat/>
    <w:rsid w:val="008D5138"/>
    <w:rPr>
      <w:color w:val="auto"/>
      <w:bdr w:val="none" w:sz="0" w:space="0" w:color="auto"/>
      <w:shd w:val="clear" w:color="auto" w:fill="BCBCBC"/>
    </w:rPr>
  </w:style>
  <w:style w:type="paragraph" w:customStyle="1" w:styleId="TableCaption">
    <w:name w:val="TableCaption"/>
    <w:link w:val="TableCaptionChar"/>
    <w:autoRedefine/>
    <w:qFormat/>
    <w:rsid w:val="008D5138"/>
    <w:pPr>
      <w:spacing w:before="360" w:after="200" w:line="276" w:lineRule="auto"/>
    </w:pPr>
    <w:rPr>
      <w:rFonts w:ascii="Times New Roman" w:hAnsi="Times New Roman"/>
      <w:color w:val="0070C0"/>
      <w:kern w:val="0"/>
      <w:sz w:val="24"/>
      <w14:ligatures w14:val="none"/>
    </w:rPr>
  </w:style>
  <w:style w:type="character" w:customStyle="1" w:styleId="TableCaptionChar">
    <w:name w:val="TableCaption Char"/>
    <w:basedOn w:val="DefaultParagraphFont"/>
    <w:link w:val="TableCaption"/>
    <w:rsid w:val="008D5138"/>
    <w:rPr>
      <w:rFonts w:ascii="Times New Roman" w:hAnsi="Times New Roman"/>
      <w:color w:val="0070C0"/>
      <w:kern w:val="0"/>
      <w:sz w:val="24"/>
      <w14:ligatures w14:val="none"/>
    </w:rPr>
  </w:style>
  <w:style w:type="paragraph" w:customStyle="1" w:styleId="TableFootnote">
    <w:name w:val="TableFootnote"/>
    <w:basedOn w:val="Normal"/>
    <w:link w:val="TableFootnoteChar"/>
    <w:qFormat/>
    <w:rsid w:val="008D5138"/>
    <w:pPr>
      <w:spacing w:after="0"/>
    </w:pPr>
    <w:rPr>
      <w:rFonts w:asciiTheme="majorHAnsi" w:hAnsiTheme="majorHAnsi"/>
      <w:sz w:val="18"/>
    </w:rPr>
  </w:style>
  <w:style w:type="character" w:customStyle="1" w:styleId="TableFootnoteChar">
    <w:name w:val="TableFootnote Char"/>
    <w:basedOn w:val="DefaultParagraphFont"/>
    <w:link w:val="TableFootnote"/>
    <w:rsid w:val="008D5138"/>
    <w:rPr>
      <w:rFonts w:asciiTheme="majorHAnsi" w:hAnsiTheme="majorHAnsi"/>
      <w:kern w:val="0"/>
      <w:sz w:val="18"/>
      <w14:ligatures w14:val="none"/>
    </w:rPr>
  </w:style>
  <w:style w:type="paragraph" w:customStyle="1" w:styleId="TitleNote">
    <w:name w:val="TitleNote"/>
    <w:basedOn w:val="AuthNotes"/>
    <w:qFormat/>
    <w:rsid w:val="008D5138"/>
    <w:rPr>
      <w:sz w:val="20"/>
    </w:rPr>
  </w:style>
  <w:style w:type="paragraph" w:customStyle="1" w:styleId="TransAbstract">
    <w:name w:val="TransAbstract"/>
    <w:basedOn w:val="Abstract"/>
    <w:qFormat/>
    <w:rsid w:val="008D5138"/>
    <w:pPr>
      <w:spacing w:after="210"/>
    </w:pPr>
  </w:style>
  <w:style w:type="character" w:customStyle="1" w:styleId="TransTitle">
    <w:name w:val="TransTitle"/>
    <w:basedOn w:val="DefaultParagraphFont"/>
    <w:uiPriority w:val="1"/>
    <w:qFormat/>
    <w:rsid w:val="008D5138"/>
    <w:rPr>
      <w:color w:val="538135" w:themeColor="accent6" w:themeShade="BF"/>
    </w:rPr>
  </w:style>
  <w:style w:type="character" w:customStyle="1" w:styleId="Year">
    <w:name w:val="Year"/>
    <w:basedOn w:val="DefaultParagraphFont"/>
    <w:uiPriority w:val="1"/>
    <w:qFormat/>
    <w:rsid w:val="008D5138"/>
    <w:rPr>
      <w:color w:val="auto"/>
      <w:bdr w:val="none" w:sz="0" w:space="0" w:color="auto"/>
      <w:shd w:val="clear" w:color="auto" w:fill="66FF66"/>
    </w:rPr>
  </w:style>
  <w:style w:type="paragraph" w:customStyle="1" w:styleId="DisplayFormulaUnnum">
    <w:name w:val="DisplayFormulaUnnum"/>
    <w:basedOn w:val="Normal"/>
    <w:link w:val="DisplayFormulaUnnumChar"/>
    <w:rsid w:val="008D5138"/>
  </w:style>
  <w:style w:type="character" w:customStyle="1" w:styleId="DateChar">
    <w:name w:val="Date Char"/>
    <w:basedOn w:val="DefaultParagraphFont"/>
    <w:uiPriority w:val="99"/>
    <w:semiHidden/>
    <w:rsid w:val="008D5138"/>
  </w:style>
  <w:style w:type="character" w:customStyle="1" w:styleId="SubtitleChar">
    <w:name w:val="Subtitle Char"/>
    <w:basedOn w:val="DefaultParagraphFont"/>
    <w:uiPriority w:val="11"/>
    <w:rsid w:val="008D5138"/>
    <w:rPr>
      <w:rFonts w:asciiTheme="majorHAnsi" w:eastAsiaTheme="majorEastAsia" w:hAnsiTheme="majorHAnsi" w:cstheme="majorBidi"/>
      <w:i/>
      <w:iCs/>
      <w:color w:val="4472C4" w:themeColor="accent1"/>
      <w:spacing w:val="15"/>
      <w:sz w:val="24"/>
      <w:szCs w:val="24"/>
    </w:rPr>
  </w:style>
  <w:style w:type="character" w:customStyle="1" w:styleId="DisplayFormulaUnnumChar">
    <w:name w:val="DisplayFormulaUnnum Char"/>
    <w:basedOn w:val="DefaultParagraphFont"/>
    <w:link w:val="DisplayFormulaUnnum"/>
    <w:rsid w:val="008D5138"/>
    <w:rPr>
      <w:kern w:val="0"/>
      <w14:ligatures w14:val="none"/>
    </w:rPr>
  </w:style>
  <w:style w:type="paragraph" w:customStyle="1" w:styleId="FigureUnnum">
    <w:name w:val="FigureUnnum"/>
    <w:basedOn w:val="Normal"/>
    <w:link w:val="FigureUnnumChar"/>
    <w:rsid w:val="008D5138"/>
  </w:style>
  <w:style w:type="character" w:customStyle="1" w:styleId="FigureUnnumChar">
    <w:name w:val="FigureUnnum Char"/>
    <w:basedOn w:val="DefaultParagraphFont"/>
    <w:link w:val="FigureUnnum"/>
    <w:rsid w:val="008D5138"/>
    <w:rPr>
      <w:kern w:val="0"/>
      <w14:ligatures w14:val="none"/>
    </w:rPr>
  </w:style>
  <w:style w:type="paragraph" w:customStyle="1" w:styleId="PresentAddress">
    <w:name w:val="PresentAddress"/>
    <w:basedOn w:val="Normal"/>
    <w:link w:val="PresentAddressChar"/>
    <w:rsid w:val="008D5138"/>
  </w:style>
  <w:style w:type="character" w:customStyle="1" w:styleId="PresentAddressChar">
    <w:name w:val="PresentAddress Char"/>
    <w:basedOn w:val="DefaultParagraphFont"/>
    <w:link w:val="PresentAddress"/>
    <w:rsid w:val="008D5138"/>
    <w:rPr>
      <w:kern w:val="0"/>
      <w14:ligatures w14:val="none"/>
    </w:rPr>
  </w:style>
  <w:style w:type="paragraph" w:customStyle="1" w:styleId="ParaContinue">
    <w:name w:val="ParaContinue"/>
    <w:link w:val="ParaContinueChar"/>
    <w:rsid w:val="008D5138"/>
    <w:pPr>
      <w:spacing w:after="200" w:line="276" w:lineRule="auto"/>
    </w:pPr>
    <w:rPr>
      <w:rFonts w:ascii="Times New Roman" w:hAnsi="Times New Roman"/>
      <w:kern w:val="0"/>
      <w:sz w:val="20"/>
      <w14:ligatures w14:val="none"/>
    </w:rPr>
  </w:style>
  <w:style w:type="character" w:customStyle="1" w:styleId="ParaContinueChar">
    <w:name w:val="ParaContinue Char"/>
    <w:basedOn w:val="DefaultParagraphFont"/>
    <w:link w:val="ParaContinue"/>
    <w:rsid w:val="008D5138"/>
    <w:rPr>
      <w:rFonts w:ascii="Times New Roman" w:hAnsi="Times New Roman"/>
      <w:kern w:val="0"/>
      <w:sz w:val="20"/>
      <w14:ligatures w14:val="none"/>
    </w:rPr>
  </w:style>
  <w:style w:type="paragraph" w:customStyle="1" w:styleId="AuthorBio">
    <w:name w:val="AuthorBio"/>
    <w:link w:val="AuthorBioChar"/>
    <w:rsid w:val="008D5138"/>
    <w:pPr>
      <w:spacing w:after="200" w:line="276" w:lineRule="auto"/>
    </w:pPr>
    <w:rPr>
      <w:rFonts w:ascii="Times New Roman" w:hAnsi="Times New Roman"/>
      <w:kern w:val="0"/>
      <w14:ligatures w14:val="none"/>
    </w:rPr>
  </w:style>
  <w:style w:type="character" w:customStyle="1" w:styleId="AuthorBioChar">
    <w:name w:val="AuthorBio Char"/>
    <w:basedOn w:val="DefaultParagraphFont"/>
    <w:link w:val="AuthorBio"/>
    <w:rsid w:val="008D5138"/>
    <w:rPr>
      <w:rFonts w:ascii="Times New Roman" w:hAnsi="Times New Roman"/>
      <w:kern w:val="0"/>
      <w14:ligatures w14:val="none"/>
    </w:rPr>
  </w:style>
  <w:style w:type="paragraph" w:customStyle="1" w:styleId="DocHead">
    <w:name w:val="DocHead"/>
    <w:basedOn w:val="Normal"/>
    <w:autoRedefine/>
    <w:qFormat/>
    <w:rsid w:val="008D5138"/>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8D5138"/>
    <w:rPr>
      <w:color w:val="auto"/>
      <w:bdr w:val="none" w:sz="0" w:space="0" w:color="auto"/>
      <w:shd w:val="clear" w:color="auto" w:fill="A5BED6"/>
    </w:rPr>
  </w:style>
  <w:style w:type="character" w:customStyle="1" w:styleId="Report">
    <w:name w:val="Report"/>
    <w:basedOn w:val="DefaultParagraphFont"/>
    <w:uiPriority w:val="1"/>
    <w:qFormat/>
    <w:rsid w:val="008D5138"/>
    <w:rPr>
      <w:bdr w:val="none" w:sz="0" w:space="0" w:color="auto"/>
      <w:shd w:val="clear" w:color="auto" w:fill="D7E553"/>
    </w:rPr>
  </w:style>
  <w:style w:type="character" w:customStyle="1" w:styleId="Thesis">
    <w:name w:val="Thesis"/>
    <w:basedOn w:val="DefaultParagraphFont"/>
    <w:uiPriority w:val="1"/>
    <w:qFormat/>
    <w:rsid w:val="008D5138"/>
    <w:rPr>
      <w:color w:val="auto"/>
      <w:bdr w:val="none" w:sz="0" w:space="0" w:color="auto"/>
      <w:shd w:val="clear" w:color="auto" w:fill="E5D007"/>
    </w:rPr>
  </w:style>
  <w:style w:type="character" w:customStyle="1" w:styleId="Issn">
    <w:name w:val="Issn"/>
    <w:basedOn w:val="DefaultParagraphFont"/>
    <w:uiPriority w:val="1"/>
    <w:qFormat/>
    <w:rsid w:val="008D5138"/>
    <w:rPr>
      <w:bdr w:val="none" w:sz="0" w:space="0" w:color="auto"/>
      <w:shd w:val="clear" w:color="auto" w:fill="A17189"/>
    </w:rPr>
  </w:style>
  <w:style w:type="character" w:customStyle="1" w:styleId="Isbn">
    <w:name w:val="Isbn"/>
    <w:basedOn w:val="DefaultParagraphFont"/>
    <w:uiPriority w:val="1"/>
    <w:qFormat/>
    <w:rsid w:val="008D5138"/>
    <w:rPr>
      <w:bdr w:val="none" w:sz="0" w:space="0" w:color="auto"/>
      <w:shd w:val="clear" w:color="auto" w:fill="C8EBFC"/>
    </w:rPr>
  </w:style>
  <w:style w:type="character" w:customStyle="1" w:styleId="Coden">
    <w:name w:val="Coden"/>
    <w:basedOn w:val="DefaultParagraphFont"/>
    <w:uiPriority w:val="1"/>
    <w:qFormat/>
    <w:rsid w:val="008D5138"/>
    <w:rPr>
      <w:color w:val="auto"/>
      <w:bdr w:val="none" w:sz="0" w:space="0" w:color="auto"/>
      <w:shd w:val="clear" w:color="auto" w:fill="F9A88F"/>
    </w:rPr>
  </w:style>
  <w:style w:type="character" w:customStyle="1" w:styleId="Patent">
    <w:name w:val="Patent"/>
    <w:basedOn w:val="DefaultParagraphFont"/>
    <w:uiPriority w:val="1"/>
    <w:qFormat/>
    <w:rsid w:val="008D5138"/>
    <w:rPr>
      <w:color w:val="auto"/>
      <w:bdr w:val="none" w:sz="0" w:space="0" w:color="auto"/>
      <w:shd w:val="clear" w:color="auto" w:fill="B26510"/>
    </w:rPr>
  </w:style>
  <w:style w:type="character" w:customStyle="1" w:styleId="MiddleName">
    <w:name w:val="MiddleName"/>
    <w:basedOn w:val="DefaultParagraphFont"/>
    <w:uiPriority w:val="1"/>
    <w:qFormat/>
    <w:rsid w:val="008D5138"/>
    <w:rPr>
      <w:color w:val="auto"/>
      <w:bdr w:val="none" w:sz="0" w:space="0" w:color="auto"/>
      <w:shd w:val="clear" w:color="auto" w:fill="9C9C9C"/>
    </w:rPr>
  </w:style>
  <w:style w:type="character" w:customStyle="1" w:styleId="Query">
    <w:name w:val="Query"/>
    <w:basedOn w:val="DefaultParagraphFont"/>
    <w:uiPriority w:val="1"/>
    <w:rsid w:val="008D5138"/>
    <w:rPr>
      <w:bdr w:val="none" w:sz="0" w:space="0" w:color="auto"/>
      <w:shd w:val="clear" w:color="auto" w:fill="FFFF0F"/>
    </w:rPr>
  </w:style>
  <w:style w:type="character" w:customStyle="1" w:styleId="EdMiddleName">
    <w:name w:val="EdMiddleName"/>
    <w:basedOn w:val="DefaultParagraphFont"/>
    <w:uiPriority w:val="1"/>
    <w:rsid w:val="008D5138"/>
    <w:rPr>
      <w:bdr w:val="none" w:sz="0" w:space="0" w:color="auto"/>
      <w:shd w:val="clear" w:color="auto" w:fill="FF67B3"/>
    </w:rPr>
  </w:style>
  <w:style w:type="paragraph" w:customStyle="1" w:styleId="UnnumFigure">
    <w:name w:val="UnnumFigure"/>
    <w:basedOn w:val="Normal"/>
    <w:qFormat/>
    <w:rsid w:val="008D5138"/>
    <w:pPr>
      <w:pBdr>
        <w:top w:val="single" w:sz="4" w:space="1" w:color="auto"/>
        <w:bottom w:val="single" w:sz="4" w:space="1" w:color="auto"/>
      </w:pBdr>
      <w:shd w:val="clear" w:color="auto" w:fill="D5DCE4" w:themeFill="text2" w:themeFillTint="33"/>
    </w:pPr>
  </w:style>
  <w:style w:type="paragraph" w:customStyle="1" w:styleId="UnnumTable">
    <w:name w:val="UnnumTable"/>
    <w:basedOn w:val="Normal"/>
    <w:qFormat/>
    <w:rsid w:val="008D5138"/>
    <w:pPr>
      <w:pBdr>
        <w:top w:val="single" w:sz="4" w:space="1" w:color="auto"/>
        <w:bottom w:val="single" w:sz="4" w:space="1" w:color="auto"/>
      </w:pBdr>
      <w:shd w:val="clear" w:color="auto" w:fill="FBE4D5" w:themeFill="accent2" w:themeFillTint="33"/>
    </w:pPr>
  </w:style>
  <w:style w:type="paragraph" w:customStyle="1" w:styleId="UnnumScheme">
    <w:name w:val="UnnumScheme"/>
    <w:basedOn w:val="Normal"/>
    <w:qFormat/>
    <w:rsid w:val="008D5138"/>
    <w:pPr>
      <w:pBdr>
        <w:top w:val="single" w:sz="4" w:space="1" w:color="auto"/>
        <w:bottom w:val="single" w:sz="4" w:space="1" w:color="auto"/>
      </w:pBdr>
      <w:shd w:val="clear" w:color="auto" w:fill="D9E2F3" w:themeFill="accent1" w:themeFillTint="33"/>
    </w:pPr>
  </w:style>
  <w:style w:type="paragraph" w:customStyle="1" w:styleId="Reference">
    <w:name w:val="Reference"/>
    <w:basedOn w:val="Normal"/>
    <w:qFormat/>
    <w:rsid w:val="008D5138"/>
  </w:style>
  <w:style w:type="paragraph" w:customStyle="1" w:styleId="Bibentry">
    <w:name w:val="Bib_entry"/>
    <w:autoRedefine/>
    <w:qFormat/>
    <w:rsid w:val="008D5138"/>
    <w:pPr>
      <w:spacing w:after="200" w:line="276" w:lineRule="auto"/>
    </w:pPr>
    <w:rPr>
      <w:rFonts w:ascii="Times New Roman" w:hAnsi="Times New Roman"/>
      <w:color w:val="BD0B24"/>
      <w:kern w:val="0"/>
      <w14:ligatures w14:val="none"/>
    </w:rPr>
  </w:style>
  <w:style w:type="paragraph" w:customStyle="1" w:styleId="ListStart">
    <w:name w:val="ListStart"/>
    <w:basedOn w:val="Normal"/>
    <w:qFormat/>
    <w:rsid w:val="008D5138"/>
  </w:style>
  <w:style w:type="paragraph" w:customStyle="1" w:styleId="ListEnd">
    <w:name w:val="ListEnd"/>
    <w:basedOn w:val="Normal"/>
    <w:qFormat/>
    <w:rsid w:val="008D5138"/>
  </w:style>
  <w:style w:type="paragraph" w:customStyle="1" w:styleId="AbbreviationHead">
    <w:name w:val="AbbreviationHead"/>
    <w:basedOn w:val="NomenclatureHead"/>
    <w:qFormat/>
    <w:rsid w:val="008D5138"/>
  </w:style>
  <w:style w:type="paragraph" w:customStyle="1" w:styleId="GraphAbstract">
    <w:name w:val="GraphAbstract"/>
    <w:basedOn w:val="Normal"/>
    <w:qFormat/>
    <w:rsid w:val="008D5138"/>
  </w:style>
  <w:style w:type="paragraph" w:styleId="Caption">
    <w:name w:val="caption"/>
    <w:basedOn w:val="Normal"/>
    <w:next w:val="Normal"/>
    <w:autoRedefine/>
    <w:uiPriority w:val="35"/>
    <w:unhideWhenUsed/>
    <w:qFormat/>
    <w:rsid w:val="008D5138"/>
    <w:pPr>
      <w:spacing w:line="240" w:lineRule="auto"/>
    </w:pPr>
    <w:rPr>
      <w:b/>
      <w:bCs/>
      <w:color w:val="4472C4" w:themeColor="accent1"/>
      <w:sz w:val="18"/>
      <w:szCs w:val="18"/>
    </w:rPr>
  </w:style>
  <w:style w:type="paragraph" w:customStyle="1" w:styleId="Epigraph">
    <w:name w:val="Epigraph"/>
    <w:basedOn w:val="Normal"/>
    <w:autoRedefine/>
    <w:qFormat/>
    <w:rsid w:val="008D5138"/>
    <w:pPr>
      <w:ind w:left="720"/>
    </w:pPr>
    <w:rPr>
      <w:iCs/>
      <w:color w:val="BF8F00" w:themeColor="accent4" w:themeShade="BF"/>
    </w:rPr>
  </w:style>
  <w:style w:type="paragraph" w:customStyle="1" w:styleId="Dedication">
    <w:name w:val="Dedication"/>
    <w:basedOn w:val="Para"/>
    <w:autoRedefine/>
    <w:qFormat/>
    <w:rsid w:val="008D5138"/>
    <w:rPr>
      <w:color w:val="C45911" w:themeColor="accent2" w:themeShade="BF"/>
    </w:rPr>
  </w:style>
  <w:style w:type="paragraph" w:customStyle="1" w:styleId="ConflictofInterest">
    <w:name w:val="ConflictofInterest"/>
    <w:basedOn w:val="Para"/>
    <w:autoRedefine/>
    <w:qFormat/>
    <w:rsid w:val="008D5138"/>
    <w:rPr>
      <w:sz w:val="22"/>
    </w:rPr>
  </w:style>
  <w:style w:type="paragraph" w:customStyle="1" w:styleId="FloatQuote">
    <w:name w:val="FloatQuote"/>
    <w:basedOn w:val="Para"/>
    <w:qFormat/>
    <w:rsid w:val="008D5138"/>
    <w:pPr>
      <w:shd w:val="clear" w:color="auto" w:fill="E2EFD9" w:themeFill="accent6" w:themeFillTint="33"/>
      <w:ind w:left="1134" w:right="1134" w:firstLine="0"/>
      <w:jc w:val="both"/>
    </w:pPr>
    <w:rPr>
      <w:sz w:val="18"/>
    </w:rPr>
  </w:style>
  <w:style w:type="paragraph" w:customStyle="1" w:styleId="PullQuote">
    <w:name w:val="PullQuote"/>
    <w:basedOn w:val="Para"/>
    <w:qFormat/>
    <w:rsid w:val="008D5138"/>
    <w:pPr>
      <w:shd w:val="clear" w:color="auto" w:fill="EDEDED" w:themeFill="accent3" w:themeFillTint="33"/>
      <w:ind w:left="1134" w:right="1134" w:firstLine="0"/>
      <w:jc w:val="both"/>
    </w:pPr>
    <w:rPr>
      <w:sz w:val="18"/>
    </w:rPr>
  </w:style>
  <w:style w:type="paragraph" w:customStyle="1" w:styleId="TableFootTitle">
    <w:name w:val="TableFootTitle"/>
    <w:basedOn w:val="TableFootnote"/>
    <w:autoRedefine/>
    <w:qFormat/>
    <w:rsid w:val="008D5138"/>
    <w:rPr>
      <w:sz w:val="22"/>
    </w:rPr>
  </w:style>
  <w:style w:type="character" w:customStyle="1" w:styleId="GrantNumber">
    <w:name w:val="GrantNumber"/>
    <w:basedOn w:val="FundingNumber"/>
    <w:uiPriority w:val="1"/>
    <w:qFormat/>
    <w:rsid w:val="008D5138"/>
    <w:rPr>
      <w:color w:val="9900FF"/>
    </w:rPr>
  </w:style>
  <w:style w:type="character" w:customStyle="1" w:styleId="GrantSponser">
    <w:name w:val="GrantSponser"/>
    <w:basedOn w:val="FundingAgency"/>
    <w:uiPriority w:val="1"/>
    <w:qFormat/>
    <w:rsid w:val="008D5138"/>
    <w:rPr>
      <w:color w:val="666699"/>
    </w:rPr>
  </w:style>
  <w:style w:type="paragraph" w:customStyle="1" w:styleId="SuppHead">
    <w:name w:val="SuppHead"/>
    <w:basedOn w:val="Head1"/>
    <w:qFormat/>
    <w:rsid w:val="008D5138"/>
  </w:style>
  <w:style w:type="paragraph" w:customStyle="1" w:styleId="SuppInfo">
    <w:name w:val="SuppInfo"/>
    <w:basedOn w:val="Para"/>
    <w:qFormat/>
    <w:rsid w:val="008D5138"/>
  </w:style>
  <w:style w:type="paragraph" w:customStyle="1" w:styleId="SuppMedia">
    <w:name w:val="SuppMedia"/>
    <w:basedOn w:val="Para"/>
    <w:qFormat/>
    <w:rsid w:val="008D5138"/>
  </w:style>
  <w:style w:type="paragraph" w:customStyle="1" w:styleId="AdditionalInfoHead">
    <w:name w:val="AdditionalInfoHead"/>
    <w:basedOn w:val="Head1"/>
    <w:qFormat/>
    <w:rsid w:val="008D5138"/>
  </w:style>
  <w:style w:type="paragraph" w:customStyle="1" w:styleId="AdditionalInfo">
    <w:name w:val="AdditionalInfo"/>
    <w:basedOn w:val="Para"/>
    <w:qFormat/>
    <w:rsid w:val="008D5138"/>
  </w:style>
  <w:style w:type="paragraph" w:customStyle="1" w:styleId="FeatureTitle">
    <w:name w:val="FeatureTitle"/>
    <w:basedOn w:val="BoxTitle"/>
    <w:qFormat/>
    <w:rsid w:val="008D5138"/>
  </w:style>
  <w:style w:type="paragraph" w:customStyle="1" w:styleId="AltTitle">
    <w:name w:val="AltTitle"/>
    <w:basedOn w:val="Titledocument"/>
    <w:qFormat/>
    <w:rsid w:val="008D5138"/>
  </w:style>
  <w:style w:type="paragraph" w:customStyle="1" w:styleId="AltSubTitle">
    <w:name w:val="AltSubTitle"/>
    <w:basedOn w:val="Subtitle"/>
    <w:qFormat/>
    <w:rsid w:val="008D5138"/>
  </w:style>
  <w:style w:type="paragraph" w:customStyle="1" w:styleId="SelfCitation">
    <w:name w:val="SelfCitation"/>
    <w:basedOn w:val="Para"/>
    <w:qFormat/>
    <w:rsid w:val="008D5138"/>
  </w:style>
  <w:style w:type="paragraph" w:styleId="Subtitle">
    <w:name w:val="Subtitle"/>
    <w:basedOn w:val="Normal"/>
    <w:next w:val="Normal"/>
    <w:link w:val="SubtitleChar1"/>
    <w:uiPriority w:val="11"/>
    <w:qFormat/>
    <w:rsid w:val="008D5138"/>
    <w:pPr>
      <w:numPr>
        <w:ilvl w:val="1"/>
      </w:numPr>
    </w:pPr>
    <w:rPr>
      <w:rFonts w:asciiTheme="majorHAnsi" w:eastAsiaTheme="majorEastAsia" w:hAnsiTheme="majorHAnsi" w:cstheme="majorBidi"/>
      <w:iCs/>
      <w:color w:val="4472C4" w:themeColor="accent1"/>
      <w:spacing w:val="15"/>
      <w:sz w:val="24"/>
      <w:szCs w:val="24"/>
    </w:rPr>
  </w:style>
  <w:style w:type="character" w:customStyle="1" w:styleId="SubtitleChar1">
    <w:name w:val="Subtitle Char1"/>
    <w:basedOn w:val="DefaultParagraphFont"/>
    <w:link w:val="Subtitle"/>
    <w:uiPriority w:val="11"/>
    <w:rsid w:val="008D5138"/>
    <w:rPr>
      <w:rFonts w:asciiTheme="majorHAnsi" w:eastAsiaTheme="majorEastAsia" w:hAnsiTheme="majorHAnsi" w:cstheme="majorBidi"/>
      <w:iCs/>
      <w:color w:val="4472C4" w:themeColor="accent1"/>
      <w:spacing w:val="15"/>
      <w:kern w:val="0"/>
      <w:sz w:val="24"/>
      <w:szCs w:val="24"/>
      <w14:ligatures w14:val="none"/>
    </w:rPr>
  </w:style>
  <w:style w:type="paragraph" w:customStyle="1" w:styleId="ListTitle">
    <w:name w:val="ListTitle"/>
    <w:qFormat/>
    <w:rsid w:val="008D5138"/>
    <w:pPr>
      <w:spacing w:after="200" w:line="276" w:lineRule="auto"/>
    </w:pPr>
    <w:rPr>
      <w:kern w:val="0"/>
      <w14:ligatures w14:val="none"/>
    </w:rPr>
  </w:style>
  <w:style w:type="character" w:customStyle="1" w:styleId="Isource">
    <w:name w:val="Isource"/>
    <w:basedOn w:val="DefaultParagraphFont"/>
    <w:uiPriority w:val="1"/>
    <w:qFormat/>
    <w:rsid w:val="008D5138"/>
    <w:rPr>
      <w:b/>
      <w:color w:val="ED7D31" w:themeColor="accent2"/>
    </w:rPr>
  </w:style>
  <w:style w:type="paragraph" w:customStyle="1" w:styleId="FigSource">
    <w:name w:val="FigSource"/>
    <w:basedOn w:val="Normal"/>
    <w:qFormat/>
    <w:rsid w:val="008D5138"/>
  </w:style>
  <w:style w:type="paragraph" w:customStyle="1" w:styleId="Copyright">
    <w:name w:val="Copyright"/>
    <w:basedOn w:val="Normal"/>
    <w:qFormat/>
    <w:rsid w:val="008D5138"/>
  </w:style>
  <w:style w:type="paragraph" w:customStyle="1" w:styleId="InlineSupp">
    <w:name w:val="InlineSupp"/>
    <w:basedOn w:val="Normal"/>
    <w:qFormat/>
    <w:rsid w:val="008D5138"/>
  </w:style>
  <w:style w:type="paragraph" w:customStyle="1" w:styleId="SidebarQuote">
    <w:name w:val="SidebarQuote"/>
    <w:basedOn w:val="Normal"/>
    <w:qFormat/>
    <w:rsid w:val="008D5138"/>
  </w:style>
  <w:style w:type="character" w:customStyle="1" w:styleId="AltName">
    <w:name w:val="AltName"/>
    <w:basedOn w:val="DefaultParagraphFont"/>
    <w:uiPriority w:val="1"/>
    <w:qFormat/>
    <w:rsid w:val="008D5138"/>
    <w:rPr>
      <w:color w:val="806000" w:themeColor="accent4" w:themeShade="80"/>
    </w:rPr>
  </w:style>
  <w:style w:type="paragraph" w:customStyle="1" w:styleId="StereoChemComp">
    <w:name w:val="StereoChemComp"/>
    <w:basedOn w:val="Normal"/>
    <w:qFormat/>
    <w:rsid w:val="008D5138"/>
  </w:style>
  <w:style w:type="paragraph" w:customStyle="1" w:styleId="StereoChemForm">
    <w:name w:val="StereoChemForm"/>
    <w:basedOn w:val="Normal"/>
    <w:qFormat/>
    <w:rsid w:val="008D5138"/>
  </w:style>
  <w:style w:type="paragraph" w:customStyle="1" w:styleId="StereoChemInfo">
    <w:name w:val="StereoChemInfo"/>
    <w:basedOn w:val="Normal"/>
    <w:qFormat/>
    <w:rsid w:val="008D5138"/>
  </w:style>
  <w:style w:type="paragraph" w:customStyle="1" w:styleId="Address">
    <w:name w:val="Address"/>
    <w:rsid w:val="008D5138"/>
    <w:pPr>
      <w:spacing w:before="240" w:after="240" w:line="560" w:lineRule="exact"/>
      <w:ind w:left="720" w:right="720"/>
      <w:contextualSpacing/>
    </w:pPr>
    <w:rPr>
      <w:rFonts w:ascii="Cambria Math" w:eastAsia="Times New Roman" w:hAnsi="Cambria Math" w:cs="Times New Roman"/>
      <w:color w:val="244061"/>
      <w:kern w:val="0"/>
      <w:sz w:val="24"/>
      <w:szCs w:val="20"/>
      <w14:ligatures w14:val="none"/>
    </w:rPr>
  </w:style>
  <w:style w:type="paragraph" w:customStyle="1" w:styleId="Answer">
    <w:name w:val="Answer"/>
    <w:qFormat/>
    <w:rsid w:val="008D5138"/>
    <w:pPr>
      <w:tabs>
        <w:tab w:val="left" w:pos="720"/>
      </w:tabs>
      <w:spacing w:after="0" w:line="560" w:lineRule="exact"/>
      <w:ind w:left="720" w:hanging="720"/>
      <w:contextualSpacing/>
    </w:pPr>
    <w:rPr>
      <w:rFonts w:ascii="Cambria Math" w:eastAsia="Times New Roman" w:hAnsi="Cambria Math" w:cs="Times New Roman"/>
      <w:color w:val="8B4552"/>
      <w:kern w:val="0"/>
      <w:sz w:val="24"/>
      <w:szCs w:val="20"/>
      <w14:ligatures w14:val="none"/>
    </w:rPr>
  </w:style>
  <w:style w:type="paragraph" w:customStyle="1" w:styleId="Assessment">
    <w:name w:val="Assessment"/>
    <w:qFormat/>
    <w:rsid w:val="008D5138"/>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kern w:val="0"/>
      <w:sz w:val="24"/>
      <w:szCs w:val="20"/>
      <w14:ligatures w14:val="none"/>
    </w:rPr>
  </w:style>
  <w:style w:type="paragraph" w:customStyle="1" w:styleId="Blurb">
    <w:name w:val="Blurb"/>
    <w:basedOn w:val="Normal"/>
    <w:qFormat/>
    <w:rsid w:val="008D5138"/>
    <w:pPr>
      <w:spacing w:before="240" w:after="240" w:line="360" w:lineRule="exact"/>
      <w:ind w:left="1440" w:right="1440"/>
    </w:pPr>
    <w:rPr>
      <w:rFonts w:ascii="Arial Unicode MS" w:eastAsia="Times New Roman" w:hAnsi="Arial Unicode MS" w:cs="Times New Roman"/>
      <w:sz w:val="24"/>
      <w:szCs w:val="20"/>
      <w:lang w:val="en-GB"/>
    </w:rPr>
  </w:style>
  <w:style w:type="paragraph" w:customStyle="1" w:styleId="Break">
    <w:name w:val="Break"/>
    <w:basedOn w:val="Normal"/>
    <w:qFormat/>
    <w:rsid w:val="008D5138"/>
    <w:pPr>
      <w:shd w:val="thinReverseDiagStripe" w:color="auto" w:fill="auto"/>
      <w:spacing w:before="120" w:after="120" w:line="560" w:lineRule="exact"/>
      <w:jc w:val="center"/>
    </w:pPr>
    <w:rPr>
      <w:rFonts w:ascii="Cambria Math" w:eastAsia="Times New Roman" w:hAnsi="Cambria Math" w:cs="Times New Roman"/>
      <w:sz w:val="24"/>
      <w:szCs w:val="20"/>
    </w:rPr>
  </w:style>
  <w:style w:type="paragraph" w:customStyle="1" w:styleId="Chemistry">
    <w:name w:val="Chemistry"/>
    <w:basedOn w:val="Normal"/>
    <w:qFormat/>
    <w:rsid w:val="008D5138"/>
    <w:pPr>
      <w:tabs>
        <w:tab w:val="right" w:pos="8640"/>
      </w:tabs>
      <w:spacing w:after="0" w:line="560" w:lineRule="exact"/>
      <w:ind w:left="1440" w:right="720" w:hanging="720"/>
      <w:jc w:val="center"/>
    </w:pPr>
    <w:rPr>
      <w:rFonts w:ascii="Cambria Math" w:eastAsia="Times New Roman" w:hAnsi="Cambria Math" w:cs="Times New Roman"/>
      <w:color w:val="006666"/>
      <w:sz w:val="24"/>
      <w:szCs w:val="20"/>
      <w:lang w:val="en-GB"/>
    </w:rPr>
  </w:style>
  <w:style w:type="paragraph" w:customStyle="1" w:styleId="Contributor">
    <w:name w:val="Contributor"/>
    <w:basedOn w:val="Normal"/>
    <w:qFormat/>
    <w:rsid w:val="008D5138"/>
    <w:pPr>
      <w:keepLines/>
      <w:spacing w:before="120" w:after="120" w:line="360" w:lineRule="exact"/>
      <w:contextualSpacing/>
      <w:jc w:val="center"/>
    </w:pPr>
    <w:rPr>
      <w:rFonts w:ascii="Arial Unicode MS" w:eastAsia="Times New Roman" w:hAnsi="Arial Unicode MS" w:cs="Times New Roman"/>
      <w:sz w:val="28"/>
      <w:szCs w:val="20"/>
    </w:rPr>
  </w:style>
  <w:style w:type="paragraph" w:customStyle="1" w:styleId="Definition">
    <w:name w:val="Definition"/>
    <w:basedOn w:val="Normal"/>
    <w:qFormat/>
    <w:rsid w:val="008D5138"/>
    <w:pPr>
      <w:tabs>
        <w:tab w:val="right" w:pos="8640"/>
      </w:tabs>
      <w:spacing w:after="0"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8D5138"/>
    <w:pPr>
      <w:tabs>
        <w:tab w:val="left" w:pos="2880"/>
      </w:tabs>
      <w:spacing w:after="0"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8D5138"/>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7A37"/>
      <w:sz w:val="24"/>
      <w:szCs w:val="20"/>
      <w:lang w:val="en-GB"/>
    </w:rPr>
  </w:style>
  <w:style w:type="paragraph" w:customStyle="1" w:styleId="ExampleBegin">
    <w:name w:val="ExampleBegin"/>
    <w:basedOn w:val="Normal"/>
    <w:qFormat/>
    <w:rsid w:val="008D5138"/>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8D5138"/>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8D5138"/>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8D5138"/>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
    <w:name w:val="Extract"/>
    <w:basedOn w:val="Normal"/>
    <w:rsid w:val="008D5138"/>
    <w:pPr>
      <w:spacing w:after="0" w:line="360" w:lineRule="auto"/>
      <w:ind w:left="720" w:right="720" w:firstLine="720"/>
      <w:contextualSpacing/>
      <w:jc w:val="both"/>
    </w:pPr>
    <w:rPr>
      <w:rFonts w:ascii="Cambria Math" w:eastAsia="Times New Roman" w:hAnsi="Cambria Math" w:cs="Times New Roman"/>
      <w:szCs w:val="20"/>
    </w:rPr>
  </w:style>
  <w:style w:type="paragraph" w:customStyle="1" w:styleId="ExtractBegin">
    <w:name w:val="ExtractBegin"/>
    <w:basedOn w:val="Normal"/>
    <w:qFormat/>
    <w:rsid w:val="008D5138"/>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8D5138"/>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MainHeading">
    <w:name w:val="MainHeading"/>
    <w:basedOn w:val="Normal"/>
    <w:rsid w:val="008D5138"/>
    <w:pPr>
      <w:widowControl w:val="0"/>
      <w:pBdr>
        <w:top w:val="single" w:sz="4" w:space="1" w:color="auto"/>
        <w:left w:val="single" w:sz="4" w:space="4" w:color="auto"/>
        <w:bottom w:val="single" w:sz="4" w:space="6" w:color="auto"/>
        <w:right w:val="single" w:sz="4" w:space="4" w:color="auto"/>
      </w:pBdr>
      <w:spacing w:after="0"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8D5138"/>
    <w:pPr>
      <w:spacing w:after="0" w:line="560" w:lineRule="exact"/>
      <w:ind w:left="-720"/>
    </w:pPr>
    <w:rPr>
      <w:rFonts w:ascii="Cambria Math" w:eastAsia="Times New Roman" w:hAnsi="Cambria Math" w:cs="Times New Roman"/>
      <w:sz w:val="24"/>
      <w:szCs w:val="20"/>
      <w:lang w:val="en-GB"/>
    </w:rPr>
  </w:style>
  <w:style w:type="paragraph" w:customStyle="1" w:styleId="PartNumber">
    <w:name w:val="PartNumber"/>
    <w:basedOn w:val="Normal"/>
    <w:next w:val="Normal"/>
    <w:rsid w:val="008D5138"/>
    <w:pPr>
      <w:keepNext/>
      <w:keepLines/>
      <w:spacing w:before="480" w:after="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8D5138"/>
    <w:rPr>
      <w:b/>
    </w:rPr>
  </w:style>
  <w:style w:type="paragraph" w:customStyle="1" w:styleId="Prelims">
    <w:name w:val="Prelims"/>
    <w:basedOn w:val="Normal"/>
    <w:rsid w:val="008D5138"/>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8D5138"/>
    <w:pPr>
      <w:spacing w:after="0"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8D5138"/>
    <w:pPr>
      <w:spacing w:after="0"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8D5138"/>
    <w:pPr>
      <w:tabs>
        <w:tab w:val="left" w:pos="720"/>
      </w:tabs>
      <w:spacing w:after="0" w:line="560" w:lineRule="exact"/>
      <w:ind w:left="720" w:hanging="720"/>
      <w:contextualSpacing/>
    </w:pPr>
    <w:rPr>
      <w:rFonts w:ascii="Cambria Math" w:eastAsia="Times New Roman" w:hAnsi="Cambria Math" w:cs="Times New Roman"/>
      <w:color w:val="4F272F"/>
      <w:sz w:val="24"/>
      <w:szCs w:val="20"/>
    </w:rPr>
  </w:style>
  <w:style w:type="paragraph" w:customStyle="1" w:styleId="Spine">
    <w:name w:val="Spine"/>
    <w:basedOn w:val="Normal"/>
    <w:qFormat/>
    <w:rsid w:val="008D5138"/>
    <w:pPr>
      <w:pBdr>
        <w:top w:val="thinThickLargeGap" w:sz="24" w:space="8" w:color="auto"/>
        <w:bottom w:val="thickThinLargeGap" w:sz="24" w:space="12" w:color="auto"/>
      </w:pBdr>
      <w:spacing w:before="120" w:after="0" w:line="360" w:lineRule="exact"/>
    </w:pPr>
    <w:rPr>
      <w:rFonts w:ascii="Cambria Math" w:eastAsia="Times New Roman" w:hAnsi="Cambria Math" w:cs="Times New Roman"/>
      <w:sz w:val="24"/>
      <w:szCs w:val="20"/>
      <w:lang w:val="en-GB"/>
    </w:rPr>
  </w:style>
  <w:style w:type="paragraph" w:customStyle="1" w:styleId="Translation">
    <w:name w:val="Translation"/>
    <w:basedOn w:val="Extract"/>
    <w:qFormat/>
    <w:rsid w:val="008D5138"/>
    <w:rPr>
      <w:color w:val="7030A0"/>
    </w:rPr>
  </w:style>
  <w:style w:type="paragraph" w:customStyle="1" w:styleId="Update">
    <w:name w:val="Update"/>
    <w:basedOn w:val="Normal"/>
    <w:qFormat/>
    <w:rsid w:val="008D5138"/>
    <w:pPr>
      <w:pBdr>
        <w:top w:val="dashed" w:sz="4" w:space="6" w:color="auto"/>
        <w:bottom w:val="dashed" w:sz="4" w:space="16" w:color="auto"/>
      </w:pBdr>
      <w:spacing w:after="0" w:line="560" w:lineRule="exact"/>
      <w:ind w:firstLine="720"/>
    </w:pPr>
    <w:rPr>
      <w:rFonts w:ascii="Cambria Math" w:eastAsia="Times New Roman" w:hAnsi="Cambria Math" w:cs="Times New Roman"/>
      <w:color w:val="760016"/>
      <w:sz w:val="24"/>
      <w:szCs w:val="20"/>
      <w:lang w:val="en-GB"/>
    </w:rPr>
  </w:style>
  <w:style w:type="paragraph" w:customStyle="1" w:styleId="Video">
    <w:name w:val="Video"/>
    <w:basedOn w:val="Normal"/>
    <w:qFormat/>
    <w:rsid w:val="008D5138"/>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szCs w:val="20"/>
    </w:rPr>
  </w:style>
  <w:style w:type="paragraph" w:customStyle="1" w:styleId="Head6">
    <w:name w:val="Head6"/>
    <w:basedOn w:val="Normal"/>
    <w:rsid w:val="008D5138"/>
    <w:pPr>
      <w:keepNext/>
      <w:keepLines/>
      <w:widowControl w:val="0"/>
      <w:spacing w:before="240" w:after="120" w:line="560" w:lineRule="exact"/>
      <w:ind w:left="720"/>
      <w:outlineLvl w:val="5"/>
    </w:pPr>
    <w:rPr>
      <w:rFonts w:ascii="Arial Unicode MS" w:eastAsia="Arial Unicode MS" w:hAnsi="Arial Unicode MS" w:cs="Times New Roman"/>
      <w:color w:val="002060"/>
      <w:sz w:val="24"/>
      <w:szCs w:val="20"/>
    </w:rPr>
  </w:style>
  <w:style w:type="paragraph" w:customStyle="1" w:styleId="Editors">
    <w:name w:val="Editors"/>
    <w:basedOn w:val="Normal"/>
    <w:qFormat/>
    <w:rsid w:val="008D5138"/>
  </w:style>
  <w:style w:type="character" w:customStyle="1" w:styleId="FundingAgency">
    <w:name w:val="FundingAgency"/>
    <w:basedOn w:val="DefaultParagraphFont"/>
    <w:uiPriority w:val="1"/>
    <w:qFormat/>
    <w:rsid w:val="008D5138"/>
    <w:rPr>
      <w:color w:val="FF0000"/>
    </w:rPr>
  </w:style>
  <w:style w:type="character" w:customStyle="1" w:styleId="FundingNumber">
    <w:name w:val="FundingNumber"/>
    <w:basedOn w:val="DefaultParagraphFont"/>
    <w:uiPriority w:val="1"/>
    <w:qFormat/>
    <w:rsid w:val="008D5138"/>
    <w:rPr>
      <w:color w:val="9900FF"/>
    </w:rPr>
  </w:style>
  <w:style w:type="character" w:customStyle="1" w:styleId="Orcid">
    <w:name w:val="Orcid"/>
    <w:basedOn w:val="DefaultParagraphFont"/>
    <w:uiPriority w:val="1"/>
    <w:qFormat/>
    <w:rsid w:val="008D5138"/>
    <w:rPr>
      <w:color w:val="7030A0"/>
    </w:rPr>
  </w:style>
  <w:style w:type="paragraph" w:customStyle="1" w:styleId="TOC1">
    <w:name w:val="TOC1"/>
    <w:basedOn w:val="Normal"/>
    <w:qFormat/>
    <w:rsid w:val="008D5138"/>
  </w:style>
  <w:style w:type="paragraph" w:customStyle="1" w:styleId="TOC2">
    <w:name w:val="TOC2"/>
    <w:basedOn w:val="Normal"/>
    <w:qFormat/>
    <w:rsid w:val="008D5138"/>
  </w:style>
  <w:style w:type="paragraph" w:customStyle="1" w:styleId="TOC3">
    <w:name w:val="TOC3"/>
    <w:basedOn w:val="Normal"/>
    <w:qFormat/>
    <w:rsid w:val="008D5138"/>
  </w:style>
  <w:style w:type="paragraph" w:customStyle="1" w:styleId="TOC4">
    <w:name w:val="TOC4"/>
    <w:basedOn w:val="Normal"/>
    <w:qFormat/>
    <w:rsid w:val="008D5138"/>
  </w:style>
  <w:style w:type="paragraph" w:customStyle="1" w:styleId="TOCHeading">
    <w:name w:val="TOCHeading"/>
    <w:basedOn w:val="Normal"/>
    <w:qFormat/>
    <w:rsid w:val="008D5138"/>
  </w:style>
  <w:style w:type="paragraph" w:customStyle="1" w:styleId="Index1">
    <w:name w:val="Index1"/>
    <w:basedOn w:val="Normal"/>
    <w:qFormat/>
    <w:rsid w:val="008D5138"/>
  </w:style>
  <w:style w:type="paragraph" w:customStyle="1" w:styleId="Index2">
    <w:name w:val="Index2"/>
    <w:basedOn w:val="Normal"/>
    <w:qFormat/>
    <w:rsid w:val="008D5138"/>
    <w:pPr>
      <w:ind w:left="284"/>
    </w:pPr>
  </w:style>
  <w:style w:type="paragraph" w:customStyle="1" w:styleId="Index3">
    <w:name w:val="Index3"/>
    <w:basedOn w:val="Normal"/>
    <w:qFormat/>
    <w:rsid w:val="008D5138"/>
    <w:pPr>
      <w:ind w:left="567"/>
    </w:pPr>
  </w:style>
  <w:style w:type="paragraph" w:customStyle="1" w:styleId="Index4">
    <w:name w:val="Index4"/>
    <w:basedOn w:val="Normal"/>
    <w:qFormat/>
    <w:rsid w:val="008D5138"/>
    <w:pPr>
      <w:ind w:left="851"/>
    </w:pPr>
  </w:style>
  <w:style w:type="paragraph" w:customStyle="1" w:styleId="IndexHead">
    <w:name w:val="IndexHead"/>
    <w:basedOn w:val="Normal"/>
    <w:qFormat/>
    <w:rsid w:val="008D5138"/>
  </w:style>
  <w:style w:type="paragraph" w:customStyle="1" w:styleId="BoxHead1">
    <w:name w:val="BoxHead1"/>
    <w:basedOn w:val="AppendixH1"/>
    <w:qFormat/>
    <w:rsid w:val="008D5138"/>
  </w:style>
  <w:style w:type="paragraph" w:customStyle="1" w:styleId="BoxHead2">
    <w:name w:val="BoxHead2"/>
    <w:basedOn w:val="AppendixH2"/>
    <w:qFormat/>
    <w:rsid w:val="008D5138"/>
  </w:style>
  <w:style w:type="paragraph" w:customStyle="1" w:styleId="BoxHead3">
    <w:name w:val="BoxHead3"/>
    <w:basedOn w:val="AppendixH3"/>
    <w:qFormat/>
    <w:rsid w:val="008D5138"/>
  </w:style>
  <w:style w:type="paragraph" w:customStyle="1" w:styleId="ChapterNumber">
    <w:name w:val="ChapterNumber"/>
    <w:basedOn w:val="Normal"/>
    <w:next w:val="Normal"/>
    <w:rsid w:val="008D5138"/>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End">
    <w:name w:val="ChapterEnd"/>
    <w:basedOn w:val="Normal"/>
    <w:qFormat/>
    <w:rsid w:val="008D5138"/>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Begin">
    <w:name w:val="ChapterBegin"/>
    <w:basedOn w:val="Normal"/>
    <w:qFormat/>
    <w:rsid w:val="008D5138"/>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Title">
    <w:name w:val="ChapterTitle"/>
    <w:basedOn w:val="ChapterNumber"/>
    <w:rsid w:val="008D5138"/>
    <w:rPr>
      <w:i w:val="0"/>
      <w:sz w:val="40"/>
    </w:rPr>
  </w:style>
  <w:style w:type="paragraph" w:customStyle="1" w:styleId="ChapterSubTitle">
    <w:name w:val="ChapterSubTitle"/>
    <w:basedOn w:val="ChapterTitle"/>
    <w:next w:val="Normal"/>
    <w:rsid w:val="008D5138"/>
    <w:pPr>
      <w:spacing w:before="0"/>
    </w:pPr>
    <w:rPr>
      <w:b w:val="0"/>
      <w:i/>
      <w:sz w:val="36"/>
    </w:rPr>
  </w:style>
  <w:style w:type="paragraph" w:customStyle="1" w:styleId="ParaFirst">
    <w:name w:val="ParaFirst"/>
    <w:qFormat/>
    <w:rsid w:val="008D5138"/>
    <w:pPr>
      <w:spacing w:before="360" w:after="0" w:line="560" w:lineRule="exact"/>
    </w:pPr>
    <w:rPr>
      <w:rFonts w:ascii="Cambria Math" w:eastAsia="Times New Roman" w:hAnsi="Cambria Math" w:cs="Times New Roman"/>
      <w:kern w:val="0"/>
      <w:sz w:val="24"/>
      <w:szCs w:val="20"/>
      <w14:ligatures w14:val="none"/>
    </w:rPr>
  </w:style>
  <w:style w:type="paragraph" w:customStyle="1" w:styleId="PartBegin">
    <w:name w:val="PartBegin"/>
    <w:basedOn w:val="Normal"/>
    <w:qFormat/>
    <w:rsid w:val="008D5138"/>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8D5138"/>
    <w:pPr>
      <w:pBdr>
        <w:top w:val="none" w:sz="0" w:space="0" w:color="auto"/>
        <w:bottom w:val="thickThinSmallGap" w:sz="24" w:space="1" w:color="auto"/>
      </w:pBdr>
    </w:pPr>
  </w:style>
  <w:style w:type="paragraph" w:customStyle="1" w:styleId="AuthorBioHead">
    <w:name w:val="AuthorBioHead"/>
    <w:qFormat/>
    <w:rsid w:val="008D5138"/>
    <w:pPr>
      <w:spacing w:after="200" w:line="276" w:lineRule="auto"/>
    </w:pPr>
    <w:rPr>
      <w:rFonts w:ascii="Times New Roman" w:hAnsi="Times New Roman"/>
      <w:kern w:val="0"/>
      <w:sz w:val="28"/>
      <w14:ligatures w14:val="none"/>
    </w:rPr>
  </w:style>
  <w:style w:type="character" w:customStyle="1" w:styleId="RevisedDate1">
    <w:name w:val="RevisedDate1"/>
    <w:basedOn w:val="DefaultParagraphFont"/>
    <w:uiPriority w:val="1"/>
    <w:qFormat/>
    <w:rsid w:val="008D5138"/>
    <w:rPr>
      <w:color w:val="BF8F00" w:themeColor="accent4" w:themeShade="BF"/>
    </w:rPr>
  </w:style>
  <w:style w:type="character" w:customStyle="1" w:styleId="RevisedDate2">
    <w:name w:val="RevisedDate2"/>
    <w:basedOn w:val="DefaultParagraphFont"/>
    <w:uiPriority w:val="1"/>
    <w:qFormat/>
    <w:rsid w:val="008D5138"/>
    <w:rPr>
      <w:color w:val="538135" w:themeColor="accent6" w:themeShade="BF"/>
    </w:rPr>
  </w:style>
  <w:style w:type="paragraph" w:customStyle="1" w:styleId="ClientTag">
    <w:name w:val="ClientTag"/>
    <w:basedOn w:val="Normal"/>
    <w:qFormat/>
    <w:rsid w:val="008D5138"/>
  </w:style>
  <w:style w:type="paragraph" w:customStyle="1" w:styleId="RefHead1">
    <w:name w:val="RefHead1"/>
    <w:basedOn w:val="ReferenceHead"/>
    <w:qFormat/>
    <w:rsid w:val="008D5138"/>
    <w:pPr>
      <w:ind w:left="284"/>
    </w:pPr>
  </w:style>
  <w:style w:type="paragraph" w:customStyle="1" w:styleId="RefHead2">
    <w:name w:val="RefHead2"/>
    <w:basedOn w:val="ReferenceHead"/>
    <w:qFormat/>
    <w:rsid w:val="008D5138"/>
    <w:pPr>
      <w:ind w:left="567"/>
    </w:pPr>
  </w:style>
  <w:style w:type="paragraph" w:customStyle="1" w:styleId="RefHead3">
    <w:name w:val="RefHead3"/>
    <w:basedOn w:val="ReferenceHead"/>
    <w:qFormat/>
    <w:rsid w:val="008D5138"/>
    <w:pPr>
      <w:spacing w:before="30"/>
      <w:ind w:left="851"/>
    </w:pPr>
  </w:style>
  <w:style w:type="paragraph" w:customStyle="1" w:styleId="FundingHead">
    <w:name w:val="FundingHead"/>
    <w:basedOn w:val="AckHead"/>
    <w:qFormat/>
    <w:rsid w:val="008D5138"/>
  </w:style>
  <w:style w:type="paragraph" w:customStyle="1" w:styleId="FundingPara">
    <w:name w:val="FundingPara"/>
    <w:basedOn w:val="FundingHead"/>
    <w:next w:val="AckPara"/>
    <w:qFormat/>
    <w:rsid w:val="008D5138"/>
  </w:style>
  <w:style w:type="paragraph" w:customStyle="1" w:styleId="DisclosureHead">
    <w:name w:val="DisclosureHead"/>
    <w:basedOn w:val="Head1"/>
    <w:qFormat/>
    <w:rsid w:val="008D5138"/>
  </w:style>
  <w:style w:type="paragraph" w:customStyle="1" w:styleId="Disclosure">
    <w:name w:val="Disclosure"/>
    <w:basedOn w:val="Para"/>
    <w:qFormat/>
    <w:rsid w:val="008D5138"/>
  </w:style>
  <w:style w:type="paragraph" w:customStyle="1" w:styleId="Quotation">
    <w:name w:val="Quotation"/>
    <w:basedOn w:val="Normal"/>
    <w:qFormat/>
    <w:rsid w:val="008D5138"/>
    <w:pPr>
      <w:jc w:val="center"/>
    </w:pPr>
    <w:rPr>
      <w:sz w:val="16"/>
    </w:rPr>
  </w:style>
  <w:style w:type="character" w:customStyle="1" w:styleId="Correct">
    <w:name w:val="Correct"/>
    <w:basedOn w:val="DefaultParagraphFont"/>
    <w:uiPriority w:val="1"/>
    <w:qFormat/>
    <w:rsid w:val="008D5138"/>
    <w:rPr>
      <w:b/>
      <w:color w:val="0070C0"/>
    </w:rPr>
  </w:style>
  <w:style w:type="paragraph" w:customStyle="1" w:styleId="Explanation">
    <w:name w:val="Explanation"/>
    <w:basedOn w:val="Normal"/>
    <w:rsid w:val="008D5138"/>
    <w:pPr>
      <w:spacing w:before="240" w:after="240" w:line="360" w:lineRule="auto"/>
    </w:pPr>
    <w:rPr>
      <w:rFonts w:eastAsia="Times New Roman" w:cs="Times New Roman"/>
      <w:color w:val="666633"/>
      <w:sz w:val="24"/>
      <w:szCs w:val="24"/>
      <w:lang w:val="en-GB" w:bidi="ar-DZ"/>
    </w:rPr>
  </w:style>
  <w:style w:type="paragraph" w:customStyle="1" w:styleId="Hint">
    <w:name w:val="Hint"/>
    <w:basedOn w:val="Normal"/>
    <w:rsid w:val="008D5138"/>
    <w:pPr>
      <w:spacing w:after="0" w:line="360" w:lineRule="auto"/>
    </w:pPr>
    <w:rPr>
      <w:rFonts w:eastAsia="Times New Roman" w:cs="Times New Roman"/>
      <w:color w:val="993300"/>
      <w:sz w:val="24"/>
      <w:szCs w:val="24"/>
      <w:lang w:val="en-GB" w:bidi="ar-DZ"/>
    </w:rPr>
  </w:style>
  <w:style w:type="paragraph" w:customStyle="1" w:styleId="QuestionFillblank">
    <w:name w:val="Question_Fillblank"/>
    <w:basedOn w:val="Normal"/>
    <w:rsid w:val="008D5138"/>
    <w:pPr>
      <w:spacing w:before="240" w:after="240" w:line="240" w:lineRule="auto"/>
    </w:pPr>
    <w:rPr>
      <w:rFonts w:eastAsia="Times New Roman" w:cs="Times New Roman"/>
      <w:sz w:val="24"/>
      <w:szCs w:val="24"/>
      <w:lang w:val="en-GB" w:bidi="ar-DZ"/>
    </w:rPr>
  </w:style>
  <w:style w:type="paragraph" w:customStyle="1" w:styleId="QuestionMatch">
    <w:name w:val="Question_Match"/>
    <w:basedOn w:val="Normal"/>
    <w:rsid w:val="008D5138"/>
    <w:pPr>
      <w:spacing w:before="240" w:after="240" w:line="240" w:lineRule="auto"/>
    </w:pPr>
    <w:rPr>
      <w:rFonts w:eastAsia="Times New Roman" w:cs="Times New Roman"/>
      <w:sz w:val="24"/>
      <w:szCs w:val="24"/>
      <w:lang w:val="en-GB" w:bidi="ar-DZ"/>
    </w:rPr>
  </w:style>
  <w:style w:type="paragraph" w:customStyle="1" w:styleId="QuestionMultiCh">
    <w:name w:val="Question_MultiCh"/>
    <w:basedOn w:val="Normal"/>
    <w:rsid w:val="008D5138"/>
    <w:pPr>
      <w:spacing w:before="240" w:after="240" w:line="240" w:lineRule="auto"/>
    </w:pPr>
    <w:rPr>
      <w:rFonts w:eastAsia="Times New Roman" w:cs="Times New Roman"/>
      <w:sz w:val="24"/>
      <w:szCs w:val="24"/>
      <w:lang w:val="en-GB" w:bidi="ar-DZ"/>
    </w:rPr>
  </w:style>
  <w:style w:type="paragraph" w:customStyle="1" w:styleId="QuestionTrueFalse">
    <w:name w:val="Question_TrueFalse"/>
    <w:basedOn w:val="Normal"/>
    <w:rsid w:val="008D5138"/>
    <w:pPr>
      <w:spacing w:before="240" w:after="240" w:line="240" w:lineRule="auto"/>
    </w:pPr>
    <w:rPr>
      <w:rFonts w:eastAsia="Times New Roman" w:cs="Times New Roman"/>
      <w:sz w:val="24"/>
      <w:szCs w:val="24"/>
      <w:lang w:val="en-GB" w:bidi="ar-DZ"/>
    </w:rPr>
  </w:style>
  <w:style w:type="paragraph" w:customStyle="1" w:styleId="Worksolution">
    <w:name w:val="Worksolution"/>
    <w:basedOn w:val="Normal"/>
    <w:rsid w:val="008D5138"/>
    <w:pPr>
      <w:spacing w:after="0" w:line="240" w:lineRule="auto"/>
    </w:pPr>
    <w:rPr>
      <w:rFonts w:eastAsia="Times New Roman" w:cs="Times New Roman"/>
      <w:sz w:val="24"/>
      <w:szCs w:val="24"/>
      <w:lang w:val="en-GB" w:bidi="ar-DZ"/>
    </w:rPr>
  </w:style>
  <w:style w:type="paragraph" w:customStyle="1" w:styleId="MetadataHead">
    <w:name w:val="MetadataHead"/>
    <w:basedOn w:val="Normal"/>
    <w:rsid w:val="008D5138"/>
    <w:rPr>
      <w:color w:val="4472C4" w:themeColor="accent1"/>
      <w:sz w:val="20"/>
    </w:rPr>
  </w:style>
  <w:style w:type="character" w:customStyle="1" w:styleId="Subject1">
    <w:name w:val="Subject1"/>
    <w:basedOn w:val="DefaultParagraphFont"/>
    <w:uiPriority w:val="1"/>
    <w:rsid w:val="008D5138"/>
    <w:rPr>
      <w:rFonts w:ascii="Times New Roman" w:hAnsi="Times New Roman"/>
      <w:color w:val="002060"/>
      <w:sz w:val="20"/>
    </w:rPr>
  </w:style>
  <w:style w:type="character" w:customStyle="1" w:styleId="Subject2">
    <w:name w:val="Subject2"/>
    <w:basedOn w:val="Subject1"/>
    <w:uiPriority w:val="1"/>
    <w:rsid w:val="008D5138"/>
    <w:rPr>
      <w:rFonts w:ascii="Times New Roman" w:hAnsi="Times New Roman"/>
      <w:color w:val="002060"/>
      <w:sz w:val="20"/>
    </w:rPr>
  </w:style>
  <w:style w:type="paragraph" w:customStyle="1" w:styleId="FigKeyword">
    <w:name w:val="FigKeyword"/>
    <w:basedOn w:val="Normal"/>
    <w:qFormat/>
    <w:rsid w:val="008D5138"/>
  </w:style>
  <w:style w:type="paragraph" w:customStyle="1" w:styleId="FigCopyright">
    <w:name w:val="FigCopyright"/>
    <w:basedOn w:val="Normal"/>
    <w:qFormat/>
    <w:rsid w:val="008D5138"/>
  </w:style>
  <w:style w:type="character" w:customStyle="1" w:styleId="EpreprintDate">
    <w:name w:val="EpreprintDate"/>
    <w:basedOn w:val="DefaultParagraphFont"/>
    <w:uiPriority w:val="1"/>
    <w:qFormat/>
    <w:rsid w:val="008D5138"/>
    <w:rPr>
      <w:bdr w:val="none" w:sz="0" w:space="0" w:color="auto"/>
      <w:shd w:val="clear" w:color="auto" w:fill="B4C6E7" w:themeFill="accent1" w:themeFillTint="66"/>
    </w:rPr>
  </w:style>
  <w:style w:type="paragraph" w:customStyle="1" w:styleId="ChemFormula">
    <w:name w:val="ChemFormula"/>
    <w:basedOn w:val="Normal"/>
    <w:qFormat/>
    <w:rsid w:val="008D5138"/>
  </w:style>
  <w:style w:type="paragraph" w:customStyle="1" w:styleId="ChemFormulaUnnum">
    <w:name w:val="ChemFormulaUnnum"/>
    <w:basedOn w:val="Normal"/>
    <w:qFormat/>
    <w:rsid w:val="008D5138"/>
  </w:style>
  <w:style w:type="paragraph" w:customStyle="1" w:styleId="Value">
    <w:name w:val="Value"/>
    <w:basedOn w:val="Normal"/>
    <w:next w:val="Normal"/>
    <w:qFormat/>
    <w:rsid w:val="008D5138"/>
  </w:style>
  <w:style w:type="paragraph" w:customStyle="1" w:styleId="Yours">
    <w:name w:val="Yours"/>
    <w:basedOn w:val="Normal"/>
    <w:next w:val="Normal"/>
    <w:qFormat/>
    <w:rsid w:val="008D5138"/>
  </w:style>
  <w:style w:type="paragraph" w:customStyle="1" w:styleId="Letter-ps">
    <w:name w:val="Letter-ps"/>
    <w:basedOn w:val="Normal"/>
    <w:next w:val="Normal"/>
    <w:qFormat/>
    <w:rsid w:val="008D5138"/>
  </w:style>
  <w:style w:type="paragraph" w:styleId="Salutation">
    <w:name w:val="Salutation"/>
    <w:basedOn w:val="Normal"/>
    <w:next w:val="Normal"/>
    <w:link w:val="SalutationChar"/>
    <w:uiPriority w:val="99"/>
    <w:semiHidden/>
    <w:unhideWhenUsed/>
    <w:rsid w:val="008D5138"/>
  </w:style>
  <w:style w:type="character" w:customStyle="1" w:styleId="SalutationChar">
    <w:name w:val="Salutation Char"/>
    <w:basedOn w:val="DefaultParagraphFont"/>
    <w:link w:val="Salutation"/>
    <w:uiPriority w:val="99"/>
    <w:semiHidden/>
    <w:rsid w:val="008D5138"/>
    <w:rPr>
      <w:kern w:val="0"/>
      <w14:ligatures w14:val="none"/>
    </w:rPr>
  </w:style>
  <w:style w:type="paragraph" w:customStyle="1" w:styleId="AppendixNumber">
    <w:name w:val="AppendixNumber"/>
    <w:qFormat/>
    <w:rsid w:val="008D5138"/>
    <w:pPr>
      <w:spacing w:after="200" w:line="276" w:lineRule="auto"/>
    </w:pPr>
    <w:rPr>
      <w:kern w:val="0"/>
      <w14:ligatures w14:val="none"/>
    </w:rPr>
  </w:style>
  <w:style w:type="paragraph" w:customStyle="1" w:styleId="Speech">
    <w:name w:val="Speech"/>
    <w:basedOn w:val="AppendixNumber"/>
    <w:qFormat/>
    <w:rsid w:val="008D5138"/>
  </w:style>
  <w:style w:type="paragraph" w:customStyle="1" w:styleId="FeatureFixedTitle">
    <w:name w:val="FeatureFixedTitle"/>
    <w:basedOn w:val="Normal"/>
    <w:qFormat/>
    <w:rsid w:val="008D5138"/>
  </w:style>
  <w:style w:type="paragraph" w:customStyle="1" w:styleId="Feature">
    <w:name w:val="Feature"/>
    <w:basedOn w:val="BoxTitle"/>
    <w:qFormat/>
    <w:rsid w:val="008D5138"/>
  </w:style>
  <w:style w:type="paragraph" w:customStyle="1" w:styleId="FeatureHead1">
    <w:name w:val="FeatureHead1"/>
    <w:basedOn w:val="Normal"/>
    <w:qFormat/>
    <w:rsid w:val="008D5138"/>
  </w:style>
  <w:style w:type="paragraph" w:customStyle="1" w:styleId="FeatureHead2">
    <w:name w:val="FeatureHead2"/>
    <w:basedOn w:val="FeatureHead1"/>
    <w:qFormat/>
    <w:rsid w:val="008D5138"/>
  </w:style>
  <w:style w:type="paragraph" w:customStyle="1" w:styleId="ExerciseSection">
    <w:name w:val="ExerciseSection"/>
    <w:basedOn w:val="Normal"/>
    <w:qFormat/>
    <w:rsid w:val="008D5138"/>
  </w:style>
  <w:style w:type="character" w:customStyle="1" w:styleId="FigCount">
    <w:name w:val="FigCount"/>
    <w:basedOn w:val="DefaultParagraphFont"/>
    <w:uiPriority w:val="1"/>
    <w:qFormat/>
    <w:rsid w:val="008D5138"/>
    <w:rPr>
      <w:color w:val="0000FF"/>
    </w:rPr>
  </w:style>
  <w:style w:type="character" w:customStyle="1" w:styleId="TblCount">
    <w:name w:val="TblCount"/>
    <w:basedOn w:val="DefaultParagraphFont"/>
    <w:uiPriority w:val="1"/>
    <w:qFormat/>
    <w:rsid w:val="008D5138"/>
    <w:rPr>
      <w:color w:val="0000FF"/>
    </w:rPr>
  </w:style>
  <w:style w:type="character" w:customStyle="1" w:styleId="RefCount">
    <w:name w:val="RefCount"/>
    <w:basedOn w:val="DefaultParagraphFont"/>
    <w:uiPriority w:val="1"/>
    <w:qFormat/>
    <w:rsid w:val="008D5138"/>
    <w:rPr>
      <w:color w:val="0000FF"/>
    </w:rPr>
  </w:style>
  <w:style w:type="character" w:customStyle="1" w:styleId="EqnCount">
    <w:name w:val="EqnCount"/>
    <w:basedOn w:val="DefaultParagraphFont"/>
    <w:uiPriority w:val="1"/>
    <w:qFormat/>
    <w:rsid w:val="008D5138"/>
    <w:rPr>
      <w:color w:val="0000FF"/>
    </w:rPr>
  </w:style>
  <w:style w:type="paragraph" w:customStyle="1" w:styleId="AuthInfo">
    <w:name w:val="AuthInfo"/>
    <w:qFormat/>
    <w:rsid w:val="008D5138"/>
    <w:pPr>
      <w:spacing w:after="200" w:line="276" w:lineRule="auto"/>
    </w:pPr>
    <w:rPr>
      <w:kern w:val="0"/>
      <w14:ligatures w14:val="none"/>
    </w:rPr>
  </w:style>
  <w:style w:type="paragraph" w:customStyle="1" w:styleId="Parabib">
    <w:name w:val="Para_bib"/>
    <w:qFormat/>
    <w:rsid w:val="008D5138"/>
    <w:pPr>
      <w:spacing w:after="200" w:line="276" w:lineRule="auto"/>
    </w:pPr>
    <w:rPr>
      <w:kern w:val="0"/>
      <w14:ligatures w14:val="none"/>
    </w:rPr>
  </w:style>
  <w:style w:type="paragraph" w:customStyle="1" w:styleId="BibLaTex">
    <w:name w:val="Bib_LaTex"/>
    <w:qFormat/>
    <w:rsid w:val="008D5138"/>
    <w:pPr>
      <w:spacing w:after="200" w:line="276" w:lineRule="auto"/>
    </w:pPr>
    <w:rPr>
      <w:rFonts w:ascii="Times New Roman" w:hAnsi="Times New Roman"/>
      <w:kern w:val="0"/>
      <w14:ligatures w14:val="none"/>
    </w:rPr>
  </w:style>
  <w:style w:type="paragraph" w:customStyle="1" w:styleId="Algorithm">
    <w:name w:val="Algorithm"/>
    <w:basedOn w:val="Normal"/>
    <w:rsid w:val="008D5138"/>
  </w:style>
  <w:style w:type="paragraph" w:customStyle="1" w:styleId="RelatedArticle">
    <w:name w:val="RelatedArticle"/>
    <w:qFormat/>
    <w:rsid w:val="008D5138"/>
    <w:pPr>
      <w:spacing w:after="200" w:line="276" w:lineRule="auto"/>
    </w:pPr>
    <w:rPr>
      <w:kern w:val="0"/>
      <w14:ligatures w14:val="none"/>
    </w:rPr>
  </w:style>
  <w:style w:type="paragraph" w:customStyle="1" w:styleId="Annotation">
    <w:name w:val="Annotation"/>
    <w:basedOn w:val="Normal"/>
    <w:qFormat/>
    <w:rsid w:val="008D5138"/>
    <w:rPr>
      <w:sz w:val="20"/>
    </w:rPr>
  </w:style>
  <w:style w:type="paragraph" w:customStyle="1" w:styleId="BoxKeyword">
    <w:name w:val="BoxKeyword"/>
    <w:autoRedefine/>
    <w:qFormat/>
    <w:rsid w:val="008D5138"/>
    <w:pPr>
      <w:spacing w:after="200" w:line="276" w:lineRule="auto"/>
    </w:pPr>
    <w:rPr>
      <w:rFonts w:ascii="Times New Roman" w:hAnsi="Times New Roman"/>
      <w:kern w:val="0"/>
      <w:sz w:val="24"/>
      <w14:ligatures w14:val="none"/>
    </w:rPr>
  </w:style>
  <w:style w:type="paragraph" w:customStyle="1" w:styleId="MiscText">
    <w:name w:val="MiscText"/>
    <w:autoRedefine/>
    <w:qFormat/>
    <w:rsid w:val="008D5138"/>
    <w:pPr>
      <w:spacing w:after="200" w:line="276" w:lineRule="auto"/>
    </w:pPr>
    <w:rPr>
      <w:rFonts w:ascii="Times New Roman" w:hAnsi="Times New Roman"/>
      <w:kern w:val="0"/>
      <w:sz w:val="24"/>
      <w14:ligatures w14:val="none"/>
    </w:rPr>
  </w:style>
  <w:style w:type="character" w:customStyle="1" w:styleId="CJK">
    <w:name w:val="CJK"/>
    <w:uiPriority w:val="1"/>
    <w:rsid w:val="008D5138"/>
  </w:style>
  <w:style w:type="character" w:customStyle="1" w:styleId="BookSeries">
    <w:name w:val="BookSeries"/>
    <w:uiPriority w:val="1"/>
    <w:rsid w:val="008D5138"/>
  </w:style>
  <w:style w:type="paragraph" w:customStyle="1" w:styleId="SuppKeyword">
    <w:name w:val="SuppKeyword"/>
    <w:basedOn w:val="SuppInfo"/>
    <w:qFormat/>
    <w:rsid w:val="008D5138"/>
  </w:style>
  <w:style w:type="character" w:customStyle="1" w:styleId="eSlide">
    <w:name w:val="eSlide"/>
    <w:basedOn w:val="DefaultParagraphFont"/>
    <w:uiPriority w:val="1"/>
    <w:qFormat/>
    <w:rsid w:val="008D5138"/>
    <w:rPr>
      <w:color w:val="FF0000"/>
    </w:rPr>
  </w:style>
  <w:style w:type="character" w:customStyle="1" w:styleId="KeyTerm">
    <w:name w:val="KeyTerm"/>
    <w:basedOn w:val="DefaultParagraphFont"/>
    <w:uiPriority w:val="1"/>
    <w:qFormat/>
    <w:rsid w:val="008D5138"/>
    <w:rPr>
      <w:color w:val="538135" w:themeColor="accent6" w:themeShade="BF"/>
    </w:rPr>
  </w:style>
  <w:style w:type="character" w:customStyle="1" w:styleId="OtherTitle">
    <w:name w:val="OtherTitle"/>
    <w:basedOn w:val="DefaultParagraphFont"/>
    <w:uiPriority w:val="1"/>
    <w:qFormat/>
    <w:rsid w:val="008D5138"/>
    <w:rPr>
      <w:bdr w:val="none" w:sz="0" w:space="0" w:color="auto"/>
      <w:shd w:val="clear" w:color="auto" w:fill="BDD6EE" w:themeFill="accent5" w:themeFillTint="66"/>
    </w:rPr>
  </w:style>
  <w:style w:type="paragraph" w:customStyle="1" w:styleId="SidebarText">
    <w:name w:val="SidebarText"/>
    <w:basedOn w:val="Normal"/>
    <w:qFormat/>
    <w:rsid w:val="008D5138"/>
    <w:pPr>
      <w:spacing w:after="0" w:line="360" w:lineRule="auto"/>
      <w:ind w:left="475"/>
    </w:pPr>
    <w:rPr>
      <w:rFonts w:eastAsia="Times New Roman" w:cs="Times New Roman"/>
      <w:noProof/>
      <w:sz w:val="24"/>
      <w:szCs w:val="20"/>
    </w:rPr>
  </w:style>
  <w:style w:type="character" w:customStyle="1" w:styleId="term-InText">
    <w:name w:val="term-InText"/>
    <w:uiPriority w:val="1"/>
    <w:rsid w:val="008D5138"/>
  </w:style>
  <w:style w:type="character" w:customStyle="1" w:styleId="GrantAuthor">
    <w:name w:val="GrantAuthor"/>
    <w:basedOn w:val="DefaultParagraphFont"/>
    <w:uiPriority w:val="1"/>
    <w:qFormat/>
    <w:rsid w:val="008D5138"/>
    <w:rPr>
      <w:color w:val="C45911" w:themeColor="accent2" w:themeShade="BF"/>
    </w:rPr>
  </w:style>
  <w:style w:type="character" w:customStyle="1" w:styleId="Price">
    <w:name w:val="Price"/>
    <w:uiPriority w:val="1"/>
    <w:rsid w:val="008D5138"/>
  </w:style>
  <w:style w:type="paragraph" w:customStyle="1" w:styleId="BoxFootnote">
    <w:name w:val="BoxFootnote"/>
    <w:basedOn w:val="TableFootnote"/>
    <w:qFormat/>
    <w:rsid w:val="008D5138"/>
  </w:style>
  <w:style w:type="paragraph" w:customStyle="1" w:styleId="ConflictOfInterestHead">
    <w:name w:val="ConflictOfInterestHead"/>
    <w:basedOn w:val="AdditionalInfoHead"/>
    <w:qFormat/>
    <w:rsid w:val="008D5138"/>
  </w:style>
  <w:style w:type="character" w:customStyle="1" w:styleId="eLocator">
    <w:name w:val="eLocator"/>
    <w:basedOn w:val="DefaultParagraphFont"/>
    <w:uiPriority w:val="1"/>
    <w:rsid w:val="008D5138"/>
    <w:rPr>
      <w:color w:val="A5A5A5" w:themeColor="accent3"/>
    </w:rPr>
  </w:style>
  <w:style w:type="character" w:customStyle="1" w:styleId="Twitter">
    <w:name w:val="Twitter"/>
    <w:basedOn w:val="DefaultParagraphFont"/>
    <w:uiPriority w:val="1"/>
    <w:qFormat/>
    <w:rsid w:val="008D5138"/>
    <w:rPr>
      <w:color w:val="BF8F00" w:themeColor="accent4" w:themeShade="BF"/>
    </w:rPr>
  </w:style>
  <w:style w:type="paragraph" w:customStyle="1" w:styleId="StubTitledocument">
    <w:name w:val="StubTitle_document"/>
    <w:basedOn w:val="Subtitle"/>
    <w:qFormat/>
    <w:rsid w:val="008D5138"/>
  </w:style>
  <w:style w:type="character" w:customStyle="1" w:styleId="ArticleNumber">
    <w:name w:val="ArticleNumber"/>
    <w:basedOn w:val="DefaultParagraphFont"/>
    <w:uiPriority w:val="1"/>
    <w:qFormat/>
    <w:rsid w:val="008D5138"/>
    <w:rPr>
      <w:color w:val="3F3E00"/>
    </w:rPr>
  </w:style>
  <w:style w:type="paragraph" w:customStyle="1" w:styleId="EqnGroupBegin">
    <w:name w:val="EqnGroupBegin"/>
    <w:basedOn w:val="Normal"/>
    <w:qFormat/>
    <w:rsid w:val="008D5138"/>
    <w:pPr>
      <w:pBdr>
        <w:top w:val="single" w:sz="12" w:space="1" w:color="auto"/>
      </w:pBdr>
      <w:shd w:val="clear" w:color="auto" w:fill="C9C9C9" w:themeFill="accent3" w:themeFillTint="99"/>
      <w:jc w:val="center"/>
    </w:pPr>
  </w:style>
  <w:style w:type="paragraph" w:customStyle="1" w:styleId="EqnGroupEnd">
    <w:name w:val="EqnGroupEnd"/>
    <w:basedOn w:val="Normal"/>
    <w:qFormat/>
    <w:rsid w:val="008D5138"/>
    <w:pPr>
      <w:pBdr>
        <w:bottom w:val="single" w:sz="12" w:space="1" w:color="auto"/>
      </w:pBdr>
      <w:shd w:val="clear" w:color="auto" w:fill="C9C9C9" w:themeFill="accent3" w:themeFillTint="99"/>
      <w:jc w:val="center"/>
    </w:pPr>
  </w:style>
  <w:style w:type="character" w:customStyle="1" w:styleId="AccessedDate">
    <w:name w:val="AccessedDate"/>
    <w:basedOn w:val="DefaultParagraphFont"/>
    <w:uiPriority w:val="1"/>
    <w:rsid w:val="008D5138"/>
    <w:rPr>
      <w:color w:val="auto"/>
      <w:bdr w:val="none" w:sz="0" w:space="0" w:color="auto"/>
      <w:shd w:val="clear" w:color="auto" w:fill="97FF97"/>
    </w:rPr>
  </w:style>
  <w:style w:type="character" w:customStyle="1" w:styleId="PII">
    <w:name w:val="PII"/>
    <w:basedOn w:val="DefaultParagraphFont"/>
    <w:uiPriority w:val="1"/>
    <w:rsid w:val="008D5138"/>
    <w:rPr>
      <w:bdr w:val="none" w:sz="0" w:space="0" w:color="auto"/>
      <w:shd w:val="clear" w:color="auto" w:fill="F9907F"/>
    </w:rPr>
  </w:style>
  <w:style w:type="paragraph" w:customStyle="1" w:styleId="Image">
    <w:name w:val="Image"/>
    <w:basedOn w:val="Normal"/>
    <w:qFormat/>
    <w:rsid w:val="008D5138"/>
  </w:style>
  <w:style w:type="paragraph" w:customStyle="1" w:styleId="ShortTitle">
    <w:name w:val="ShortTitle"/>
    <w:basedOn w:val="Normal"/>
    <w:qFormat/>
    <w:rsid w:val="008D5138"/>
  </w:style>
  <w:style w:type="paragraph" w:customStyle="1" w:styleId="ReferencedData">
    <w:name w:val="ReferencedData"/>
    <w:basedOn w:val="ShortTitle"/>
    <w:qFormat/>
    <w:rsid w:val="008D5138"/>
  </w:style>
  <w:style w:type="character" w:customStyle="1" w:styleId="Nickname">
    <w:name w:val="Nickname"/>
    <w:basedOn w:val="DefaultParagraphFont"/>
    <w:uiPriority w:val="1"/>
    <w:qFormat/>
    <w:rsid w:val="008D5138"/>
    <w:rPr>
      <w:color w:val="538135" w:themeColor="accent6" w:themeShade="BF"/>
    </w:rPr>
  </w:style>
  <w:style w:type="character" w:styleId="Emphasis">
    <w:name w:val="Emphasis"/>
    <w:basedOn w:val="DefaultParagraphFont"/>
    <w:uiPriority w:val="20"/>
    <w:qFormat/>
    <w:rsid w:val="008D5138"/>
    <w:rPr>
      <w:i/>
      <w:iCs/>
    </w:rPr>
  </w:style>
  <w:style w:type="character" w:customStyle="1" w:styleId="DrugName">
    <w:name w:val="Drug Name"/>
    <w:qFormat/>
    <w:rsid w:val="008D5138"/>
    <w:rPr>
      <w:rFonts w:ascii="Arial" w:hAnsi="Arial"/>
      <w:b/>
      <w:color w:val="E36C0A"/>
      <w:u w:val="single"/>
    </w:rPr>
  </w:style>
  <w:style w:type="paragraph" w:customStyle="1" w:styleId="Supplementary">
    <w:name w:val="Supplementary"/>
    <w:basedOn w:val="Normal"/>
    <w:qFormat/>
    <w:rsid w:val="008D5138"/>
  </w:style>
  <w:style w:type="character" w:customStyle="1" w:styleId="accessionId">
    <w:name w:val="accessionId"/>
    <w:basedOn w:val="DefaultParagraphFont"/>
    <w:uiPriority w:val="1"/>
    <w:qFormat/>
    <w:rsid w:val="008D5138"/>
    <w:rPr>
      <w:color w:val="FF0000"/>
    </w:rPr>
  </w:style>
  <w:style w:type="character" w:customStyle="1" w:styleId="Pronouns">
    <w:name w:val="Pronouns"/>
    <w:basedOn w:val="DefaultParagraphFont"/>
    <w:uiPriority w:val="1"/>
    <w:qFormat/>
    <w:rsid w:val="008D5138"/>
    <w:rPr>
      <w:color w:val="C45911" w:themeColor="accent2" w:themeShade="BF"/>
    </w:rPr>
  </w:style>
  <w:style w:type="character" w:customStyle="1" w:styleId="CreditTaxonomy">
    <w:name w:val="CreditTaxonomy"/>
    <w:basedOn w:val="DefaultParagraphFont"/>
    <w:uiPriority w:val="1"/>
    <w:rsid w:val="008D5138"/>
    <w:rPr>
      <w:color w:val="00B050"/>
    </w:rPr>
  </w:style>
  <w:style w:type="paragraph" w:customStyle="1" w:styleId="TableSource">
    <w:name w:val="TableSource"/>
    <w:basedOn w:val="Normal"/>
    <w:qFormat/>
    <w:rsid w:val="008D5138"/>
  </w:style>
  <w:style w:type="character" w:customStyle="1" w:styleId="collab-text">
    <w:name w:val="collab-text"/>
    <w:basedOn w:val="DefaultParagraphFont"/>
    <w:uiPriority w:val="1"/>
    <w:rsid w:val="008D5138"/>
    <w:rPr>
      <w:color w:val="538135" w:themeColor="accent6" w:themeShade="BF"/>
    </w:rPr>
  </w:style>
  <w:style w:type="paragraph" w:customStyle="1" w:styleId="Index5">
    <w:name w:val="Index5"/>
    <w:basedOn w:val="Normal"/>
    <w:qFormat/>
    <w:rsid w:val="008D5138"/>
  </w:style>
  <w:style w:type="paragraph" w:customStyle="1" w:styleId="Index6">
    <w:name w:val="Index6"/>
    <w:basedOn w:val="Normal"/>
    <w:qFormat/>
    <w:rsid w:val="008D5138"/>
  </w:style>
  <w:style w:type="paragraph" w:customStyle="1" w:styleId="Index7">
    <w:name w:val="Index7"/>
    <w:basedOn w:val="Normal"/>
    <w:qFormat/>
    <w:rsid w:val="008D5138"/>
  </w:style>
  <w:style w:type="paragraph" w:customStyle="1" w:styleId="Index8">
    <w:name w:val="Index8"/>
    <w:basedOn w:val="Normal"/>
    <w:qFormat/>
    <w:rsid w:val="008D5138"/>
  </w:style>
  <w:style w:type="paragraph" w:customStyle="1" w:styleId="Index9">
    <w:name w:val="Index9"/>
    <w:basedOn w:val="Normal"/>
    <w:qFormat/>
    <w:rsid w:val="008D5138"/>
  </w:style>
  <w:style w:type="paragraph" w:customStyle="1" w:styleId="AltText">
    <w:name w:val="AltText"/>
    <w:basedOn w:val="FigureCaption"/>
    <w:link w:val="AltTextChar"/>
    <w:qFormat/>
    <w:rsid w:val="008D5138"/>
  </w:style>
  <w:style w:type="character" w:customStyle="1" w:styleId="AltTextChar">
    <w:name w:val="AltText Char"/>
    <w:basedOn w:val="FigureCaptionChar"/>
    <w:link w:val="AltText"/>
    <w:rsid w:val="008D5138"/>
    <w:rPr>
      <w:rFonts w:ascii="Times New Roman" w:hAnsi="Times New Roman"/>
      <w:color w:val="0070C0"/>
      <w:kern w:val="0"/>
      <w:sz w:val="24"/>
      <w14:ligatures w14:val="none"/>
    </w:rPr>
  </w:style>
  <w:style w:type="paragraph" w:customStyle="1" w:styleId="BoxHead4">
    <w:name w:val="BoxHead4"/>
    <w:basedOn w:val="BoxHead3"/>
    <w:qFormat/>
    <w:rsid w:val="008D5138"/>
    <w:rPr>
      <w:sz w:val="20"/>
    </w:rPr>
  </w:style>
  <w:style w:type="paragraph" w:customStyle="1" w:styleId="BoxHead5">
    <w:name w:val="BoxHead5"/>
    <w:basedOn w:val="BoxHead4"/>
    <w:next w:val="BoxHead4"/>
    <w:qFormat/>
    <w:rsid w:val="008D5138"/>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C8E680-42A2-4BF1-AF1E-9A073A8060D9}">
  <we:reference id="wa200005983" version="1.2.0.0" store="en-US" storeType="OMEX"/>
  <we:alternateReferences>
    <we:reference id="WA200005983"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Workflow version="v.1.11">
  <Filtration versionrequired="True" status="YTS">
    <Mandatory>
      <P status="YTS">(1) * Replace leftmost and rightmost char -(hyphen) of superscript matter, into minus</P>
      <P status="YTS">(2) * Replace all variations of degree into 'degree' symbol</P>
      <P status="YTS">(3) * Remove unwanted blank lines</P>
      <P status="YTS">(4) * Replace underlined 'plus' sign(s) with plus/minus symbol(s)</P>
      <P status="YTS">(5) * Replace underlined 'Greater Than' symbol(s) with 'Greater Than or Equal To' symbol(s)</P>
      <P status="YTS">(6) * Replace underlined 'Less Than' symbol(s) with 'Less Than or Equal To' symbol(s)</P>
      <P status="YTS">(7) * Replace 'x' with 'multiplication' symbol</P>
      <P status="YTS">(8) * Remove space(s) before tab</P>
      <P status="YTS">(9) * Remove space(s) after tab</P>
      <P status="YTS">(10) * Remove tab(s) before paragraph mark</P>
      <P status="YTS">(11) * Remove tab(s) after paragraph mark</P>
      <P status="YTS">(12) * Remove space(s) before paragraph mark</P>
      <P status="YTS">(13) * Remove space(s) after paragraph mark</P>
      <P status="YTS">(14) * Replace multiple space(s) with single space</P>
      <P status="YTS">(22) * Remove space(s) before comma</P>
      <P status="YTS">(23) * Remove space(s) before semicolon</P>
      <P status="YTS">(25) * Remove space(s) before closing parenthesis</P>
      <P status="YTS">(26) * Remove space(s) after opening parenthesis</P>
      <P status="YTS">(29) * Remove space before Celsius or Fahrenheit sign</P>
      <P status="YTS">(38) * Remove unwanted section/page/column Breaks</P>
    </Mandatory>
    <Optional>
      <P status="YTS">(15) * Change 'Em Dash' with --- (triple hyphen) and 'En Dash' with -- (double hyphen)</P>
      <P status="YTS">(16) * Replace 'single hyphen' inside page range/number range with 'double hyphen'</P>
      <P status="YTS">(17) * Change 'double hyphen' inside page range/number range into 'single hyphen'</P>
      <P status="YTS">(18) * Change smart quote(s) to straight quote(s)</P>
      <P status="YTS">(19) * Change straight quote(s) to smart quote(s)</P>
      <P status="YTS">(20) * Change three consecutive dots to Ellipsis(...)</P>
      <P status="YTS">(21) * Change hyphen (with space both side) into En Dash (with space both side)</P>
      <P status="YTS">(24) * Remove space(s) before period</P>
      <P status="YTS">(27) * Remove comma from digits</P>
      <P status="YTS">(28) * Remove space(s) before % sign</P>
      <P status="YTS">(30) * Convert tab mark(s) to standard form</P>
      <P status="YTS">(31) * Add 'space' before and after 'equal sign'</P>
      <P status="YTS">(32) * Move 'period' from outside closing double quote(s) to inside</P>
      <P status="YTS">(33) * Move 'comma' from outside closing double quote(s) to inside</P>
      <P status="YTS">(34) * Convert 'direction' sign(s) to symbol(s)</P>
      <P status="YTS">(35) * Convert 'hard return' mark(s) to standard form</P>
      <P status="YTS">(36) * Insert 'En Space' in COMMON SI and Metric units</P>
      <P status="YTS">(37) * Insert 'En Space' for COMPLEX (&amp;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amp;gt;550 units) SI and Metric units</P>
      <P status="YTS">(44) * Remove header and footer information</P>
      <P status="YTS">(45) * Remove space before superscript footnote/endnote citations</P>
      <P status="YTS">(46) * Remove Optional Hyphen Between Word</P>
      <P status="YTS">(47) * Convert 'direction' arrow(s) to symbol(s)</P>
      <P status="YTS">(48) * Delete empty line breaks</P>
      <P status="YTS">(49) * convert greek small letter mu (Âµ) to micro (Âµ)</P>
      <P status="YTS">(50) * Convert Elipsis to DOT with space</P>
      <P status="YTS">(51) * Convert DOI: xx.xxxx/ to https://doi.org/xx.xxxx/</P>
      <P status="YTS">(52) * Insert MS-Word comment in place of query tag</P>
      <P status="YTS">(53) * Insert space between ")("</P>
      <P status="YTS">(54) * Remove Non Braking Spaces with normal space</P>
      <P status="YTS">(55) * Insert space in non spaced float citations</P>
      <P status="YTS">(56) * Highlight List Paragraph in Tables.</P>
      <P status="YTS">(57) * Convert prime to apos</P>
      <P status="YTS">(58) * Listing numbers to be converted as text during filtration</P>
    </Optional>
  </Filtration>
  <BodyStyling versionrequired="True" status="YTS">
    <TagMapping status="YTS">
    </TagMapping>
    <StyleMapping status="YTS">
    </StyleMapping>
  </BodyStyling>
  <Reference versionrequired="True" status="YTS">
  </Reference>
  <CrossLinking versionrequired="True" status="YTS">
  </CrossLinking>
  <Metadata versionrequired="True" status="YTS">
    <Global>
      <JournalID type="publisher">YSROE</JournalID>
      <JournalID type="coden">
      </JournalID>
      <JournalID type="hwp">
      </JournalID>
      <JournalID type="pmc">
      </JournalID>
      <JournalID type="nlmta">
      </JournalID>
      <JournalID type="pmid">
      </JournalID>
      <JournalID type="pumbed">
      </JournalID>
      <JournalID type="doi">
      </JournalID>
      <JournalID type="other">
      </JournalID>
      <JOURNALTITLE>Seminars in Roentgenology</JOURNALTITLE>
      <JOURNALSUBTITLE>
      </JOURNALSUBTITLE>
      <TRANSJOURNALTITLE>
      </TRANSJOURNALTITLE>
      <ABBREVJOURNALTITLE>
      </ABBREVJOURNALTITLE>
      <ISSNPRINT>
      </ISSNPRINT>
      <ISSNONLINE>
      </ISSNONLINE>
      <PUBLISHERNAME>
      </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ptsorder.xml">
      <ARTICLEID mandatory="True" active="True" metadata="aid" tagname=""/>
      <DOI mandatory="True" active="True" metadata="doi" tagname=""/>
      <PMID mandatory="False" active="False" metadata="" tagname=""/>
      <CODEN mandatory="False" active="False" metadata="" tagname=""/>
      <MANUSCRIPT mandatory="False" active="False" metadata="" tagname=""/>
      <PII mandatory="True" active="True" metadata="pii" tagname=""/>
      <OTHER mandatory="False" active="False" metadata="" tagname=""/>
      <SUBJECT_LEVEL1 mandatory="False" active="False" metadata="" tagname=""/>
      <SUBJECT_LEVEL2 mandatory="False" active="False" metadata="" tagname=""/>
      <PUBDATE_PRINT mandatory="False" active="False" metadata="" tagname=""/>
      <PUBDATE_ONLINE mandatory="False" active="False" metadata="" tagname=""/>
      <HISTORYDATE_RECEIVED mandatory="False" active="True" metadata="received-date" tagname=""/>
      <HISTORYDATE_REV-REQUEST mandatory="False" active="False" metadata="" tagname=""/>
      <HISTORYDATE_REV-RECEIVED mandatory="False" active="True" metadata="revised-date" tagname=""/>
      <HISTORYDATE_ACCEPTED mandatory="False" active="True" metadata="accept-date" tagname=""/>
      <VOLUME mandatory="False" active="False" metadata="" tagname=""/>
      <ISSUE mandatory="False" active="False" metadata="" tagname=""/>
      <SUPPLEMENTARY_MATERIAL mandatory="False" active="False" metadata="" tagname=""/>
      <COPYRIGHT_STATEMENT mandatory="False" active="True" metadata="copyright-status" tagname=""/>
      <OPEN_ACCESS mandatory="False" active="True" metadata="" tagname=""/>
      <ARTICLE_TYPE mandatory="False" active="True" metadata="pit" tagname=""/>
      <ORCID mandatory="False" active="False" metadata="orcid" tagname=""/>
    </ArticleSpecific>
  </Metadata>
  <Validation versionrequired="True" status="YTS">
    <P status="YTS" type="Warning">(1) * Alert if Hidden text found in manuscript</P>
    <P status="YTS" type="Warning">(3) * Alert if wrong hyperlink applied to numbered citation.</P>
    <P status="YTS" type="Warning">(4) * Alert for wrong reference type</P>
    <P status="YTS" type="Warning">(7) * Alert to check the space between initials in reference authors</P>
    <P status="YTS" type="Warning">(11) * Alert if Volume and Page is missing in Periodical/Journal reference</P>
    <P status="YTS" type="Warning">(12) * Alert if Publisher missing in Book Reference</P>
    <P status="YTS" type="Warning">(13) * Alert if Book Reference containing URL</P>
    <P status="YTS" type="Warning">(16) * Alert for double occurrence of year and page range marking in references</P>
    <P status="YTS" type="Error">(17) * Alert to match reference style with style-sheet</P>
    <P status="YTS" type="Warning">(23) * Compare Doc Process</P>
    <P status="YTS" type="Warning">(24) * Alert if there is no space between text and inline equations</P>
    <P status="YTS" type="Warning">(25) * Alert to check all table heading is coming in bold</P>
    <P status="YTS" type="Warning">(26) * Alert to compare Email address with PTS</P>
    <P status="YTS" type="Warning">(27) * Alert to compare corresponding author with PTS.</P>
    <P status="YTS" type="Warning">(28) * CheckList</P>
    <P status="YTS" type="Warning">(37) * Validation for Fundref Linking based on Keywords</P>
    <CheckList>
    </CheckList>
  </Validation>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Full Text XML</OUTPUTTYPE>
      <PDFGENERATION>Yes</PDFGENERATION>
      <TABLEFONTSIZE>0</TABLEFONTSIZE>
      <TABLEPARAGRAPHINDENT>0,0</TABLEPARAGRAPHINDENT>
      <TABLEPARAGRAPHSPACING>0,0</TABLEPARAGRAPHSPACING>
      <TABLECELLMARGIN>0,0,0,0</TABLECELLMARGIN>
    </XMLValidation>
    <DocValidation status="YTS">
    </DocValidation>
  </XmlConversion>
  <PreEditing versionrequired="True" status="YTS" candice_enabled="False">
    <Mandatory>
      <P status="YTS">(1935) * References Alphabetical Sorting (New)</P>
      <P status="YTS">(1955) * Change minus or hyphen to ndash in figure and table citation.</P>
      <P status="YTS">(749) * Change Article Title in sentence case</P>
      <P status="YTS">(277) * Insertion of non-breaking space before all commonly occurring units</P>
      <P status="YTS">(1471) * Insert thinspace between number and percent symbol.</P>
      <P status="YTS">(509) * Comman eMFC points</P>
      <P status="YTS">(1002) * Reference heading: Update heading as 'References'.</P>
      <P status="YTS">(1121) * Reference author: More than three authors,  list first three with et al.</P>
      <P status="YTS">(1536) * Query if Publisher name and location are missing in book type reference.</P>
      <P status="YTS">(298) * Compound units can have either a space or a solidus between the units. </P>
      <P status="YTS">(276) * Checking floating objects have labels</P>
      <P status="YTS">(290) * The correspondence address text content should end with a full stop</P>
      <P status="YTS">(699) * Query authors for missing page numbers and book chapters in journal/book references</P>
      <P status="YTS">(278) * Article cleaning for additional spaces, paragraph breaks, etc. Note that care should be taken before automatically cleaning field codes in case an author has used a referencing software such as EndNote and left the field codes in.</P>
      <P status="YTS">(285) * 'et al.' should always be Roman, unless it is required to be italic in a journal that has a non-standard reference style: this will be documented on the journal style sheet where appropriate</P>
      <P status="YTS">(288) * Inserting full stops after captions</P>
      <P status="YTS">(301) * Capture 'gene accession numbers'.</P>
      <P status="YTS">(1474) * Insert query for missing volume in periodical reference.</P>
      <P status="YTS">(1475) * Query if Publisher location is missing in book type reference.</P>
      <P status="YTS">(287) * For all types of floating object their ce:label subelement is mandatory</P>
      <P status="YTS">(296) * For arc minutes and arc seconds (', "''),1' 3' single (&amp;amp;prime;) and 2" 4" double (&amp;amp;Prime;) primes should be used.</P>
      <P status="YTS">(1034) * Reference JournalTitle: Set full title to abbreviate form without dot</P>
      <P status="YTS">(1874) * In reference Book title should be in Title Case.</P>
      <P status="YTS">(341) * Convert Raise in Words into Sup/Sub.</P>
      <P status="YTS">(281) * Change occurrences of 1st, 2nd, 3rd, etc., to 1st, 2nd, 3rd, etc</P>
      <P status="YTS">(289) * Initials should be closed up without spaces in between (any spacing required will be introduced during typeset conversion)</P>
      <P status="YTS">(1104) * Reference citation: Superscript citations should appear after the punctuation</P>
      <P status="YTS">(294) * Incorrect symbols (e.g. superscript 'o' used to denote the degree sign) should be replaced with the correct symbols or glyphs</P>
      <P status="YTS">(1902) * Superscript numbers, Superscript numbers with parenthesis, Superscript numbers with square brackets, In-line numbered with parenthesis, In-line numbered with square brackets, Name-Date to Supercript numbers in numerical order and   Inside citation except colon and semicolon</P>
      <P status="YTS">(1956) * Unit should not be in italic (Like Mmg,Âµg,Âµg/ML,Âµm,Âµl,Âµmol).</P>
      <P status="YTS">(1957) * As per eMFC guidelines, figure subparts are not required to be cross linked.</P>
      <P status="YTS">(1958) * Statement of significance should be always sentence case.</P>
    </Mandatory>
  </PreEditing>
  <CopyEditing versionrequired="True" status="YTS">
  </CopyEditing>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Full Text XML</OUTPUTTYPE>
      <PDFGENERATION>Yes</PDFGENERATION>
      <TABLEFONTSIZE>0</TABLEFONTSIZE>
      <TABLEPARAGRAPHINDENT>0,0</TABLEPARAGRAPHINDENT>
      <TABLEPARAGRAPHSPACING>0,0</TABLEPARAGRAPHSPACING>
      <TABLECELLMARGIN>0,0,0,0</TABLECELLMARGIN>
    </XMLValidation>
    <DocValidation status="YTS">
    </DocValidation>
  </XmlConversion>
  <Utility>
    <Manual>
      <Category name="ABSTRACT">
        <Query>Please provide an abstract of fewer than [] words.</Query>
        <Query>Please provide an abstract.</Query>
        <Query>Please provide a synopsis</Query>
        <Query>Figures and tables should not be cited in the abstract. A citation for [Fig./Table ___] has been inserted instead in the text. Please check, and correct if necessary</Query>
        <Query>The reference to [] has only been cited in the abstract and not in the text. Please provide a citation for this reference in the main text.</Query>
        <Query>Please provide a synopsis of fewer than [] words</Query>
      </Category>
      <Category name="AFFILIATION">
        <Query>No abbreviations should be used in author affiliations. Please provide the expansion of [] used in this affiliation.</Query>
        <Query>The country name has been inserted for the [second authors] affiliation. Please check, and correct if necessary.</Query>
        <Query>Please ensure that affiliations, affiliation addresses, present addresses, and corresponding authorâ€™s  information are complete and accurate (street address, city, state if applicable, ZIP code if applicable, province if applicable, country, e-mail address, and telephone and fax numbers with country codes) and that all abbreviations are spelled out.</Query>
        <Query>The country name has been inserted for the [second author's] affiliation. Please check, and correct if necessary.</Query>
        <Query>Please provide street address, city, state if applicable, ZIP code if applicable, province if applicable, country, e-mail address, and telephone and fax numbers with country codes for author(s) [].</Query>
        <Query>Please provide a complete postal address for affiliation(s) [].</Query>
        <Query>Please check whether the author name(s) and affiliation(s) are correct.</Query>
        <Query>The country name has been inserted for the [second author's] affiliation. Please check, and correct if necessary.</Query>
        <Query>Please provide a complete affiliation for __ [Explain what you require e.g., dept, institution, city, state, country].</Query>
        <Query>The affiliation â€˜__â€™ has been split into two different affiliations. Please check, and correct if necessary.</Query>
        <Query>Please check that the affiliations link the authors with their correct departments, institutions, and locations, and correct if necessary.</Query>
      </Category>
      <Category name="ARTICLE STRUCTURE">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Category>
      <Category name="AUTHORS">
        <Query>Please provide professional degrees (e.g., PhD, MD) for the authors.</Query>
        <Query>Please check whether the author name(s) and affiliation(s) are correct.</Query>
        <Query>Please confirm that given names and surnames have been identified correctly.</Query>
        <Query>Please confirm that given names and surnames have been identified correctly and are presented in the desired order.</Query>
        <Query>No abbreviations should be used in author affiliations. Please provide the expansion of [] used in this affiliation.</Query>
        <Query>Please provide the full given names of all the authors.</Query>
      </Category>
      <Category name="AUTHORSHIP">
        <Query>
          [AUT007] Please check the 
          <b>address for the corresponding author</b>
           that has been added here, and correct if necessary.
        </Query>
        <Query>
          [AUT006] The 
          <b>country name</b>
           has been inserted for the [second authorâ€™s] affiliation. Please check, and correct if necessary.
        </Query>
        <Query>
          [AUT005] The 
          <b>affiliation</b>
           â€˜__â€™ has been split into two different affiliations. Please check and correct if necessary.
        </Query>
        <Query>
          [AUT004] Please check that the 
          <b>affiliations</b>
           link the authors with their correct departments, institutions, and locations, and correct if necessary.
        </Query>
        <Query>
          [AUT003] We find that the 
          <b>author role</b>
           provided for the author(s) â€œ__________â€ do(es) not match the list of acceptable CRediT roles. Please choose a role from the below list for this author: Conceptualization, Data curation, Formal analysis, Funding acquisition, Investigation, Methodology, Project administration, Resources, Software, Supervision, Validation, Visualization, Writing - original draft, Writing - review &amp; editing.
        </Query>
        <Query>
          [AUT002] Please check whether the 
          <b>designated corresponding author</b>
           is correct, and amend if necessary.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2] Please check whether the 
          <b>designated corresponding author</b>
           is correct, and amend if necessary.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2] Please check whether the 
          <b>designated corresponding author</b>
           is correct, and amend if necessary.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11] 
          <b>author name</b>
           is 
          <b>not listed as an author</b>
           of this article and hence cannot be added to the CRediT section. Please either move this author role  to the Acknowledgements section or delete it from the CRediT section.
        </Query>
        <Query>
          [AUT012] 
          <b>author name</b>
           has not been provided with a 
          <b>CRediT role</b>
           and hence cannot be added to the CRediTs section here. Please ensure that all authors have a CRediT role associated to them.
        </Query>
        <Query>
          [AUT008] Note: The author's 
          <b>telephone/fax number</b>
           has been removed as these are not published in journal articles. 
        </Query>
        <Query>
          [AUT009] Please confirm that the provided 
          <b>email</b>
           â€œ____â€ is the correct address for official communication, else provide an alternate e-mail address to replace the existing one, because private e-mail addresses should not be used in articles as the address for communication.
        </Query>
      </Category>
      <Category name="BODY">
        <Query>Please clarify the meaning of the sentence that begins with "________________."</Query>
        <Query>This sentence has been slightly modified for clarity. Please check that the meaning is still correct, and amend if necessary.</Query>
        <Query>Please check the italicization of genus and species names, and correct if necessary.</Query>
        <Query>Proposition [] mentioned here has been changed to Lemma []. Please check, and correct if necessary.</Query>
        <Query>The given sentence seems to be incomplete. Please check for missing words/phrases and complete the sentence.</Query>
        <Query>This [opening/closing] parenthesis does not have a corresponding [closing/opening]  parenthesis. Please insert the parenthesis in the appropriate position.</Query>
        <Query>One parenthesis has been [added/deleted] to balance the delimiters. Please check that this was done correctly, and amend if necessary.</Query>
        <Query>All abbreviations should be defined at the first use of the term, separately in the title, abstract, and main text (except for those that are never expanded or are only expanded in the â€œAbbreviationsâ€ section). They should be added to the â€œAbbreviationsâ€ section if used more than once. Please check throughout the text for other instances of initially unexpanded abbreviations, and ensure that any that have been expanded by the copyeditor are correct.</Query>
        <Query>The usage of â€˜__â€™ and â€˜__â€™ needs to be consistent throughout the text. Please check and amend as necessary.</Query>
        <Query>Please provide the expansion for genus name(s) [].</Query>
        <Query>The abbreviation __ has been expanded inconsistently in the text. Please check, and correct as necessary.</Query>
        <Query>Please check the italicization of genes, and correct if necessary.</Query>
        <Query>Please provide a conflict of interest statement. If there is no conflict of interest, state that.</Query>
        <Query>In which city, state, and country is this company located?</Query>
        <Query>Please confirm that this is the correct file.</Query>
        <Query>This sentence has been reworded for clarity. Please check that the meaning is still correct.</Query>
        <Query>Is the word "_____________" spelled correctly? Please check, and amend if necessary.</Query>
        <Query>Please supply a g value.</Query>
        <Query>Please check the hierarchy of the section headings.</Query>
        <Query>Would you consider changing the phrase '__â€¦' to '__â€¦' in the sentence "__â€¦" ? Please check, and correct if necessary.</Query>
        <Query>Please check.....</Query>
        <Query>The citation of "Section [ ]" has been modified to "Section [ ]". Please check, and correct if necessary.</Query>
        <Query>Would you consider changing the phrase '__â€¦' to '__â€¦' in the sentence "__â€¦" ? Please check, and correct if necessary.</Query>
        <Query>The significance symbol P, has been represented by both P and p, and needs to be consistent throughout the text. Please check and amend as necessary.</Query>
        <Query>Please provide a definition for the abbreviation __ in the sentence â€œâ€¦â€.</Query>
        <Query>Please check that the end of mathematical proof marks have been added correctly, and correct if necessary.</Query>
        <Query>Please check the edit(s) made in Eq. (__), and correct if necessary.</Query>
        <Query>Please check the sentence "â€¦" for clarity, and correct if necessary.</Query>
        <Query>Please provide city, state and country for manufacturers [].</Query>
        <Query>Would you consider changing the phrase '__â€¦' to '__â€¦' in the sentence "__â€¦"? Please check, and correct if necessary.</Query>
        <Query>Please check the spelling of the term __ in sentence â€œ__â€¦â€, and correct if necessary.</Query>
        <Query>Please check the edit(s) made in the sentence "â€¦", and correct if necessary.</Query>
        <Query>The usage of '__' and '__' needs to be consistent throughout the text. Please check and amend as necessary.</Query>
        <Query>The abbreviation â€œ__â€ (e.g., PCS) has been defined as â€œ____â€ (e.g., physical component summary) and â€œ___â€ (e.g., physical composite summary) in the document. Please check, and correct if necessary.</Query>
        <Query>To maintain sequential order, sections, equations and enunciations have been renumbered. Hence, their corresponding citations have also changed throughout the text. Please check, and correct if necessary.</Query>
        <Query>Is this the correct expansion of []? Please check, and correct if necessary.</Query>
      </Category>
      <Category name="CITATIONS">
        <Query>
          [CIT011] Please cite 
          <b>footnote</b>
           â€˜__â€™.
        </Query>
        <Query>
          [CIT004] 
          <b>Table</b>
          (s) [] was/were provided, but not cited in the text. Please provide a citation for it/them.
        </Query>
        <Query>
          [CIT009] If there are fewer than seven authors for a 
          <b>reference citation</b>
          , please add all their names; if there are seven or more authors, please supply the first three authorsâ€™ names, followed by â€˜et al.â€™
        </Query>
        <Query>The spelling of the author name(s) in the text has been changed to __ to match the reference list. Please check the spelling, and correct if necessary.</Query>
        <Query>Table(s) [] was/were provided, but not cited in the text. Please provide a citation for it/them.</Query>
        <Query>Figures or tables were not cited in the text. Please check that the citations suggested by the copyeditor are in the appropriate place, and correct if necessary.</Query>
        <Query>The references should be sequentially cited in the text, hence Ref(s). __ have been renumbered both in the text and in the reference list. Please check, and correct if necessary.</Query>
        <Query>
          [CIT007] The 
          <b>citation</b>
           â€˜____â€™ has been changed to match the date in the reference list. Please check here and in subsequent occurrences, and correct if necessary.
        </Query>
        <Query>
          [CIT006] The 
          <b>citation</b>
           â€˜____â€™ has been changed to match the author name in the reference list. Please check here and in subsequent occurrences, and correct if necessary.
        </Query>
        <Query>
          [CIT005] 
          <b>Figures or tables</b>
           were not cited in the text. Please check that the citations suggested are in the appropriate place, and correct if necessary.
        </Query>
        <Query>Scheme [ ] was not cited in the text. Please check that the scheme has been cited appropriately, and correct if necessary.</Query>
        <Query>The citation â€œ____â€ has been changed to match the author name/date in the reference list. Please check here and in subsequent occurrences, and correct if necessary.</Query>
        <Query>Figures and tables were not sequentially cited in the text, and have been renumbered both in the text and in the artwork. Please check, and correct if necessary.</Query>
        <Query>
          [CIT001] 
          <b>Figures</b>
           should not be cited in the abstract. A citation for Fig. ___ has been inserted instead in the text. Please check, and correct if necessary.
        </Query>
        <Query>
          [CIT002] The 
          <b>reference</b>
           â€˜____â€™ is only cited in the abstract and not in the text. Please introduce a citation in the text.
        </Query>
        <Query>
          [CIT003] 
          <b>Tables</b>
           should not be cited in the abstract. A citation for Table ___ has been inserted instead in the text. Please check, and correct if necessary.
        </Query>
        <Query>
          [CIT010] We have changed all the 
          <b>citations</b>
           of Jones 1999 to Jones, 1999a,b, because in the reference list Jones 1999a and 1999b are mentioned as separate references. Please review and correct the citations in the text if necessary.
        </Query>
      </Category>
      <Category name="COI">
        <Query>
          [COI006] We have found a 
          <b>competing interest statement</b>
           in your main article text and have moved this to the Declaration Competing Interest section. Please review and correct if necessary.
        </Query>
        <Query>
          [COI005] A 
          <b>conflict of interest</b>
           was mentioned in both the Competing Interest form and within the main article text. Please add the statement you prefer to the Declaration Competing Interest section and remove it from the main article text.
        </Query>
        <Query>
          [COI004] A 
          <b>conflict of interest</b>
           was mentioned during submission, however details of this are missing. Please provide the conflict of interest statement.
        </Query>
        <Query>
          [COI003] A 
          <b>competing interest</b>
           was declared, but no supporting statement was provided. As a result, we've used the conflict of interest statement that was provided in the manuscript. Please review the conflict of interest statement under the Declaration Competing Interest section and correct if necessary.
        </Query>
        <Query>
          [COI002] No response around 
          <b>conflict of interest</b>
           was provided in the Declaration of Interests form. Hence we have stated that there are no competing interests. Please review the Declaration Competing Interest section and correct if necessary.
        </Query>
        <Query>
          [COI001] A 
          <b>conflict of interest</b>
           was mentioned in both the Declaration of Interests form and within the manuscript. The statement has now been provided in the Declaration of Competing Interest section. Please review the conflict of interest statement under the Declaration Competing Interest section and correct if necessary.
        </Query>
      </Category>
      <Category name="COPYRIGHT">
        <Query>
          [CPY001] Note: The content published on Sci-Hub infringes the 
          <b>copyright</b>
           of the publisher from which it was obtained and therefore links to it cannot be featured in Elsevier content. As a result the URLs linked to Sci-Hub have been deleted.
        </Query>
      </Category>
      <Category name="CORRESPONDENCE">
        <Query>Please provide the complete mailing address for the corresponding author.</Query>
        <Query>Please check the telephone/fax number of the corresponding author, and correct if necessary.</Query>
        <Query>The telephone/fax number has been deleted from the affiliation and has been retained for the corresponding author alone. Please check that these details are correct for the corresponding author, and correct if necessary.</Query>
        <Query>Please check the address for the corresponding author that has been added here, and correct if necessary.</Query>
        <Query>Please specify the address for correspondence.</Query>
        <Query>Please check whether the designated corresponding author is correct, and amend if necessary.</Query>
      </Category>
      <Category name="DATABASE LINKS">
        <Query>
          [DBL001] The following numbers have been identified as 
          <b>accession numbers:</b>
           â€˜(PDB accession|ClinicalTrials.gov|Genbank accession|CCDC accession|TAIR accession|UniProt accession)â€™ numbers: â€˜XXXâ€™. Please review and correct if necessary by going to the "Links" option at the top of your article page.
        </Query>
        <Query>
          [DBL002] To clarify whether the following numbers are 
          <b>database identifiers</b>
          , such as GenBank IDs or â€˜(CCDC ID|Uniprot ID)â€™s: â€˜(ccdc-n|uniprot-p)â€™, please use the 'Link' option to connect the numbers to the corresponding database accession numbers.
        </Query>
      </Category>
      <Category name="FIGURES">
        <Query>
          [FIG003] Please provide a 
          <b>caption</b>
           for Fig. [].
        </Query>
        <Query>Please check the edits made in the legends of Fig(s). __, and correct if necessary.</Query>
        <Query>Two versions have been provided for Fig. []. Please confirm that we have used the correct one.</Query>
        <Query>Please provide a caption for Fig. [].</Query>
        <Query>Please check the placement of Fig. [], and correct if necessary.</Query>
        <Query>The resolution of Figure[s] __ is too low to be used. Please provide better quality figure[s] of ___ dpi.</Query>
        <Query>
          [FIG002] 
          <b>Two versions of Figure</b>
           [] have been provided. Please review the version retained and correct if necessary. 
        </Query>
        <Query>
          [FIG001] The 
          <b>resolution of Figure</b>
          [s] __ is too low to be used. Please provide better quality figure[s] of ___ dpi. You can provide a new figure via the replacement figure option.
        </Query>
        <Query>Figs. [] have been submitted as colour images; however, the captions have been reworded to ensure that they are meaningful when your article is reproduced both in colour and in black and white. Please check and correct if necessary.</Query>
        <Query>Of the two captions provided for Fig(s). ___, we used the caption(s) provided along with [text] [artwork]. Please check, and correct if necessary.</Query>
      </Category>
      <Category name="FOOTNOTE">
        <Query>
          [FTN001] 
          <b>Footnote</b>
           â€˜__â€™ has been cited in the table but no corresponding footnote text has been provided. Please provide the corresponding footnote text, or remove the citation as necessary.
        </Query>
        <Query>Please cite footnote "__".</Query>
        <Query>Please specify the significance of footnote "__" cited in the table, as a corresponding footnote text has not been provided.</Query>
        <Query>
          [FTN001] 
          <b>Footnote</b>
           â€˜__â€™ has been cited in the table but no corresponding footnote text has been provided. Please provide the corresponding footnote text, or remove the citation as necessary.
        </Query>
        <Query>
          [FTN001] 
          <b>Footnote</b>
           â€˜__â€™ has been cited in the table but no corresponding footnote text has been provided. Please provide the corresponding footnote text, or remove the citation as necessary.
        </Query>
      </Category>
      <Category name="FRONT">
        <Query>Please check the author initials in the running head, and in the footnote beside the e-mail address, and correct if necessary.</Query>
        <Query>Please check all the author e-mail address(es)</Query>
        <Query>Please check the footnote to the title [reason, e.g. it has been edited].</Query>
        <Query>Please provide biographies [of fewer than [] words] for all authors.</Query>
        <Query>Please check all author names and affiliations, and correct if necessary.</Query>
        <Query>The article title has been modified. Please check, and correct if necessary.</Query>
        <Query>Please supply a pictogram for this article.</Query>
        <Query>Reference(s) [] is/are cited only in the footnote to the title. Please insert a citation for this/these reference(s) in the main text.</Query>
      </Category>
      <Category name="FUNDING">
        <Query>
          [FND001] Correctly acknowledging the primary 
          <b>funders and grant IDs</b>
           of your research is important to ensure compliance with funder policies. Please make sure that funders are mentioned accordingly.
        </Query>
      </Category>
      <Category name="GENERAL">
        <Query>An extra opening parenthesis has been deleted. Please check, and correct if necessary.</Query>
        <Query>Please check and correct/amend if necessary</Query>
        <Query>The triangle symbol given throughout the file has been changed to a Greek Delta. Please check, and correct if necessary.</Query>
        <Query>The values expressed in the following non-SI units in this article have been converted to SI units as per style requirement. However, the original values and their units have been retained in parentheses. (1) dyne ; (2) Torr. The conversion factors for these units have been taken from â€œNIST Reference on Constants, Units, and Uncertaintyâ€ SP 811, 1995 Edition and are as follows: 1 dyn = 10â€“5 J; 1 Torr = (101325/760) Pa.</Query>
        <Query>The language in this paper has been slightly changed. Please check for clarity of thought, and that the meaning is still correct, and amend if necessary.</Query>
        <Query>Please check</Query>
        <Query>Please approve the change â€¦</Query>
        <Query>This text seems to have become corrupted. Please check and supply the missing text.</Query>
        <Query>Some characters are appearing as boxes both in the electronic source file and in the PDF, e.g. in Section ... Please check and introduce appropriate characters/symbols.</Query>
        <Query>The following symbols (in Section ..., paragraph...) were appearing as boxes. We have rekeyed in these symbols following the PDF.</Query>
        <Query>The order of references in the TeX/DOC file and the PDF manuscript is different. We have followed the TeX/DOC file. Please check, and correct if necessary.</Query>
        <Query>An extra closing parenthesis has been inserted. Please check, and correct if necessary.</Query>
        <Query>Please provide [,,,].</Query>
        <Query>Please check and amend if necessary.</Query>
        <Query>Please amend if necessary.</Query>
        <Query>In order to cite Ref. [] in the text, the sentence has been amended. Please check, and correct if  necessary.</Query>
      </Category>
      <Category name="HIGHLIGHTS">
        <Query>
          [HGL001] 
          <b>Highlights</b>
           should consist of 3-5 bullet points. There are __ bullet points provided. Please edit the highlights to meet the requirement.
        </Query>
        <Query>
          [HGL002] 
          <b>Highlights</b>
           were supplied as a paragraph of text and should consist of 3-5 bullet points. We have created separate bullet points to meet requirements. Please review and correct if necessary.
        </Query>
        <Query>
          [HGL003] 
          <b>Highlights</b>
           should only consist of 125 characters per bullet point, including spaces. The highlights provided are too long; please edit them to meet the requirement.
        </Query>
        <Query>
          [HGL001] 
          <b>Highlights</b>
           should consist of 3-5 bullet points. There are __ bullet points provided. Please edit the highlights to meet the requirement.
        </Query>
        <Query>
          [HGL003] 
          <b>Highlights</b>
           should only consist of 125 characters per bullet point, including spaces. The highlights provided are too long; please edit them to meet the requirement.
        </Query>
        <Query>
          [HGL003] 
          <b>Highlights</b>
           should only consist of 125 characters per bullet point, including spaces. The highlights provided are too long; please edit them to meet the requirement.
        </Query>
        <Query>
          [HGL001] 
          <b>Highlights</b>
           should consist of 3-5 bullet points. There are __ bullet points provided. Please edit the highlights to meet the requirement.
        </Query>
        <Query>
          [HGL002] 
          <b>Highlights</b>
           were supplied as a paragraph of text and should consist of 3-5 bullet points. We have created separate bullet points to meet requirements. Please review and correct if necessary.
        </Query>
        <Query>
          [HGL002] 
          <b>Highlights</b>
           were supplied as a paragraph of text and should consist of 3-5 bullet points. We have created separate bullet points to meet requirements. Please review and correct if necessary.
        </Query>
      </Category>
      <Category name="KEYWORDS">
        <Query>Please supply ___ keywords</Query>
        <Query>test</Query>
        <Query>Please check the keywords that the copyeditor has assigned, and correct if necessary.</Query>
        <Query>The keywords provided have been edited in order to match the journal-specific keyword list provided at [link to author guidelines for journal]. Please check, and correct if necessary.</Query>
        <Query>The number of keywords provided exceeds the maximum allowed by this journal. Please delete ___ keywords.</Query>
        <Query>Please provide the category from which the keywords [] have been selected.</Query>
        <Query>
          [KWD001] The number of 
          <b>keywords</b>
           provided exceeds the maximum allowed by this journal. Please delete ___ keywords.
        </Query>
        <Query>Please provide category letter codes for the keywords. See http://www.elsevier.com/locate/ssc for more information. [For journal SSC only.]</Query>
        <Query>Keywords [] and [] have been deleted as they are not from the journal-specific list. Please check, and correct if necessary.</Query>
        <Query>The keywords provided do not match the journal-specific keyword list provided at [link to author guidelines for journal]. Please provide keywords from the list.</Query>
        <Query>
          [KWD001] The number of 
          <b>keywords</b>
           provided exceeds the maximum allowed by this journal. Please delete ___ keywords.
        </Query>
        <Query>
          [KWD001] The number of 
          <b>keywords</b>
           provided exceeds the maximum allowed by this journal. Please delete ___ keywords.
        </Query>
        <Query>As per the journal style, only four keywords are allowed. Please retain any four keywords, and their associated category letters. See http://www.elsevier.com/locate/ssc for more information. [For journal SSC only.]</Query>
      </Category>
      <Category name="MATHS/EQUATIONS">
        <Query>In order to avoid bad equation breaking, Eq(s). [] is/are now given in Box [] and subsequent equations have been renumbered along with appropriate changes in the corresponding crossreferences. Please check, and correct if necessary.</Query>
        <Query>To maintain sequential order, Eq. [] has been changed to Eq. []. Please check, and correct if necessary.</Query>
        <Query>Please check the edit(s) made in Eq. (__), and correct if necessary.</Query>
        <Query>Please note that Eqs. â€¦ have been rekeyed as they were in picture format (or) they were corrupted. Please check that they are correct.</Query>
        <Query>Please check the edit(s) made in Eq. (__), and correct if necessary.</Query>
        <Query>
          [MTH002] Please note that 
          <b>Equations</b>
          . â€¦ have been rekeyed as they were in picture format (or) they were corrupted. Please check that they are correct.
        </Query>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1] 
          <b>Equations</b>
           have been renumbered as Eq. __ occurred more than once. Please check, and correct if necessary.
        </Query>
      </Category>
      <Category name="REFERENCES">
        <Query>The â€œJournal of Chromatographyâ€ has been split and renamed as â€œChromatography Aâ€ and â€œChromatography Bâ€ from volume number 652, issue number 1. Hence, all articles published in this journal in volume numbers earlier than 652, issue 1 have no A or B as part of the journal name. They have been deleted in the following references []. Please check, and correct if necessary.</Query>
        <Query>As per the reference style of this journal, the names of the first three authors must be present before 'et al.' Therefore, please provide the names of the first three authors in the following references and retain 'et al.' for subsequent author names, or delete the phrase 'et al.' in references [].</Query>
        <Query>Please supply the name of the publisher.</Query>
        <Query>Please supply a page range for the chapter/article.</Query>
        <Query>If there are fewer than seven authors, please supply all their names; if there are seven or more authors, supply the first three authorsâ€™ names, followed by â€˜et al.â€™</Query>
        <Query>Please supply the name of this chapter.</Query>
        <Query>Please provide an update for reference â€œ__, in pressâ€.</Query>
        <Query>Ref. [...] does not appear to be listed in PubMed. Please check that the reference details are correct.</Query>
        <Query>The "Journal of Chromatography" has been split and renamed as "Chromatography A" and "Chromatography B" from volume number 652, issue number 1. Hence, all articles  published in this journal in volume numbers later than 652, issue number 1 have either A or B as part of the journal name. Please specify A or B for the following references [].</Query>
        <Query>Please check the last author's name in Ref. [] [Need to say why it should be checked. e.g. It does not match PubMed].</Query>
        <Query>Please check the last authorâ€™s name in Ref. [] [Need to say why it should be checked. e.g. It does not match PubMed].</Query>
        <Query>Please supply the year of publication.</Query>
        <Query>Please provide full journal titles for references [].</Query>
        <Query>Please check the abbreviated journal titles in references.</Query>
        <Query>Please check the year in reference ____.</Query>
        <Query>Ref. __ is the same as Ref. __. Can an alternative reference be provided to avoid repetition? If not, please delete the duplicate reference and renumber subsequent references. As Refs. [] and [] were identical, the latter has been removed from the reference list and subsequent references have been renumbered.</Query>
        <Query>The reference citations have been renumbered. Please check if the numbering is correct.</Query>
        <Query>Please update the following reference(s): [].</Query>
        <Query>As per the journal style, if there are more than six authors, the first six author names are listed followed by â€˜et al.â€™; please provide names of first six authors followed by â€˜et al.â€™ for Ref(s).__.</Query>
        <Query>Uncited references: This section comprises references that occur in the reference list but not in the body of the text. Please cite each reference in the text or, alternatively, delete it. Any reference not dealt with will be retained in this section. Please distinguish between the citations of "____" by introducing the author initials because there is more than one "____" in the reference list.</Query>
        <Query>Please give full journal names in the reference list.</Query>
        <Query>The reference "____" is only cited in the abstract and not in the  text. Please introduce a citation in the text.</Query>
        <Query>Please check the page range in Ref. __.</Query>
        <Query>As per the journal style, only 10 important references should be marked by an asterisk (*); therefore, please specify the 10 references with asterisks (*).</Query>
        <Query>Please check the page range in the following references: [].</Query>
        <Query>Two different references were numbered as __, the second one has been renumbered as Ref. __ (i.e., the last reference), which is not cited in the text. Please cite Ref. __ in text.</Query>
        <Query>For more than 6 authors, list the names of first 6 authors, then use 'et al.' as required by journal style.</Query>
        <Query>The reference list mentions __ and __ as separate references. Therefore, we have changed all citations of __ to __. Please amend the text citations if necessary.</Query>
        <Query>Please note that Refs __ and __ were identical, and Ref. __ has been deleted. The subsequent references have been renumbered.</Query>
        <Query>Please check the journal abbreviation in Ref. __.</Query>
        <Query>Please check the book title in Ref. __.</Query>
        <Query>Please provide publisher details for Ref. __.</Query>
        <Query>Please provide the volume number and page range for the bibliography in Ref. [ ].</Query>
        <Query>Please provide the journal title for the following references: [].</Query>
        <Query>Ref. __ has been inserted here. Please check, and correct if necessary.</Query>
        <Query>Ref(s). __ is/are cited in the text but not provided in the reference list. Please provide it/them in the reference list or delete these citations from the text.</Query>
        <Query>Please note that the reference style has been changed from a Numbered style to a Name-Date style as per the journal specifications.</Query>
        <Query>Please list all names for up to 6 authors/editors. For more than 6 authors/editors, use â€˜et al.â€™ after the first 6 authors/editors.</Query>
        <Query>Please update Ref.__.</Query>
        <Query>As per journal style, the names of the first three authors should be given followed by â€˜et al.â€™ Please provide the names of the first three authors in the references if applicable.</Query>
        <Query>The year in the first occurrence of "Muraki et al., 2008" in the list has been changed to "2008a". Please check, and correct if necessary.</Query>
        <Query>Please mark 10 important references (*) in the Reference section, as it is mandatory as per the journal style.</Query>
        <Query>Please check the page range, year, article title or journal title in Ref. __.</Query>
        <Query>Please check the author group in Ref. __.</Query>
        <Query>Ref. __ is the same as Ref. __. Can an alternative reference be provided to avoid repetition? If not, please delete the duplicate reference and renumber subsequent  references.</Query>
        <Query>As Refs. [] and [] were identical, the latter has been removed from the reference list and subsequent references have been renumbered.</Query>
        <Query>In the reference list Jones 1999a and 1999b are mentioned as separate references. Therefore we have changed all citations of Jones 1999 to Jones, 1999a,b. Please amend the citations in the text if necessary.</Query>
        <Query>The name of the author in reference [] was spelled differently in the text than in the reference list. The spelling in the reference list has been followed. Please check, and correct if necessary.</Query>
        <Query>Please confirm that this is a one-page article. If there is more than one page, provide the complete page range.</Query>
        <Query>The journal title in Ref. [...] does not match that in PubMed. Please check that the reference details are correct.</Query>
        <Query>Please provide the year for the following references: [].</Query>
        <Query>Citation __ has not been found in the reference list. Please supply full details for this reference.</Query>
        <Query>Please note that as per the journal style, if there are more than six authors, the first three author names are listed followed by â€˜et al.â€™ Therefore, in Ref(s). __ please provide the names of all authors if the author group consists of six authors or fewer.</Query>
        <Query>The names of only the first three authors followed by et al. have been retained in the references as per the style of the journal. Please check, and correct if necessary.</Query>
        <Query>As per the reference style of this journal, the names of the first three authors must be present before â€˜et al.â€™ Therefore, please provide the names of the first three authors in the following references and retain â€˜et al.â€™ for subsequent author names, or delete the phrase â€˜et al.â€™ in references [].</Query>
        <Query>Please supply the name of the city of publication.</Query>
        <Query>If there are editors for this publication, please supply their names.</Query>
        <Query>Please supply this authorâ€™s initials.</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Category>
      <Category name="RUNNINGHEAD">
        <Query>Please supply a short title of ___ characters or fewer (including spaces) and that does not contain any abbreviations.</Query>
        <Query>Please supply preferred title of author(s) [] (e.g. Dr, Professor, or Mr).</Query>
        <Query>Please check the short title that has been created, or suggest an alternative of fewer than ___ characters</Query>
      </Category>
      <Category name="SPECIAL ISSUE">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Category>
      <Category name="SUPPLEMENTARY DATA">
        <Query>
          [SUP001] Please provide a 
          <b>caption</b>
           for the Supplementary data. You can use the comment option to indicate the caption text.
        </Query>
        <Query>
          [SUP001] Please provide a 
          <b>caption</b>
           for the Supplementary data. You can use the comment option to indicate the caption text.
        </Query>
        <Query>Please provide a caption for the Supplementary data.</Query>
        <Query>
          [SUP001] Please provide a 
          <b>caption</b>
           for the Supplementary data. You can use the comment option to indicate the caption text.
        </Query>
      </Category>
      <Category name="SYMBOLS">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Category>
      <Category name="TABLES">
        <Query>
          [TBL002] Please check the 
          <b>layout of Table</b>
          (s) __, and correct if necessary.
        </Query>
        <Query>
          [TBL003] Please check the 
          <b>row/column alignment of the table</b>
          , and correct if necessary.
        </Query>
        <Query>
          [TBL004] Please provide a 
          <b>caption</b>
           for Table [].
        </Query>
        <Query>
          [TBL001] For this 
          <b>table</b>
          , please provide a definition for the significance of [bold, italics, underline, letter a, asterisk]. Either provide a legend through the "Comment" option at the top of your article page or add a footnote.
        </Query>
        <Query>
          [TBL002] Please check the 
          <b>layout of Table</b>
          (s) __, and correct if necessary.
        </Query>
        <Query>
          [TBL003] Please check the 
          <b>row/column alignment of the table</b>
          , and correct if necessary.
        </Query>
        <Query>
          [TBL001] For this 
          <b>table</b>
          , please provide a definition for the significance of [bold, italics, underline, letter a, asterisk]. Either provide a legend through the "Comment" option at the top of your article page or add a footnote.
        </Query>
        <Query>
          [TBL004] Please provide a 
          <b>caption</b>
           for Table [].
        </Query>
        <Query>
          [TBL003] Please check the 
          <b>row/column alignment of the table</b>
          , and correct if necessary.
        </Query>
        <Query>
          [TBL004] Please provide a 
          <b>caption</b>
           for Table [].
        </Query>
        <Query>
          [TBL001] For this 
          <b>table</b>
          , please provide a definition for the significance of [bold, italics, underline, letter a, asterisk]. Either provide a legend through the "Comment" option at the top of your article page or add a footnote.
        </Query>
        <Query>The decimal comma has been changed to a decimal point in Table []. Please check, and correct if necessary.</Query>
        <Query>Please check and approve the insertion of the table legend and footnote in Table [ ].</Query>
        <Query>Please provide a caption for Table [].</Query>
        <Query>Please check the placement of Table [], and correct if necessary.</Query>
        <Query>Please check the row/column alignment of the table, and correct if necessary.</Query>
        <Query>Please check the layout of Table(s) __, and correct if necessary.</Query>
        <Query>Please check the edit(s) made in Table(s) __, and correct if necessary.</Query>
        <Query>Please provide a definition for the significance of [bold, italics, underline, letter a, asterisk] in the table.</Query>
        <Query>
          [TBL002] Please check the 
          <b>layout of Table</b>
          (s) __, and correct if necessary.
        </Query>
      </Category>
    </Manual>
  </Utility>
  <Client id="13" name="ELS" journalname="YSROE"/>
</Workflow>
</file>

<file path=customXml/itemProps1.xml><?xml version="1.0" encoding="utf-8"?>
<ds:datastoreItem xmlns:ds="http://schemas.openxmlformats.org/officeDocument/2006/customXml" ds:itemID="{928C9557-322F-41DE-AF70-D39B9E93E0D5}">
  <ds:schemaRefs>
    <ds:schemaRef ds:uri="http://schemas.openxmlformats.org/officeDocument/2006/bibliography"/>
  </ds:schemaRefs>
</ds:datastoreItem>
</file>

<file path=docMetadata/LabelInfo.xml><?xml version="1.0" encoding="utf-8"?>
<clbl:labelList xmlns:clbl="http://schemas.microsoft.com/office/2020/mipLabelMetadata">
  <clbl:label id="{0fd7902a-3b4f-49b0-b1ed-aaa4d2b4f5f1}" enabled="0" method="" siteId="{0fd7902a-3b4f-49b0-b1ed-aaa4d2b4f5f1}" removed="1"/>
</clbl:labelList>
</file>

<file path=docProps/app.xml><?xml version="1.0" encoding="utf-8"?>
<Properties xmlns="http://schemas.openxmlformats.org/officeDocument/2006/extended-properties" xmlns:vt="http://schemas.openxmlformats.org/officeDocument/2006/docPropsVTypes">
  <Template>Normal.dotm</Template>
  <TotalTime>14</TotalTime>
  <Pages>1</Pages>
  <Words>4647</Words>
  <Characters>28538</Characters>
  <Application>Microsoft Office Word</Application>
  <DocSecurity>0</DocSecurity>
  <Lines>663</Lines>
  <Paragraphs>286</Paragraphs>
  <ScaleCrop>false</ScaleCrop>
  <Company>UWHCA</Company>
  <LinksUpToDate>false</LinksUpToDate>
  <CharactersWithSpaces>328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 Template used</dc:title>
  <dc:subject/>
  <dc:creator>Sellers, Taylor</dc:creator>
  <cp:keywords/>
  <dc:description/>
  <cp:lastModifiedBy>Power Edit 6.0</cp:lastModifiedBy>
  <cp:revision>10</cp:revision>
  <cp:lastPrinted>2025-08-05T12:10:00Z</cp:lastPrinted>
  <dcterms:created xsi:type="dcterms:W3CDTF">2025-06-28T20:23:00Z</dcterms:created>
  <dcterms:modified xsi:type="dcterms:W3CDTF">2025-08-08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2T">
    <vt:lpwstr>ListtoText</vt:lpwstr>
  </property>
</Properties>
</file>